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6A0928" w:rsidRPr="006A0928" w14:paraId="23043D6E" w14:textId="77777777" w:rsidTr="00FE10B6">
        <w:trPr>
          <w:trHeight w:hRule="exact" w:val="142"/>
        </w:trPr>
        <w:tc>
          <w:tcPr>
            <w:tcW w:w="709" w:type="dxa"/>
            <w:vMerge w:val="restart"/>
            <w:shd w:val="clear" w:color="auto" w:fill="auto"/>
            <w:vAlign w:val="center"/>
          </w:tcPr>
          <w:p w14:paraId="1D8EE97B" w14:textId="41B84A9C" w:rsidR="006A0928" w:rsidRPr="006A0928" w:rsidRDefault="006A0928" w:rsidP="006A0928">
            <w:pPr>
              <w:spacing w:after="0" w:line="240" w:lineRule="auto"/>
              <w:rPr>
                <w:rFonts w:ascii="Times New Roman" w:hAnsi="Times New Roman" w:cs="Times New Roman"/>
                <w:sz w:val="20"/>
              </w:rPr>
            </w:pPr>
            <w:bookmarkStart w:id="0" w:name="_Hlk103340665"/>
            <w:bookmarkStart w:id="1" w:name="_Hlk24804592"/>
            <w:bookmarkEnd w:id="0"/>
            <w:r w:rsidRPr="006A0928">
              <w:rPr>
                <w:rFonts w:ascii="Times New Roman" w:hAnsi="Times New Roman" w:cs="Times New Roman"/>
                <w:noProof/>
              </w:rPr>
              <w:drawing>
                <wp:anchor distT="0" distB="0" distL="114300" distR="114300" simplePos="0" relativeHeight="251659264" behindDoc="0" locked="0" layoutInCell="1" allowOverlap="1" wp14:anchorId="235561A0" wp14:editId="5EB5B04C">
                  <wp:simplePos x="0" y="0"/>
                  <wp:positionH relativeFrom="column">
                    <wp:posOffset>-635</wp:posOffset>
                  </wp:positionH>
                  <wp:positionV relativeFrom="paragraph">
                    <wp:posOffset>348615</wp:posOffset>
                  </wp:positionV>
                  <wp:extent cx="432000" cy="426000"/>
                  <wp:effectExtent l="0" t="0" r="6350" b="0"/>
                  <wp:wrapNone/>
                  <wp:docPr id="1595111528"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 cy="426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930" w:type="dxa"/>
            <w:gridSpan w:val="3"/>
            <w:shd w:val="clear" w:color="auto" w:fill="auto"/>
            <w:vAlign w:val="center"/>
          </w:tcPr>
          <w:p w14:paraId="0E9FC98F" w14:textId="77777777" w:rsidR="006A0928" w:rsidRPr="006A0928" w:rsidRDefault="006A0928" w:rsidP="006A0928">
            <w:pPr>
              <w:spacing w:after="0" w:line="240" w:lineRule="auto"/>
              <w:jc w:val="center"/>
              <w:rPr>
                <w:rFonts w:ascii="Times New Roman" w:hAnsi="Times New Roman" w:cs="Times New Roman"/>
              </w:rPr>
            </w:pPr>
          </w:p>
        </w:tc>
      </w:tr>
      <w:tr w:rsidR="006A0928" w:rsidRPr="006A0928" w14:paraId="7FA251FA" w14:textId="77777777" w:rsidTr="00FE10B6">
        <w:trPr>
          <w:trHeight w:hRule="exact" w:val="283"/>
        </w:trPr>
        <w:tc>
          <w:tcPr>
            <w:tcW w:w="709" w:type="dxa"/>
            <w:vMerge/>
            <w:shd w:val="clear" w:color="auto" w:fill="auto"/>
          </w:tcPr>
          <w:p w14:paraId="74B56D90" w14:textId="77777777" w:rsidR="006A0928" w:rsidRPr="006A0928" w:rsidRDefault="006A0928" w:rsidP="006A0928">
            <w:pPr>
              <w:spacing w:after="0" w:line="240" w:lineRule="auto"/>
              <w:jc w:val="center"/>
              <w:rPr>
                <w:rFonts w:ascii="Times New Roman" w:hAnsi="Times New Roman" w:cs="Times New Roman"/>
              </w:rPr>
            </w:pPr>
          </w:p>
        </w:tc>
        <w:tc>
          <w:tcPr>
            <w:tcW w:w="8930" w:type="dxa"/>
            <w:gridSpan w:val="3"/>
            <w:tcBorders>
              <w:bottom w:val="single" w:sz="2" w:space="0" w:color="auto"/>
            </w:tcBorders>
            <w:shd w:val="clear" w:color="auto" w:fill="auto"/>
            <w:vAlign w:val="center"/>
          </w:tcPr>
          <w:p w14:paraId="6F392DE3" w14:textId="77777777" w:rsidR="006A0928" w:rsidRPr="006A0928" w:rsidRDefault="006A0928" w:rsidP="006A0928">
            <w:pPr>
              <w:spacing w:after="0" w:line="240" w:lineRule="auto"/>
              <w:jc w:val="center"/>
              <w:rPr>
                <w:rFonts w:ascii="Times New Roman" w:hAnsi="Times New Roman" w:cs="Times New Roman"/>
              </w:rPr>
            </w:pPr>
            <w:r w:rsidRPr="006A0928">
              <w:rPr>
                <w:rFonts w:ascii="Times New Roman" w:hAnsi="Times New Roman" w:cs="Times New Roman"/>
                <w:b/>
                <w:sz w:val="20"/>
              </w:rPr>
              <w:t>Rocznik Ochrona Środowiska</w:t>
            </w:r>
          </w:p>
        </w:tc>
      </w:tr>
      <w:tr w:rsidR="006A0928" w:rsidRPr="006A0928" w14:paraId="44526239" w14:textId="77777777" w:rsidTr="00FE10B6">
        <w:trPr>
          <w:trHeight w:hRule="exact" w:val="283"/>
        </w:trPr>
        <w:tc>
          <w:tcPr>
            <w:tcW w:w="709" w:type="dxa"/>
            <w:vMerge/>
            <w:shd w:val="clear" w:color="auto" w:fill="auto"/>
          </w:tcPr>
          <w:p w14:paraId="112FCF0C" w14:textId="77777777" w:rsidR="006A0928" w:rsidRPr="006A0928" w:rsidRDefault="006A0928" w:rsidP="006A0928">
            <w:pPr>
              <w:spacing w:after="0" w:line="240" w:lineRule="auto"/>
              <w:jc w:val="center"/>
              <w:rPr>
                <w:rFonts w:ascii="Times New Roman" w:hAnsi="Times New Roman" w:cs="Times New Roman"/>
              </w:rPr>
            </w:pPr>
          </w:p>
        </w:tc>
        <w:tc>
          <w:tcPr>
            <w:tcW w:w="992" w:type="dxa"/>
            <w:tcBorders>
              <w:top w:val="single" w:sz="2" w:space="0" w:color="auto"/>
              <w:bottom w:val="single" w:sz="2" w:space="0" w:color="auto"/>
            </w:tcBorders>
            <w:shd w:val="clear" w:color="auto" w:fill="auto"/>
            <w:vAlign w:val="center"/>
          </w:tcPr>
          <w:p w14:paraId="7226B023" w14:textId="77777777" w:rsidR="006A0928" w:rsidRPr="006A0928" w:rsidRDefault="006A0928" w:rsidP="006A0928">
            <w:pPr>
              <w:spacing w:after="0" w:line="240" w:lineRule="auto"/>
              <w:rPr>
                <w:rFonts w:ascii="Times New Roman" w:hAnsi="Times New Roman" w:cs="Times New Roman"/>
                <w:sz w:val="18"/>
                <w:szCs w:val="18"/>
              </w:rPr>
            </w:pPr>
            <w:r w:rsidRPr="006A0928">
              <w:rPr>
                <w:rFonts w:ascii="Times New Roman" w:hAnsi="Times New Roman" w:cs="Times New Roman"/>
                <w:sz w:val="18"/>
                <w:szCs w:val="18"/>
              </w:rPr>
              <w:t>Volume 25</w:t>
            </w:r>
          </w:p>
        </w:tc>
        <w:tc>
          <w:tcPr>
            <w:tcW w:w="6304" w:type="dxa"/>
            <w:tcBorders>
              <w:top w:val="single" w:sz="2" w:space="0" w:color="auto"/>
              <w:bottom w:val="single" w:sz="2" w:space="0" w:color="auto"/>
            </w:tcBorders>
            <w:shd w:val="clear" w:color="auto" w:fill="auto"/>
            <w:vAlign w:val="center"/>
          </w:tcPr>
          <w:p w14:paraId="51401212" w14:textId="77777777" w:rsidR="006A0928" w:rsidRPr="006A0928" w:rsidRDefault="006A0928" w:rsidP="006A0928">
            <w:pPr>
              <w:tabs>
                <w:tab w:val="left" w:pos="3057"/>
              </w:tabs>
              <w:spacing w:after="0" w:line="240" w:lineRule="auto"/>
              <w:ind w:left="227"/>
              <w:rPr>
                <w:rFonts w:ascii="Times New Roman" w:hAnsi="Times New Roman" w:cs="Times New Roman"/>
                <w:sz w:val="18"/>
                <w:szCs w:val="18"/>
              </w:rPr>
            </w:pPr>
            <w:proofErr w:type="spellStart"/>
            <w:r w:rsidRPr="006A0928">
              <w:rPr>
                <w:rFonts w:ascii="Times New Roman" w:hAnsi="Times New Roman" w:cs="Times New Roman"/>
                <w:sz w:val="18"/>
                <w:szCs w:val="18"/>
              </w:rPr>
              <w:t>Year</w:t>
            </w:r>
            <w:proofErr w:type="spellEnd"/>
            <w:r w:rsidRPr="006A0928">
              <w:rPr>
                <w:rFonts w:ascii="Times New Roman" w:hAnsi="Times New Roman" w:cs="Times New Roman"/>
                <w:sz w:val="18"/>
                <w:szCs w:val="18"/>
              </w:rPr>
              <w:t xml:space="preserve"> 2023</w:t>
            </w:r>
            <w:r w:rsidRPr="006A0928">
              <w:rPr>
                <w:rFonts w:ascii="Times New Roman" w:hAnsi="Times New Roman" w:cs="Times New Roman"/>
                <w:sz w:val="18"/>
                <w:szCs w:val="18"/>
              </w:rPr>
              <w:tab/>
              <w:t>ISSN 2720-7501</w:t>
            </w:r>
          </w:p>
        </w:tc>
        <w:tc>
          <w:tcPr>
            <w:tcW w:w="1634" w:type="dxa"/>
            <w:tcBorders>
              <w:top w:val="single" w:sz="2" w:space="0" w:color="auto"/>
              <w:bottom w:val="single" w:sz="2" w:space="0" w:color="auto"/>
            </w:tcBorders>
            <w:shd w:val="clear" w:color="auto" w:fill="auto"/>
            <w:vAlign w:val="center"/>
          </w:tcPr>
          <w:p w14:paraId="220210FC" w14:textId="3A78495C" w:rsidR="006A0928" w:rsidRPr="006A0928" w:rsidRDefault="006A0928" w:rsidP="006A0928">
            <w:pPr>
              <w:spacing w:after="0" w:line="240" w:lineRule="auto"/>
              <w:jc w:val="right"/>
              <w:rPr>
                <w:rFonts w:ascii="Times New Roman" w:hAnsi="Times New Roman" w:cs="Times New Roman"/>
                <w:sz w:val="18"/>
                <w:szCs w:val="18"/>
              </w:rPr>
            </w:pPr>
            <w:r w:rsidRPr="006A0928">
              <w:rPr>
                <w:rFonts w:ascii="Times New Roman" w:hAnsi="Times New Roman" w:cs="Times New Roman"/>
                <w:sz w:val="18"/>
                <w:szCs w:val="18"/>
              </w:rPr>
              <w:t xml:space="preserve">pp. </w:t>
            </w:r>
            <w:r w:rsidR="00D225B0">
              <w:rPr>
                <w:rFonts w:ascii="Times New Roman" w:hAnsi="Times New Roman" w:cs="Times New Roman"/>
                <w:sz w:val="18"/>
                <w:szCs w:val="18"/>
              </w:rPr>
              <w:t>128</w:t>
            </w:r>
            <w:r w:rsidRPr="006A0928">
              <w:rPr>
                <w:rFonts w:ascii="Times New Roman" w:hAnsi="Times New Roman" w:cs="Times New Roman"/>
                <w:sz w:val="18"/>
                <w:szCs w:val="18"/>
              </w:rPr>
              <w:t>-</w:t>
            </w:r>
            <w:r w:rsidR="00D225B0">
              <w:rPr>
                <w:rFonts w:ascii="Times New Roman" w:hAnsi="Times New Roman" w:cs="Times New Roman"/>
                <w:sz w:val="18"/>
                <w:szCs w:val="18"/>
              </w:rPr>
              <w:t>140</w:t>
            </w:r>
          </w:p>
        </w:tc>
      </w:tr>
      <w:tr w:rsidR="006A0928" w:rsidRPr="000D42D8" w14:paraId="726D0852" w14:textId="77777777" w:rsidTr="00FE10B6">
        <w:trPr>
          <w:trHeight w:hRule="exact" w:val="283"/>
        </w:trPr>
        <w:tc>
          <w:tcPr>
            <w:tcW w:w="709" w:type="dxa"/>
            <w:shd w:val="clear" w:color="auto" w:fill="auto"/>
          </w:tcPr>
          <w:p w14:paraId="278EF3E8" w14:textId="77777777" w:rsidR="006A0928" w:rsidRPr="006A0928" w:rsidRDefault="006A0928" w:rsidP="006A0928">
            <w:pPr>
              <w:spacing w:after="0" w:line="240" w:lineRule="auto"/>
              <w:jc w:val="center"/>
              <w:rPr>
                <w:rFonts w:ascii="Times New Roman" w:hAnsi="Times New Roman" w:cs="Times New Roman"/>
              </w:rPr>
            </w:pPr>
          </w:p>
        </w:tc>
        <w:tc>
          <w:tcPr>
            <w:tcW w:w="8930" w:type="dxa"/>
            <w:gridSpan w:val="3"/>
            <w:tcBorders>
              <w:top w:val="single" w:sz="2" w:space="0" w:color="auto"/>
              <w:bottom w:val="single" w:sz="2" w:space="0" w:color="auto"/>
            </w:tcBorders>
            <w:shd w:val="clear" w:color="auto" w:fill="auto"/>
            <w:vAlign w:val="center"/>
          </w:tcPr>
          <w:p w14:paraId="322FE4E6" w14:textId="3C4154A9" w:rsidR="006A0928" w:rsidRPr="00862686" w:rsidRDefault="006A0928" w:rsidP="006A0928">
            <w:pPr>
              <w:tabs>
                <w:tab w:val="right" w:pos="8928"/>
              </w:tabs>
              <w:spacing w:after="0" w:line="240" w:lineRule="auto"/>
              <w:rPr>
                <w:rFonts w:ascii="Times New Roman" w:hAnsi="Times New Roman" w:cs="Times New Roman"/>
                <w:sz w:val="18"/>
                <w:szCs w:val="18"/>
                <w:lang w:val="en-GB"/>
              </w:rPr>
            </w:pPr>
            <w:r w:rsidRPr="00862686">
              <w:rPr>
                <w:rFonts w:ascii="Times New Roman" w:hAnsi="Times New Roman" w:cs="Times New Roman"/>
                <w:sz w:val="18"/>
                <w:szCs w:val="18"/>
                <w:lang w:val="en-GB"/>
              </w:rPr>
              <w:t>https://doi.org/10.54740/ros.2023.0</w:t>
            </w:r>
            <w:r w:rsidR="00363A24">
              <w:rPr>
                <w:rFonts w:ascii="Times New Roman" w:hAnsi="Times New Roman" w:cs="Times New Roman"/>
                <w:sz w:val="18"/>
                <w:szCs w:val="18"/>
                <w:lang w:val="en-GB"/>
              </w:rPr>
              <w:t>13</w:t>
            </w:r>
            <w:r w:rsidRPr="00862686">
              <w:rPr>
                <w:rFonts w:ascii="Times New Roman" w:hAnsi="Times New Roman" w:cs="Times New Roman"/>
                <w:sz w:val="18"/>
                <w:szCs w:val="18"/>
                <w:lang w:val="en-GB"/>
              </w:rPr>
              <w:tab/>
              <w:t>open access</w:t>
            </w:r>
          </w:p>
        </w:tc>
      </w:tr>
      <w:tr w:rsidR="006A0928" w:rsidRPr="000D42D8" w14:paraId="66210FA4" w14:textId="77777777" w:rsidTr="00FE10B6">
        <w:trPr>
          <w:trHeight w:hRule="exact" w:val="283"/>
        </w:trPr>
        <w:tc>
          <w:tcPr>
            <w:tcW w:w="709" w:type="dxa"/>
            <w:shd w:val="clear" w:color="auto" w:fill="auto"/>
          </w:tcPr>
          <w:p w14:paraId="5BE5178A" w14:textId="77777777" w:rsidR="006A0928" w:rsidRPr="00862686" w:rsidRDefault="006A0928" w:rsidP="006A0928">
            <w:pPr>
              <w:spacing w:after="0" w:line="240" w:lineRule="auto"/>
              <w:jc w:val="center"/>
              <w:rPr>
                <w:rFonts w:ascii="Times New Roman" w:hAnsi="Times New Roman" w:cs="Times New Roman"/>
                <w:lang w:val="en-GB"/>
              </w:rPr>
            </w:pPr>
          </w:p>
        </w:tc>
        <w:tc>
          <w:tcPr>
            <w:tcW w:w="8930" w:type="dxa"/>
            <w:gridSpan w:val="3"/>
            <w:tcBorders>
              <w:top w:val="single" w:sz="2" w:space="0" w:color="auto"/>
            </w:tcBorders>
            <w:shd w:val="clear" w:color="auto" w:fill="auto"/>
            <w:vAlign w:val="center"/>
          </w:tcPr>
          <w:p w14:paraId="7EC4FCBE" w14:textId="24BBC91B" w:rsidR="006A0928" w:rsidRPr="00862686" w:rsidRDefault="006A0928" w:rsidP="006A0928">
            <w:pPr>
              <w:tabs>
                <w:tab w:val="left" w:pos="3828"/>
                <w:tab w:val="right" w:pos="8928"/>
              </w:tabs>
              <w:spacing w:after="0" w:line="240" w:lineRule="auto"/>
              <w:rPr>
                <w:rFonts w:ascii="Times New Roman" w:hAnsi="Times New Roman" w:cs="Times New Roman"/>
                <w:sz w:val="18"/>
                <w:szCs w:val="18"/>
                <w:lang w:val="en-GB"/>
              </w:rPr>
            </w:pPr>
            <w:r w:rsidRPr="00862686">
              <w:rPr>
                <w:rFonts w:ascii="Times New Roman" w:hAnsi="Times New Roman" w:cs="Times New Roman"/>
                <w:sz w:val="18"/>
                <w:szCs w:val="18"/>
                <w:lang w:val="en-GB"/>
              </w:rPr>
              <w:t xml:space="preserve">Received: </w:t>
            </w:r>
            <w:r w:rsidR="00273DC1" w:rsidRPr="00862686">
              <w:rPr>
                <w:rFonts w:ascii="Times New Roman" w:hAnsi="Times New Roman" w:cs="Times New Roman"/>
                <w:sz w:val="18"/>
                <w:szCs w:val="18"/>
                <w:lang w:val="en-GB"/>
              </w:rPr>
              <w:t>June</w:t>
            </w:r>
            <w:r w:rsidRPr="00862686">
              <w:rPr>
                <w:rFonts w:ascii="Times New Roman" w:hAnsi="Times New Roman" w:cs="Times New Roman"/>
                <w:sz w:val="18"/>
                <w:szCs w:val="18"/>
                <w:lang w:val="en-GB"/>
              </w:rPr>
              <w:t xml:space="preserve"> 2023</w:t>
            </w:r>
            <w:r w:rsidRPr="00862686">
              <w:rPr>
                <w:rFonts w:ascii="Times New Roman" w:hAnsi="Times New Roman" w:cs="Times New Roman"/>
                <w:sz w:val="18"/>
                <w:szCs w:val="18"/>
                <w:lang w:val="en-GB"/>
              </w:rPr>
              <w:tab/>
              <w:t>Accepted: Ju</w:t>
            </w:r>
            <w:r w:rsidR="00273DC1" w:rsidRPr="00862686">
              <w:rPr>
                <w:rFonts w:ascii="Times New Roman" w:hAnsi="Times New Roman" w:cs="Times New Roman"/>
                <w:sz w:val="18"/>
                <w:szCs w:val="18"/>
                <w:lang w:val="en-GB"/>
              </w:rPr>
              <w:t>ly</w:t>
            </w:r>
            <w:r w:rsidRPr="00862686">
              <w:rPr>
                <w:rFonts w:ascii="Times New Roman" w:hAnsi="Times New Roman" w:cs="Times New Roman"/>
                <w:sz w:val="18"/>
                <w:szCs w:val="18"/>
                <w:lang w:val="en-GB"/>
              </w:rPr>
              <w:t xml:space="preserve"> 2023</w:t>
            </w:r>
            <w:r w:rsidRPr="00862686">
              <w:rPr>
                <w:rFonts w:ascii="Times New Roman" w:hAnsi="Times New Roman" w:cs="Times New Roman"/>
                <w:sz w:val="18"/>
                <w:szCs w:val="18"/>
                <w:lang w:val="en-GB"/>
              </w:rPr>
              <w:tab/>
              <w:t>Published: July 2023</w:t>
            </w:r>
          </w:p>
        </w:tc>
      </w:tr>
    </w:tbl>
    <w:bookmarkEnd w:id="1"/>
    <w:p w14:paraId="6EDFE1D6" w14:textId="3E5281E2" w:rsidR="00E46188" w:rsidRDefault="00EA5DED" w:rsidP="006A0928">
      <w:pPr>
        <w:pStyle w:val="Rtytu"/>
        <w:rPr>
          <w:lang w:val="en-GB"/>
        </w:rPr>
      </w:pPr>
      <w:r>
        <w:rPr>
          <w:lang w:val="en-GB"/>
          <w14:ligatures w14:val="none"/>
        </w:rPr>
        <w:t>S</w:t>
      </w:r>
      <w:r w:rsidR="00880E87" w:rsidRPr="000B7BFA">
        <w:rPr>
          <w:lang w:val="en-GB"/>
          <w14:ligatures w14:val="none"/>
        </w:rPr>
        <w:t>u</w:t>
      </w:r>
      <w:r w:rsidR="00880E87" w:rsidRPr="00740F6E">
        <w:rPr>
          <w:lang w:val="en-GB"/>
        </w:rPr>
        <w:t xml:space="preserve">stainable </w:t>
      </w:r>
      <w:r w:rsidR="006A0928">
        <w:rPr>
          <w:lang w:val="en-GB"/>
        </w:rPr>
        <w:t>A</w:t>
      </w:r>
      <w:r w:rsidR="00880E87" w:rsidRPr="00740F6E">
        <w:rPr>
          <w:lang w:val="en-GB"/>
        </w:rPr>
        <w:t xml:space="preserve">pproaches to </w:t>
      </w:r>
      <w:r w:rsidR="006A0928">
        <w:rPr>
          <w:lang w:val="en-GB"/>
        </w:rPr>
        <w:t>P</w:t>
      </w:r>
      <w:r w:rsidR="00880E87" w:rsidRPr="00740F6E">
        <w:rPr>
          <w:lang w:val="en-GB"/>
        </w:rPr>
        <w:t>lastics</w:t>
      </w:r>
    </w:p>
    <w:p w14:paraId="41274DD5" w14:textId="693C558D" w:rsidR="00740F6E" w:rsidRDefault="00740F6E" w:rsidP="006A0928">
      <w:pPr>
        <w:pStyle w:val="Rautor"/>
        <w:rPr>
          <w:lang w:val="en-GB"/>
        </w:rPr>
      </w:pPr>
      <w:proofErr w:type="spellStart"/>
      <w:r w:rsidRPr="00740F6E">
        <w:rPr>
          <w:lang w:val="en-GB"/>
        </w:rPr>
        <w:t>Stanisław</w:t>
      </w:r>
      <w:proofErr w:type="spellEnd"/>
      <w:r w:rsidRPr="00740F6E">
        <w:rPr>
          <w:lang w:val="en-GB"/>
        </w:rPr>
        <w:t xml:space="preserve"> </w:t>
      </w:r>
      <w:proofErr w:type="spellStart"/>
      <w:r w:rsidRPr="00740F6E">
        <w:rPr>
          <w:lang w:val="en-GB"/>
        </w:rPr>
        <w:t>Frąckowiak</w:t>
      </w:r>
      <w:proofErr w:type="spellEnd"/>
    </w:p>
    <w:p w14:paraId="281EAE88" w14:textId="616D5E92" w:rsidR="00740F6E" w:rsidRDefault="00314835" w:rsidP="006A0928">
      <w:pPr>
        <w:pStyle w:val="Rafiliacja"/>
        <w:rPr>
          <w:lang w:val="en-GB"/>
        </w:rPr>
      </w:pPr>
      <w:r>
        <w:rPr>
          <w:lang w:val="en-GB"/>
        </w:rPr>
        <w:t xml:space="preserve">Faculty of Environmental Engineering, </w:t>
      </w:r>
      <w:r w:rsidR="00740F6E" w:rsidRPr="00740F6E">
        <w:rPr>
          <w:lang w:val="en-GB"/>
        </w:rPr>
        <w:t>Wroclaw University of Science and Technology</w:t>
      </w:r>
      <w:r>
        <w:rPr>
          <w:lang w:val="en-GB"/>
        </w:rPr>
        <w:t>, Poland</w:t>
      </w:r>
      <w:r w:rsidR="006A0928">
        <w:rPr>
          <w:lang w:val="en-GB"/>
        </w:rPr>
        <w:t xml:space="preserve"> </w:t>
      </w:r>
      <w:r w:rsidR="006A0928">
        <w:rPr>
          <w:lang w:val="en-GB"/>
        </w:rPr>
        <w:br/>
      </w:r>
      <w:r w:rsidRPr="00314835">
        <w:rPr>
          <w:lang w:val="en-GB"/>
        </w:rPr>
        <w:t>https://orcid.org/0000-0002-9231-4140</w:t>
      </w:r>
    </w:p>
    <w:p w14:paraId="7112A4C4" w14:textId="5B1D962E" w:rsidR="00314835" w:rsidRPr="00740F6E" w:rsidRDefault="00314835" w:rsidP="006A0928">
      <w:pPr>
        <w:pStyle w:val="Rauco"/>
      </w:pPr>
      <w:r w:rsidRPr="00314835">
        <w:t>corresponding author</w:t>
      </w:r>
      <w:r w:rsidR="000D42D8">
        <w:t>'</w:t>
      </w:r>
      <w:r w:rsidRPr="00314835">
        <w:t>s e-mail:</w:t>
      </w:r>
      <w:r>
        <w:t xml:space="preserve"> stanislaw.frackowiak@pwr.edu.pl</w:t>
      </w:r>
    </w:p>
    <w:p w14:paraId="094326AD" w14:textId="053C6D3C" w:rsidR="007B25D6" w:rsidRPr="00740F6E" w:rsidRDefault="00740F6E" w:rsidP="006A0928">
      <w:pPr>
        <w:pStyle w:val="Rab1"/>
        <w:rPr>
          <w:lang w:val="en-US"/>
        </w:rPr>
      </w:pPr>
      <w:r w:rsidRPr="00740F6E">
        <w:rPr>
          <w:b/>
        </w:rPr>
        <w:t>Abstract:</w:t>
      </w:r>
      <w:r>
        <w:t xml:space="preserve"> </w:t>
      </w:r>
      <w:r w:rsidR="008D4A44">
        <w:t>Environmental</w:t>
      </w:r>
      <w:r w:rsidR="007B25D6" w:rsidRPr="00740F6E">
        <w:t xml:space="preserve"> concern and awareness have led to the development of different sustainable ap</w:t>
      </w:r>
      <w:r w:rsidR="006B3807" w:rsidRPr="00740F6E">
        <w:t>proaches to reduce the environment</w:t>
      </w:r>
      <w:r w:rsidR="00DD29D1" w:rsidRPr="00740F6E">
        <w:t>al</w:t>
      </w:r>
      <w:r w:rsidR="006B3807" w:rsidRPr="00740F6E">
        <w:t xml:space="preserve"> impact </w:t>
      </w:r>
      <w:r w:rsidR="00DD29D1" w:rsidRPr="00740F6E">
        <w:t>of waste plastics. A</w:t>
      </w:r>
      <w:r w:rsidR="00976313" w:rsidRPr="00740F6E">
        <w:t xml:space="preserve"> brief</w:t>
      </w:r>
      <w:r w:rsidR="00DD29D1" w:rsidRPr="00740F6E">
        <w:t xml:space="preserve"> literature review was conducted </w:t>
      </w:r>
      <w:r w:rsidR="00862686" w:rsidRPr="00862686">
        <w:t>to evaluate recent challenges and emerging ideas</w:t>
      </w:r>
      <w:r w:rsidR="004D4334">
        <w:t xml:space="preserve"> on</w:t>
      </w:r>
      <w:r w:rsidR="00DD29D1" w:rsidRPr="00740F6E">
        <w:t xml:space="preserve"> this </w:t>
      </w:r>
      <w:r w:rsidR="004D4334">
        <w:t>topic</w:t>
      </w:r>
      <w:r w:rsidR="00DD29D1" w:rsidRPr="00740F6E">
        <w:t xml:space="preserve">. The two most noticeable approaches identified here </w:t>
      </w:r>
      <w:r w:rsidR="004D4334">
        <w:t>are</w:t>
      </w:r>
      <w:r w:rsidR="004D4334" w:rsidRPr="00740F6E">
        <w:t xml:space="preserve"> </w:t>
      </w:r>
      <w:r w:rsidR="00DD29D1" w:rsidRPr="00740F6E">
        <w:t>the introduction of biodegradable polymers as replacement</w:t>
      </w:r>
      <w:r w:rsidR="004D4334">
        <w:t>s</w:t>
      </w:r>
      <w:r w:rsidR="00DD29D1" w:rsidRPr="00740F6E">
        <w:t xml:space="preserve"> for conventional plastics and </w:t>
      </w:r>
      <w:r w:rsidR="000D42D8">
        <w:t xml:space="preserve">recycling </w:t>
      </w:r>
      <w:r w:rsidR="008D4A44">
        <w:t>post-consumer</w:t>
      </w:r>
      <w:r w:rsidR="00DD29D1" w:rsidRPr="00740F6E">
        <w:t xml:space="preserve"> waste plastics. </w:t>
      </w:r>
      <w:r w:rsidR="00862686" w:rsidRPr="00862686">
        <w:t>The sustainable approach protects the environment, reducing</w:t>
      </w:r>
      <w:r w:rsidR="00976313" w:rsidRPr="00740F6E">
        <w:t xml:space="preserve"> energy consumption and greenhouse gas emissions.</w:t>
      </w:r>
    </w:p>
    <w:p w14:paraId="698816B7" w14:textId="4C63136C" w:rsidR="007B25D6" w:rsidRPr="00740F6E" w:rsidRDefault="00DA2A09" w:rsidP="006A0928">
      <w:pPr>
        <w:pStyle w:val="Rab2"/>
      </w:pPr>
      <w:r w:rsidRPr="006A0928">
        <w:rPr>
          <w:b/>
          <w:bCs/>
        </w:rPr>
        <w:t>Keywords:</w:t>
      </w:r>
      <w:r w:rsidRPr="00740F6E">
        <w:t xml:space="preserve"> waste plastics, mechanical recycling, biopolymers, wastewater</w:t>
      </w:r>
    </w:p>
    <w:p w14:paraId="5F06CDB3" w14:textId="76DBF992" w:rsidR="004C075E" w:rsidRPr="00314835" w:rsidRDefault="00314835" w:rsidP="006A0928">
      <w:pPr>
        <w:pStyle w:val="Rn1"/>
        <w:rPr>
          <w:lang w:val="en-GB"/>
        </w:rPr>
      </w:pPr>
      <w:r w:rsidRPr="00314835">
        <w:rPr>
          <w:lang w:val="en-GB"/>
        </w:rPr>
        <w:t>1.</w:t>
      </w:r>
      <w:r>
        <w:rPr>
          <w:lang w:val="en-GB"/>
        </w:rPr>
        <w:t xml:space="preserve"> </w:t>
      </w:r>
      <w:r w:rsidR="004C075E" w:rsidRPr="00314835">
        <w:rPr>
          <w:lang w:val="en-GB"/>
        </w:rPr>
        <w:t>Introduction</w:t>
      </w:r>
    </w:p>
    <w:p w14:paraId="230E45DD" w14:textId="3909D4E4" w:rsidR="00880E87" w:rsidRPr="00740F6E" w:rsidRDefault="00880E87" w:rsidP="00C649DD">
      <w:pPr>
        <w:spacing w:after="0" w:line="240" w:lineRule="auto"/>
        <w:ind w:firstLine="284"/>
        <w:jc w:val="both"/>
        <w:rPr>
          <w:rFonts w:ascii="Times New Roman CE" w:hAnsi="Times New Roman CE" w:cs="Times New Roman"/>
          <w:lang w:val="en-GB"/>
        </w:rPr>
      </w:pPr>
      <w:r w:rsidRPr="00740F6E">
        <w:rPr>
          <w:rFonts w:ascii="Times New Roman CE" w:hAnsi="Times New Roman CE" w:cs="Times New Roman"/>
          <w:lang w:val="en-GB"/>
        </w:rPr>
        <w:t>Plastic polymers have been with us for decades now. One cannot imagine life without all the everyday objects that surround us, in electronics, packaging, agriculture</w:t>
      </w:r>
      <w:r w:rsidR="005774CE" w:rsidRPr="00740F6E">
        <w:rPr>
          <w:rFonts w:ascii="Times New Roman CE" w:hAnsi="Times New Roman CE" w:cs="Times New Roman"/>
          <w:lang w:val="en-GB"/>
        </w:rPr>
        <w:t>, automotive, medicine and others. Although plastics are produced in different varieties</w:t>
      </w:r>
      <w:r w:rsidR="008D4A44">
        <w:rPr>
          <w:rFonts w:ascii="Times New Roman CE" w:hAnsi="Times New Roman CE" w:cs="Times New Roman"/>
          <w:lang w:val="en-GB"/>
        </w:rPr>
        <w:t>,</w:t>
      </w:r>
      <w:r w:rsidR="005774CE" w:rsidRPr="00740F6E">
        <w:rPr>
          <w:rFonts w:ascii="Times New Roman CE" w:hAnsi="Times New Roman CE" w:cs="Times New Roman"/>
          <w:lang w:val="en-GB"/>
        </w:rPr>
        <w:t xml:space="preserve"> which differ in properties depending on the type of polymer, additives, fillers, modifications (physical and chemical) etc.</w:t>
      </w:r>
      <w:r w:rsidR="008D4A44">
        <w:rPr>
          <w:rFonts w:ascii="Times New Roman CE" w:hAnsi="Times New Roman CE" w:cs="Times New Roman"/>
          <w:lang w:val="en-GB"/>
        </w:rPr>
        <w:t>,</w:t>
      </w:r>
      <w:r w:rsidR="005774CE" w:rsidRPr="00740F6E">
        <w:rPr>
          <w:rFonts w:ascii="Times New Roman CE" w:hAnsi="Times New Roman CE" w:cs="Times New Roman"/>
          <w:lang w:val="en-GB"/>
        </w:rPr>
        <w:t xml:space="preserve"> as a material class</w:t>
      </w:r>
      <w:r w:rsidR="008D4A44">
        <w:rPr>
          <w:rFonts w:ascii="Times New Roman CE" w:hAnsi="Times New Roman CE" w:cs="Times New Roman"/>
          <w:lang w:val="en-GB"/>
        </w:rPr>
        <w:t>,</w:t>
      </w:r>
      <w:r w:rsidR="005774CE" w:rsidRPr="00740F6E">
        <w:rPr>
          <w:rFonts w:ascii="Times New Roman CE" w:hAnsi="Times New Roman CE" w:cs="Times New Roman"/>
          <w:lang w:val="en-GB"/>
        </w:rPr>
        <w:t xml:space="preserve"> their main advantages are low weight, high resistance to different degradation factors, low price and relatively cheap mass production. </w:t>
      </w:r>
    </w:p>
    <w:p w14:paraId="759AF018" w14:textId="0E6C1FAB" w:rsidR="00B25349" w:rsidRPr="00740F6E" w:rsidRDefault="005774CE" w:rsidP="00C649DD">
      <w:pPr>
        <w:spacing w:after="0" w:line="240" w:lineRule="auto"/>
        <w:ind w:firstLine="284"/>
        <w:jc w:val="both"/>
        <w:rPr>
          <w:rFonts w:ascii="Times New Roman CE" w:hAnsi="Times New Roman CE" w:cs="Times New Roman"/>
          <w:lang w:val="en-GB"/>
        </w:rPr>
      </w:pPr>
      <w:r w:rsidRPr="00740F6E">
        <w:rPr>
          <w:rFonts w:ascii="Times New Roman CE" w:hAnsi="Times New Roman CE" w:cs="Times New Roman"/>
          <w:lang w:val="en-GB"/>
        </w:rPr>
        <w:t>However, right now</w:t>
      </w:r>
      <w:r w:rsidR="008D4A44">
        <w:rPr>
          <w:rFonts w:ascii="Times New Roman CE" w:hAnsi="Times New Roman CE" w:cs="Times New Roman"/>
          <w:lang w:val="en-GB"/>
        </w:rPr>
        <w:t>,</w:t>
      </w:r>
      <w:r w:rsidRPr="00740F6E">
        <w:rPr>
          <w:rFonts w:ascii="Times New Roman CE" w:hAnsi="Times New Roman CE" w:cs="Times New Roman"/>
          <w:lang w:val="en-GB"/>
        </w:rPr>
        <w:t xml:space="preserve"> it is a well-known fact that those advantages are also considered a </w:t>
      </w:r>
      <w:r w:rsidR="008D4A44">
        <w:rPr>
          <w:rFonts w:ascii="Times New Roman CE" w:hAnsi="Times New Roman CE" w:cs="Times New Roman"/>
          <w:lang w:val="en-GB"/>
        </w:rPr>
        <w:t>significant</w:t>
      </w:r>
      <w:r w:rsidRPr="00740F6E">
        <w:rPr>
          <w:rFonts w:ascii="Times New Roman CE" w:hAnsi="Times New Roman CE" w:cs="Times New Roman"/>
          <w:lang w:val="en-GB"/>
        </w:rPr>
        <w:t xml:space="preserve"> threat to the environment</w:t>
      </w:r>
      <w:r w:rsidR="004D4334">
        <w:rPr>
          <w:rFonts w:ascii="Times New Roman CE" w:hAnsi="Times New Roman CE" w:cs="Times New Roman"/>
          <w:lang w:val="en-GB"/>
        </w:rPr>
        <w:t>,</w:t>
      </w:r>
      <w:r w:rsidRPr="00740F6E">
        <w:rPr>
          <w:rFonts w:ascii="Times New Roman CE" w:hAnsi="Times New Roman CE" w:cs="Times New Roman"/>
          <w:lang w:val="en-GB"/>
        </w:rPr>
        <w:t xml:space="preserve"> including increas</w:t>
      </w:r>
      <w:r w:rsidR="00642483" w:rsidRPr="00740F6E">
        <w:rPr>
          <w:rFonts w:ascii="Times New Roman CE" w:hAnsi="Times New Roman CE" w:cs="Times New Roman"/>
          <w:lang w:val="en-GB"/>
        </w:rPr>
        <w:t xml:space="preserve">ing problems </w:t>
      </w:r>
      <w:r w:rsidRPr="00740F6E">
        <w:rPr>
          <w:rFonts w:ascii="Times New Roman CE" w:hAnsi="Times New Roman CE" w:cs="Times New Roman"/>
          <w:lang w:val="en-GB"/>
        </w:rPr>
        <w:t xml:space="preserve">in waste disposal, </w:t>
      </w:r>
      <w:r w:rsidR="004D4334">
        <w:rPr>
          <w:rFonts w:ascii="Times New Roman CE" w:hAnsi="Times New Roman CE" w:cs="Times New Roman"/>
          <w:lang w:val="en-GB"/>
        </w:rPr>
        <w:t xml:space="preserve">an </w:t>
      </w:r>
      <w:r w:rsidRPr="00740F6E">
        <w:rPr>
          <w:rFonts w:ascii="Times New Roman CE" w:hAnsi="Times New Roman CE" w:cs="Times New Roman"/>
          <w:lang w:val="en-GB"/>
        </w:rPr>
        <w:t>increase in carbon dioxide emissions during incineration (</w:t>
      </w:r>
      <w:r w:rsidR="004D4334">
        <w:rPr>
          <w:rFonts w:ascii="Times New Roman CE" w:hAnsi="Times New Roman CE" w:cs="Times New Roman"/>
          <w:lang w:val="en-GB"/>
        </w:rPr>
        <w:t>contributing</w:t>
      </w:r>
      <w:r w:rsidR="004D4334" w:rsidRPr="00740F6E">
        <w:rPr>
          <w:rFonts w:ascii="Times New Roman CE" w:hAnsi="Times New Roman CE" w:cs="Times New Roman"/>
          <w:lang w:val="en-GB"/>
        </w:rPr>
        <w:t xml:space="preserve"> </w:t>
      </w:r>
      <w:r w:rsidRPr="00740F6E">
        <w:rPr>
          <w:rFonts w:ascii="Times New Roman CE" w:hAnsi="Times New Roman CE" w:cs="Times New Roman"/>
          <w:lang w:val="en-GB"/>
        </w:rPr>
        <w:t>to the global warming effect)</w:t>
      </w:r>
      <w:r w:rsidR="00642483" w:rsidRPr="00740F6E">
        <w:rPr>
          <w:rFonts w:ascii="Times New Roman CE" w:hAnsi="Times New Roman CE" w:cs="Times New Roman"/>
          <w:lang w:val="en-GB"/>
        </w:rPr>
        <w:t xml:space="preserve">, </w:t>
      </w:r>
      <w:r w:rsidR="004D4334">
        <w:rPr>
          <w:rFonts w:ascii="Times New Roman CE" w:hAnsi="Times New Roman CE" w:cs="Times New Roman"/>
          <w:lang w:val="en-GB"/>
        </w:rPr>
        <w:t>and the release</w:t>
      </w:r>
      <w:r w:rsidR="00642483" w:rsidRPr="00740F6E">
        <w:rPr>
          <w:rFonts w:ascii="Times New Roman CE" w:hAnsi="Times New Roman CE" w:cs="Times New Roman"/>
          <w:lang w:val="en-GB"/>
        </w:rPr>
        <w:t xml:space="preserve"> of </w:t>
      </w:r>
      <w:r w:rsidR="008D4A44">
        <w:rPr>
          <w:rFonts w:ascii="Times New Roman CE" w:hAnsi="Times New Roman CE" w:cs="Times New Roman"/>
          <w:lang w:val="en-GB"/>
        </w:rPr>
        <w:t>tiny</w:t>
      </w:r>
      <w:r w:rsidR="00642483" w:rsidRPr="00740F6E">
        <w:rPr>
          <w:rFonts w:ascii="Times New Roman CE" w:hAnsi="Times New Roman CE" w:cs="Times New Roman"/>
          <w:lang w:val="en-GB"/>
        </w:rPr>
        <w:t xml:space="preserve"> plastic particles (called microplastics) into the soil and water</w:t>
      </w:r>
      <w:r w:rsidR="00480241">
        <w:rPr>
          <w:rFonts w:ascii="Times New Roman CE" w:hAnsi="Times New Roman CE" w:cs="Times New Roman"/>
          <w:lang w:val="en-GB"/>
        </w:rPr>
        <w:t>,</w:t>
      </w:r>
      <w:r w:rsidR="00642483" w:rsidRPr="00740F6E">
        <w:rPr>
          <w:rFonts w:ascii="Times New Roman CE" w:hAnsi="Times New Roman CE" w:cs="Times New Roman"/>
          <w:lang w:val="en-GB"/>
        </w:rPr>
        <w:t xml:space="preserve"> which have proven to have a negative impact on the wildlife. </w:t>
      </w:r>
      <w:r w:rsidR="000D42D8">
        <w:rPr>
          <w:rFonts w:ascii="Times New Roman CE" w:hAnsi="Times New Roman CE" w:cs="Times New Roman"/>
          <w:lang w:val="en-GB"/>
        </w:rPr>
        <w:t>Microplastics tend to form large agglomerates, so</w:t>
      </w:r>
      <w:r w:rsidR="007D60AD" w:rsidRPr="00740F6E">
        <w:rPr>
          <w:rFonts w:ascii="Times New Roman CE" w:hAnsi="Times New Roman CE" w:cs="Times New Roman"/>
          <w:lang w:val="en-GB"/>
        </w:rPr>
        <w:t xml:space="preserve"> </w:t>
      </w:r>
      <w:r w:rsidR="00480241">
        <w:rPr>
          <w:rFonts w:ascii="Times New Roman CE" w:hAnsi="Times New Roman CE" w:cs="Times New Roman"/>
          <w:lang w:val="en-GB"/>
        </w:rPr>
        <w:t>they often do not</w:t>
      </w:r>
      <w:r w:rsidR="007D60AD" w:rsidRPr="00740F6E">
        <w:rPr>
          <w:rFonts w:ascii="Times New Roman CE" w:hAnsi="Times New Roman CE" w:cs="Times New Roman"/>
          <w:lang w:val="en-GB"/>
        </w:rPr>
        <w:t xml:space="preserve"> float as </w:t>
      </w:r>
      <w:r w:rsidR="00862686">
        <w:rPr>
          <w:rFonts w:ascii="Times New Roman CE" w:hAnsi="Times New Roman CE" w:cs="Times New Roman"/>
          <w:lang w:val="en-GB"/>
        </w:rPr>
        <w:t>expected</w:t>
      </w:r>
      <w:r w:rsidR="00480241">
        <w:rPr>
          <w:rFonts w:ascii="Times New Roman CE" w:hAnsi="Times New Roman CE" w:cs="Times New Roman"/>
          <w:lang w:val="en-GB"/>
        </w:rPr>
        <w:t>. Instead</w:t>
      </w:r>
      <w:r w:rsidR="008D4A44">
        <w:rPr>
          <w:rFonts w:ascii="Times New Roman CE" w:hAnsi="Times New Roman CE" w:cs="Times New Roman"/>
          <w:lang w:val="en-GB"/>
        </w:rPr>
        <w:t>,</w:t>
      </w:r>
      <w:r w:rsidR="007D60AD" w:rsidRPr="00740F6E">
        <w:rPr>
          <w:rFonts w:ascii="Times New Roman CE" w:hAnsi="Times New Roman CE" w:cs="Times New Roman"/>
          <w:lang w:val="en-GB"/>
        </w:rPr>
        <w:t xml:space="preserve"> due to sedimentation</w:t>
      </w:r>
      <w:r w:rsidR="008D4A44">
        <w:rPr>
          <w:rFonts w:ascii="Times New Roman CE" w:hAnsi="Times New Roman CE" w:cs="Times New Roman"/>
          <w:lang w:val="en-GB"/>
        </w:rPr>
        <w:t>,</w:t>
      </w:r>
      <w:r w:rsidR="007D60AD" w:rsidRPr="00740F6E">
        <w:rPr>
          <w:rFonts w:ascii="Times New Roman CE" w:hAnsi="Times New Roman CE" w:cs="Times New Roman"/>
          <w:lang w:val="en-GB"/>
        </w:rPr>
        <w:t xml:space="preserve"> they </w:t>
      </w:r>
      <w:r w:rsidR="008D4A44">
        <w:rPr>
          <w:rFonts w:ascii="Times New Roman CE" w:hAnsi="Times New Roman CE" w:cs="Times New Roman"/>
          <w:lang w:val="en-GB"/>
        </w:rPr>
        <w:t xml:space="preserve">are </w:t>
      </w:r>
      <w:r w:rsidR="007D60AD" w:rsidRPr="00740F6E">
        <w:rPr>
          <w:rFonts w:ascii="Times New Roman CE" w:hAnsi="Times New Roman CE" w:cs="Times New Roman"/>
          <w:lang w:val="en-GB"/>
        </w:rPr>
        <w:t xml:space="preserve">found </w:t>
      </w:r>
      <w:r w:rsidR="00480241">
        <w:rPr>
          <w:rFonts w:ascii="Times New Roman CE" w:hAnsi="Times New Roman CE" w:cs="Times New Roman"/>
          <w:lang w:val="en-GB"/>
        </w:rPr>
        <w:t>beneath</w:t>
      </w:r>
      <w:r w:rsidR="007D60AD" w:rsidRPr="00740F6E">
        <w:rPr>
          <w:rFonts w:ascii="Times New Roman CE" w:hAnsi="Times New Roman CE" w:cs="Times New Roman"/>
          <w:lang w:val="en-GB"/>
        </w:rPr>
        <w:t xml:space="preserve"> the water surface at </w:t>
      </w:r>
      <w:r w:rsidR="00480241">
        <w:rPr>
          <w:rFonts w:ascii="Times New Roman CE" w:hAnsi="Times New Roman CE" w:cs="Times New Roman"/>
          <w:lang w:val="en-GB"/>
        </w:rPr>
        <w:t>various</w:t>
      </w:r>
      <w:r w:rsidR="00480241" w:rsidRPr="00740F6E">
        <w:rPr>
          <w:rFonts w:ascii="Times New Roman CE" w:hAnsi="Times New Roman CE" w:cs="Times New Roman"/>
          <w:lang w:val="en-GB"/>
        </w:rPr>
        <w:t xml:space="preserve"> </w:t>
      </w:r>
      <w:r w:rsidR="007D60AD" w:rsidRPr="00740F6E">
        <w:rPr>
          <w:rFonts w:ascii="Times New Roman CE" w:hAnsi="Times New Roman CE" w:cs="Times New Roman"/>
          <w:lang w:val="en-GB"/>
        </w:rPr>
        <w:t>depths. Currently</w:t>
      </w:r>
      <w:r w:rsidR="008D4A44">
        <w:rPr>
          <w:rFonts w:ascii="Times New Roman CE" w:hAnsi="Times New Roman CE" w:cs="Times New Roman"/>
          <w:lang w:val="en-GB"/>
        </w:rPr>
        <w:t>,</w:t>
      </w:r>
      <w:r w:rsidR="007D60AD" w:rsidRPr="00740F6E">
        <w:rPr>
          <w:rFonts w:ascii="Times New Roman CE" w:hAnsi="Times New Roman CE" w:cs="Times New Roman"/>
          <w:lang w:val="en-GB"/>
        </w:rPr>
        <w:t xml:space="preserve"> there </w:t>
      </w:r>
      <w:r w:rsidR="00862686" w:rsidRPr="00862686">
        <w:rPr>
          <w:rFonts w:ascii="Times New Roman CE" w:hAnsi="Times New Roman CE" w:cs="Times New Roman"/>
          <w:lang w:val="en-GB"/>
        </w:rPr>
        <w:t xml:space="preserve">is </w:t>
      </w:r>
      <w:r w:rsidR="008D4A44">
        <w:rPr>
          <w:rFonts w:ascii="Times New Roman CE" w:hAnsi="Times New Roman CE" w:cs="Times New Roman"/>
          <w:lang w:val="en-GB"/>
        </w:rPr>
        <w:t>plenty</w:t>
      </w:r>
      <w:r w:rsidR="00862686" w:rsidRPr="00862686">
        <w:rPr>
          <w:rFonts w:ascii="Times New Roman CE" w:hAnsi="Times New Roman CE" w:cs="Times New Roman"/>
          <w:lang w:val="en-GB"/>
        </w:rPr>
        <w:t xml:space="preserve"> of research available on these particles on beaches and close to the shoreline</w:t>
      </w:r>
      <w:r w:rsidR="00480241">
        <w:rPr>
          <w:rFonts w:ascii="Times New Roman CE" w:hAnsi="Times New Roman CE" w:cs="Times New Roman"/>
          <w:lang w:val="en-GB"/>
        </w:rPr>
        <w:t>.</w:t>
      </w:r>
      <w:r w:rsidR="007D60AD" w:rsidRPr="00740F6E">
        <w:rPr>
          <w:rFonts w:ascii="Times New Roman CE" w:hAnsi="Times New Roman CE" w:cs="Times New Roman"/>
          <w:lang w:val="en-GB"/>
        </w:rPr>
        <w:t xml:space="preserve"> </w:t>
      </w:r>
      <w:r w:rsidR="00480241">
        <w:rPr>
          <w:rFonts w:ascii="Times New Roman CE" w:hAnsi="Times New Roman CE" w:cs="Times New Roman"/>
          <w:lang w:val="en-GB"/>
        </w:rPr>
        <w:t>I</w:t>
      </w:r>
      <w:r w:rsidR="007D60AD" w:rsidRPr="00740F6E">
        <w:rPr>
          <w:rFonts w:ascii="Times New Roman CE" w:hAnsi="Times New Roman CE" w:cs="Times New Roman"/>
          <w:lang w:val="en-GB"/>
        </w:rPr>
        <w:t xml:space="preserve">nvestigating the seabed itself </w:t>
      </w:r>
      <w:r w:rsidR="00480241" w:rsidRPr="00740F6E">
        <w:rPr>
          <w:rFonts w:ascii="Times New Roman CE" w:hAnsi="Times New Roman CE" w:cs="Times New Roman"/>
          <w:lang w:val="en-GB"/>
        </w:rPr>
        <w:t>prove</w:t>
      </w:r>
      <w:r w:rsidR="00480241">
        <w:rPr>
          <w:rFonts w:ascii="Times New Roman CE" w:hAnsi="Times New Roman CE" w:cs="Times New Roman"/>
          <w:lang w:val="en-GB"/>
        </w:rPr>
        <w:t>s</w:t>
      </w:r>
      <w:r w:rsidR="00480241" w:rsidRPr="00740F6E">
        <w:rPr>
          <w:rFonts w:ascii="Times New Roman CE" w:hAnsi="Times New Roman CE" w:cs="Times New Roman"/>
          <w:lang w:val="en-GB"/>
        </w:rPr>
        <w:t xml:space="preserve"> </w:t>
      </w:r>
      <w:r w:rsidR="007D60AD" w:rsidRPr="00740F6E">
        <w:rPr>
          <w:rFonts w:ascii="Times New Roman CE" w:hAnsi="Times New Roman CE" w:cs="Times New Roman"/>
          <w:lang w:val="en-GB"/>
        </w:rPr>
        <w:t xml:space="preserve">to be a </w:t>
      </w:r>
      <w:r w:rsidR="00480241">
        <w:rPr>
          <w:rFonts w:ascii="Times New Roman CE" w:hAnsi="Times New Roman CE" w:cs="Times New Roman"/>
          <w:lang w:val="en-GB"/>
        </w:rPr>
        <w:t>challenging</w:t>
      </w:r>
      <w:r w:rsidR="00480241" w:rsidRPr="00740F6E">
        <w:rPr>
          <w:rFonts w:ascii="Times New Roman CE" w:hAnsi="Times New Roman CE" w:cs="Times New Roman"/>
          <w:lang w:val="en-GB"/>
        </w:rPr>
        <w:t xml:space="preserve"> </w:t>
      </w:r>
      <w:r w:rsidR="007D60AD" w:rsidRPr="00740F6E">
        <w:rPr>
          <w:rFonts w:ascii="Times New Roman CE" w:hAnsi="Times New Roman CE" w:cs="Times New Roman"/>
          <w:lang w:val="en-GB"/>
        </w:rPr>
        <w:t>task</w:t>
      </w:r>
      <w:r w:rsidR="008D4A44">
        <w:rPr>
          <w:rFonts w:ascii="Times New Roman CE" w:hAnsi="Times New Roman CE" w:cs="Times New Roman"/>
          <w:lang w:val="en-GB"/>
        </w:rPr>
        <w:t>. Thus</w:t>
      </w:r>
      <w:r w:rsidR="00480241">
        <w:rPr>
          <w:rFonts w:ascii="Times New Roman CE" w:hAnsi="Times New Roman CE" w:cs="Times New Roman"/>
          <w:lang w:val="en-GB"/>
        </w:rPr>
        <w:t xml:space="preserve"> much</w:t>
      </w:r>
      <w:r w:rsidR="007D60AD" w:rsidRPr="00740F6E">
        <w:rPr>
          <w:rFonts w:ascii="Times New Roman CE" w:hAnsi="Times New Roman CE" w:cs="Times New Roman"/>
          <w:lang w:val="en-GB"/>
        </w:rPr>
        <w:t xml:space="preserve"> of the data concerning the deep sea is </w:t>
      </w:r>
      <w:r w:rsidR="00480241" w:rsidRPr="00740F6E">
        <w:rPr>
          <w:rFonts w:ascii="Times New Roman CE" w:hAnsi="Times New Roman CE" w:cs="Times New Roman"/>
          <w:lang w:val="en-GB"/>
        </w:rPr>
        <w:t>extrapolat</w:t>
      </w:r>
      <w:r w:rsidR="00480241">
        <w:rPr>
          <w:rFonts w:ascii="Times New Roman CE" w:hAnsi="Times New Roman CE" w:cs="Times New Roman"/>
          <w:lang w:val="en-GB"/>
        </w:rPr>
        <w:t>ed</w:t>
      </w:r>
      <w:r w:rsidR="00480241" w:rsidRPr="00740F6E">
        <w:rPr>
          <w:rFonts w:ascii="Times New Roman CE" w:hAnsi="Times New Roman CE" w:cs="Times New Roman"/>
          <w:lang w:val="en-GB"/>
        </w:rPr>
        <w:t xml:space="preserve"> </w:t>
      </w:r>
      <w:r w:rsidR="00480241">
        <w:rPr>
          <w:rFonts w:ascii="Times New Roman CE" w:hAnsi="Times New Roman CE" w:cs="Times New Roman"/>
          <w:lang w:val="en-GB"/>
        </w:rPr>
        <w:t>from</w:t>
      </w:r>
      <w:r w:rsidR="007D60AD" w:rsidRPr="00740F6E">
        <w:rPr>
          <w:rFonts w:ascii="Times New Roman CE" w:hAnsi="Times New Roman CE" w:cs="Times New Roman"/>
          <w:lang w:val="en-GB"/>
        </w:rPr>
        <w:t xml:space="preserve"> results that are easier </w:t>
      </w:r>
      <w:r w:rsidR="005A57B6" w:rsidRPr="00740F6E">
        <w:rPr>
          <w:rFonts w:ascii="Times New Roman CE" w:hAnsi="Times New Roman CE" w:cs="Times New Roman"/>
          <w:lang w:val="en-GB"/>
        </w:rPr>
        <w:t xml:space="preserve">to obtain. The impact on wildlife is mainly associated </w:t>
      </w:r>
      <w:r w:rsidR="00480241">
        <w:rPr>
          <w:rFonts w:ascii="Times New Roman CE" w:hAnsi="Times New Roman CE" w:cs="Times New Roman"/>
          <w:lang w:val="en-GB"/>
        </w:rPr>
        <w:t>with</w:t>
      </w:r>
      <w:r w:rsidR="00480241" w:rsidRPr="00740F6E">
        <w:rPr>
          <w:rFonts w:ascii="Times New Roman CE" w:hAnsi="Times New Roman CE" w:cs="Times New Roman"/>
          <w:lang w:val="en-GB"/>
        </w:rPr>
        <w:t xml:space="preserve"> </w:t>
      </w:r>
      <w:r w:rsidR="005A57B6" w:rsidRPr="00740F6E">
        <w:rPr>
          <w:rFonts w:ascii="Times New Roman CE" w:hAnsi="Times New Roman CE" w:cs="Times New Roman"/>
          <w:lang w:val="en-GB"/>
        </w:rPr>
        <w:t xml:space="preserve">the fact that marine life ingests </w:t>
      </w:r>
      <w:r w:rsidR="00480241">
        <w:rPr>
          <w:rFonts w:ascii="Times New Roman CE" w:hAnsi="Times New Roman CE" w:cs="Times New Roman"/>
          <w:lang w:val="en-GB"/>
        </w:rPr>
        <w:t>these</w:t>
      </w:r>
      <w:r w:rsidR="00480241" w:rsidRPr="00740F6E">
        <w:rPr>
          <w:rFonts w:ascii="Times New Roman CE" w:hAnsi="Times New Roman CE" w:cs="Times New Roman"/>
          <w:lang w:val="en-GB"/>
        </w:rPr>
        <w:t xml:space="preserve"> </w:t>
      </w:r>
      <w:r w:rsidR="005A57B6" w:rsidRPr="00740F6E">
        <w:rPr>
          <w:rFonts w:ascii="Times New Roman CE" w:hAnsi="Times New Roman CE" w:cs="Times New Roman"/>
          <w:lang w:val="en-GB"/>
        </w:rPr>
        <w:t>particles</w:t>
      </w:r>
      <w:r w:rsidR="00480241">
        <w:rPr>
          <w:rFonts w:ascii="Times New Roman CE" w:hAnsi="Times New Roman CE" w:cs="Times New Roman"/>
          <w:lang w:val="en-GB"/>
        </w:rPr>
        <w:t>,</w:t>
      </w:r>
      <w:r w:rsidR="005A57B6" w:rsidRPr="00740F6E">
        <w:rPr>
          <w:rFonts w:ascii="Times New Roman CE" w:hAnsi="Times New Roman CE" w:cs="Times New Roman"/>
          <w:lang w:val="en-GB"/>
        </w:rPr>
        <w:t xml:space="preserve"> which later accumulate in the</w:t>
      </w:r>
      <w:r w:rsidR="00480241">
        <w:rPr>
          <w:rFonts w:ascii="Times New Roman CE" w:hAnsi="Times New Roman CE" w:cs="Times New Roman"/>
          <w:lang w:val="en-GB"/>
        </w:rPr>
        <w:t>ir</w:t>
      </w:r>
      <w:r w:rsidR="005A57B6" w:rsidRPr="00740F6E">
        <w:rPr>
          <w:rFonts w:ascii="Times New Roman CE" w:hAnsi="Times New Roman CE" w:cs="Times New Roman"/>
          <w:lang w:val="en-GB"/>
        </w:rPr>
        <w:t xml:space="preserve"> digestive tracks</w:t>
      </w:r>
      <w:r w:rsidR="00480241">
        <w:rPr>
          <w:rFonts w:ascii="Times New Roman CE" w:hAnsi="Times New Roman CE" w:cs="Times New Roman"/>
          <w:lang w:val="en-GB"/>
        </w:rPr>
        <w:t>.</w:t>
      </w:r>
      <w:r w:rsidR="005A57B6" w:rsidRPr="00740F6E">
        <w:rPr>
          <w:rFonts w:ascii="Times New Roman CE" w:hAnsi="Times New Roman CE" w:cs="Times New Roman"/>
          <w:lang w:val="en-GB"/>
        </w:rPr>
        <w:t xml:space="preserve"> </w:t>
      </w:r>
      <w:r w:rsidR="00480241">
        <w:rPr>
          <w:rFonts w:ascii="Times New Roman CE" w:hAnsi="Times New Roman CE" w:cs="Times New Roman"/>
          <w:lang w:val="en-GB"/>
        </w:rPr>
        <w:t>W</w:t>
      </w:r>
      <w:r w:rsidR="005A57B6" w:rsidRPr="00740F6E">
        <w:rPr>
          <w:rFonts w:ascii="Times New Roman CE" w:hAnsi="Times New Roman CE" w:cs="Times New Roman"/>
          <w:lang w:val="en-GB"/>
        </w:rPr>
        <w:t xml:space="preserve">ith </w:t>
      </w:r>
      <w:r w:rsidR="00480241" w:rsidRPr="00740F6E">
        <w:rPr>
          <w:rFonts w:ascii="Times New Roman CE" w:hAnsi="Times New Roman CE" w:cs="Times New Roman"/>
          <w:lang w:val="en-GB"/>
        </w:rPr>
        <w:t>e</w:t>
      </w:r>
      <w:r w:rsidR="00480241">
        <w:rPr>
          <w:rFonts w:ascii="Times New Roman CE" w:hAnsi="Times New Roman CE" w:cs="Times New Roman"/>
          <w:lang w:val="en-GB"/>
        </w:rPr>
        <w:t>ach</w:t>
      </w:r>
      <w:r w:rsidR="00480241" w:rsidRPr="00740F6E">
        <w:rPr>
          <w:rFonts w:ascii="Times New Roman CE" w:hAnsi="Times New Roman CE" w:cs="Times New Roman"/>
          <w:lang w:val="en-GB"/>
        </w:rPr>
        <w:t xml:space="preserve"> </w:t>
      </w:r>
      <w:r w:rsidR="005A57B6" w:rsidRPr="00740F6E">
        <w:rPr>
          <w:rFonts w:ascii="Times New Roman CE" w:hAnsi="Times New Roman CE" w:cs="Times New Roman"/>
          <w:lang w:val="en-GB"/>
        </w:rPr>
        <w:t>step in the food chain</w:t>
      </w:r>
      <w:r w:rsidR="00480241">
        <w:rPr>
          <w:rFonts w:ascii="Times New Roman CE" w:hAnsi="Times New Roman CE" w:cs="Times New Roman"/>
          <w:lang w:val="en-GB"/>
        </w:rPr>
        <w:t>,</w:t>
      </w:r>
      <w:r w:rsidR="005A57B6" w:rsidRPr="00740F6E">
        <w:rPr>
          <w:rFonts w:ascii="Times New Roman CE" w:hAnsi="Times New Roman CE" w:cs="Times New Roman"/>
          <w:lang w:val="en-GB"/>
        </w:rPr>
        <w:t xml:space="preserve"> </w:t>
      </w:r>
      <w:r w:rsidR="008D4A44">
        <w:rPr>
          <w:rFonts w:ascii="Times New Roman CE" w:hAnsi="Times New Roman CE" w:cs="Times New Roman"/>
          <w:lang w:val="en-GB"/>
        </w:rPr>
        <w:t xml:space="preserve">the </w:t>
      </w:r>
      <w:r w:rsidR="005A57B6" w:rsidRPr="00740F6E">
        <w:rPr>
          <w:rFonts w:ascii="Times New Roman CE" w:hAnsi="Times New Roman CE" w:cs="Times New Roman"/>
          <w:lang w:val="en-GB"/>
        </w:rPr>
        <w:t xml:space="preserve">concentration of the microplastics </w:t>
      </w:r>
      <w:r w:rsidR="00480241">
        <w:rPr>
          <w:rFonts w:ascii="Times New Roman CE" w:hAnsi="Times New Roman CE" w:cs="Times New Roman"/>
          <w:lang w:val="en-GB"/>
        </w:rPr>
        <w:t>increases</w:t>
      </w:r>
      <w:r w:rsidR="005A57B6" w:rsidRPr="00740F6E">
        <w:rPr>
          <w:rFonts w:ascii="Times New Roman CE" w:hAnsi="Times New Roman CE" w:cs="Times New Roman"/>
          <w:lang w:val="en-GB"/>
        </w:rPr>
        <w:t>. As mentioned before, plastics have a very long degradation period</w:t>
      </w:r>
      <w:r w:rsidR="00480241">
        <w:rPr>
          <w:rFonts w:ascii="Times New Roman CE" w:hAnsi="Times New Roman CE" w:cs="Times New Roman"/>
          <w:lang w:val="en-GB"/>
        </w:rPr>
        <w:t>,</w:t>
      </w:r>
      <w:r w:rsidR="005A57B6" w:rsidRPr="00740F6E">
        <w:rPr>
          <w:rFonts w:ascii="Times New Roman CE" w:hAnsi="Times New Roman CE" w:cs="Times New Roman"/>
          <w:lang w:val="en-GB"/>
        </w:rPr>
        <w:t xml:space="preserve"> </w:t>
      </w:r>
      <w:r w:rsidR="00480241">
        <w:rPr>
          <w:rFonts w:ascii="Times New Roman CE" w:hAnsi="Times New Roman CE" w:cs="Times New Roman"/>
          <w:lang w:val="en-GB"/>
        </w:rPr>
        <w:t>so this</w:t>
      </w:r>
      <w:r w:rsidR="005A57B6" w:rsidRPr="00740F6E">
        <w:rPr>
          <w:rFonts w:ascii="Times New Roman CE" w:hAnsi="Times New Roman CE" w:cs="Times New Roman"/>
          <w:lang w:val="en-GB"/>
        </w:rPr>
        <w:t xml:space="preserve"> problem cannot dissipate by itself in a reasonable </w:t>
      </w:r>
      <w:r w:rsidR="00862686">
        <w:rPr>
          <w:rFonts w:ascii="Times New Roman CE" w:hAnsi="Times New Roman CE" w:cs="Times New Roman"/>
          <w:lang w:val="en-GB"/>
        </w:rPr>
        <w:t>period</w:t>
      </w:r>
      <w:r w:rsidR="005A57B6" w:rsidRPr="00740F6E">
        <w:rPr>
          <w:rFonts w:ascii="Times New Roman CE" w:hAnsi="Times New Roman CE" w:cs="Times New Roman"/>
          <w:lang w:val="en-GB"/>
        </w:rPr>
        <w:t xml:space="preserve">. </w:t>
      </w:r>
      <w:r w:rsidR="00EC544D">
        <w:rPr>
          <w:rFonts w:ascii="Times New Roman CE" w:hAnsi="Times New Roman CE" w:cs="Times New Roman"/>
          <w:lang w:val="en-GB"/>
        </w:rPr>
        <w:t>The rise in</w:t>
      </w:r>
      <w:r w:rsidR="00C854C7" w:rsidRPr="00740F6E">
        <w:rPr>
          <w:rFonts w:ascii="Times New Roman CE" w:hAnsi="Times New Roman CE" w:cs="Times New Roman"/>
          <w:lang w:val="en-GB"/>
        </w:rPr>
        <w:t xml:space="preserve"> unmanaged plastic waste </w:t>
      </w:r>
      <w:r w:rsidR="00E40635" w:rsidRPr="00740F6E">
        <w:rPr>
          <w:rFonts w:ascii="Times New Roman CE" w:hAnsi="Times New Roman CE" w:cs="Times New Roman"/>
          <w:lang w:val="en-GB"/>
        </w:rPr>
        <w:t xml:space="preserve">has </w:t>
      </w:r>
      <w:r w:rsidR="00EC544D">
        <w:rPr>
          <w:rFonts w:ascii="Times New Roman CE" w:hAnsi="Times New Roman CE" w:cs="Times New Roman"/>
          <w:lang w:val="en-GB"/>
        </w:rPr>
        <w:t>recently become</w:t>
      </w:r>
      <w:r w:rsidR="00E40635" w:rsidRPr="00740F6E">
        <w:rPr>
          <w:rFonts w:ascii="Times New Roman CE" w:hAnsi="Times New Roman CE" w:cs="Times New Roman"/>
          <w:lang w:val="en-GB"/>
        </w:rPr>
        <w:t xml:space="preserve"> a </w:t>
      </w:r>
      <w:r w:rsidR="00EC544D">
        <w:rPr>
          <w:rFonts w:ascii="Times New Roman CE" w:hAnsi="Times New Roman CE" w:cs="Times New Roman"/>
          <w:lang w:val="en-GB"/>
        </w:rPr>
        <w:t>significant</w:t>
      </w:r>
      <w:r w:rsidR="00E40635" w:rsidRPr="00740F6E">
        <w:rPr>
          <w:rFonts w:ascii="Times New Roman CE" w:hAnsi="Times New Roman CE" w:cs="Times New Roman"/>
          <w:lang w:val="en-GB"/>
        </w:rPr>
        <w:t xml:space="preserve"> global </w:t>
      </w:r>
      <w:r w:rsidR="008D4A44">
        <w:rPr>
          <w:rFonts w:ascii="Times New Roman CE" w:hAnsi="Times New Roman CE" w:cs="Times New Roman"/>
          <w:lang w:val="en-GB"/>
        </w:rPr>
        <w:t>concern</w:t>
      </w:r>
      <w:r w:rsidR="00E40635" w:rsidRPr="00740F6E">
        <w:rPr>
          <w:rFonts w:ascii="Times New Roman CE" w:hAnsi="Times New Roman CE" w:cs="Times New Roman"/>
          <w:lang w:val="en-GB"/>
        </w:rPr>
        <w:t>.</w:t>
      </w:r>
    </w:p>
    <w:p w14:paraId="53F9CD7E" w14:textId="71735D45" w:rsidR="00642483" w:rsidRPr="00740F6E" w:rsidRDefault="00E40635" w:rsidP="00C649DD">
      <w:pPr>
        <w:spacing w:after="0" w:line="240" w:lineRule="auto"/>
        <w:ind w:firstLine="284"/>
        <w:jc w:val="both"/>
        <w:rPr>
          <w:rFonts w:ascii="Times New Roman CE" w:hAnsi="Times New Roman CE" w:cs="Times New Roman"/>
          <w:lang w:val="en-GB"/>
        </w:rPr>
      </w:pPr>
      <w:r w:rsidRPr="00740F6E">
        <w:rPr>
          <w:rFonts w:ascii="Times New Roman CE" w:hAnsi="Times New Roman CE" w:cs="Times New Roman"/>
          <w:lang w:val="en-GB"/>
        </w:rPr>
        <w:t>One approach to reduc</w:t>
      </w:r>
      <w:r w:rsidR="00EC544D">
        <w:rPr>
          <w:rFonts w:ascii="Times New Roman CE" w:hAnsi="Times New Roman CE" w:cs="Times New Roman"/>
          <w:lang w:val="en-GB"/>
        </w:rPr>
        <w:t>ing</w:t>
      </w:r>
      <w:r w:rsidRPr="00740F6E">
        <w:rPr>
          <w:rFonts w:ascii="Times New Roman CE" w:hAnsi="Times New Roman CE" w:cs="Times New Roman"/>
          <w:lang w:val="en-GB"/>
        </w:rPr>
        <w:t xml:space="preserve"> this threat is </w:t>
      </w:r>
      <w:r w:rsidR="00862686">
        <w:rPr>
          <w:rFonts w:ascii="Times New Roman CE" w:hAnsi="Times New Roman CE" w:cs="Times New Roman"/>
          <w:lang w:val="en-GB"/>
        </w:rPr>
        <w:t>implementing</w:t>
      </w:r>
      <w:r w:rsidR="00EC544D" w:rsidRPr="00740F6E">
        <w:rPr>
          <w:rFonts w:ascii="Times New Roman CE" w:hAnsi="Times New Roman CE" w:cs="Times New Roman"/>
          <w:lang w:val="en-GB"/>
        </w:rPr>
        <w:t xml:space="preserve"> </w:t>
      </w:r>
      <w:r w:rsidRPr="00740F6E">
        <w:rPr>
          <w:rFonts w:ascii="Times New Roman CE" w:hAnsi="Times New Roman CE" w:cs="Times New Roman"/>
          <w:lang w:val="en-GB"/>
        </w:rPr>
        <w:t>a more sustainable approach to plastics</w:t>
      </w:r>
      <w:r w:rsidR="00A94214">
        <w:rPr>
          <w:rFonts w:ascii="Times New Roman CE" w:hAnsi="Times New Roman CE" w:cs="Times New Roman"/>
          <w:lang w:val="en-GB"/>
        </w:rPr>
        <w:t xml:space="preserve"> </w:t>
      </w:r>
      <w:r w:rsidR="00A94214">
        <w:rPr>
          <w:rFonts w:ascii="Times New Roman CE" w:hAnsi="Times New Roman CE" w:cs="Times New Roman"/>
          <w:lang w:val="en-GB"/>
        </w:rPr>
        <w:fldChar w:fldCharType="begin"/>
      </w:r>
      <w:r w:rsidR="00A94214">
        <w:rPr>
          <w:rFonts w:ascii="Times New Roman CE" w:hAnsi="Times New Roman CE" w:cs="Times New Roman"/>
          <w:lang w:val="en-GB"/>
        </w:rPr>
        <w:instrText xml:space="preserve"> ADDIN ZOTERO_ITEM CSL_CITATION {"citationID":"hDnTjhMk","properties":{"formattedCitation":"(Rana et al., 2022)","plainCitation":"(Rana et al., 2022)","noteIndex":0},"citationItems":[{"id":2077,"uris":["http://zotero.org/users/8955362/items/8M8IEYDC"],"itemData":{"id":2077,"type":"article-journal","abstract":"Fossil-fuel-based plastics have many enticing properties, but their production has resulted in significant environmental issues that require immediate attention. Despite the fact that these polymers are manmade, some bacteria can degrade and metabolise them, suggesting that biotechnologies based on the principle of plastic biodegradation could be beneficial. Among different types of plastics, polypropylene (PP), either having low or high density, is one of the most consumed plastics (18.85%). Their debasement under natural conditions is somewhat tricky. Still, their debasement under natural conditions is rather difficult slightly. However, different scientists have still made efforts by employing other microbes such as bacteria, fungi, and guts bacteria of larvae of insects to bio-deteriorate the PP plastic. Pre-irradiation techniques (ultraviolet and gamma irradiations), compatibilizers, and bio-additives (natural fibers, starch, and polylactic acid) have been found to impact percent bio-deterioration of different PP derivatives stronglythe various. The fungal and bacterial study showed that PP macro/microplastic might serve as an energy source and sole carbon during bio-degradation. Generally, gravimetric method or physical characterization techniques such as FTIR, XRD, SEM, etc., are utilized to affirm the bio-degradation of PP plastics-based materials. However, these techniques are not enough to warrant the bio-deterioration of PP. In this regard, a new technique approach that measures the amount of carbon dioxide emitted during bacterial or fungus degradation has also been discussed. In addition, further exploration is needed on novel isolates from plastisphere environments, sub-atomic strategies to describe plastic-debasing microorganisms and improve enzymatic action strategies, and omics-based innovations to speed up plastic waste bio-deterioration.","container-title":"Science of The Total Environment","DOI":"10.1016/j.scitotenv.2022.154056","ISSN":"0048-9697","journalAbbreviation":"Science of The Total Environment","language":"en","page":"154056","source":"ScienceDirect","title":"Recent developments in microbial degradation of polypropylene: Integrated approaches towards a sustainable environment","title-short":"Recent developments in microbial degradation of polypropylene","volume":"826","author":[{"family":"Rana","given":"Ashvinder Kumar"},{"family":"Thakur","given":"Manju Kumari"},{"family":"Saini","given":"Adesh Kumar"},{"family":"Mokhta","given":"Sudesh Kumar"},{"family":"Moradi","given":"Omid"},{"family":"Rydzkowski","given":"Tomasz"},{"family":"Alsanie","given":"Walaa F."},{"family":"Wang","given":"Qilin"},{"family":"Grammatikos","given":"Sotirios"},{"family":"Thakur","given":"Vijay Kumar"}],"issued":{"date-parts":[["2022",6,20]]}}}],"schema":"https://github.com/citation-style-language/schema/raw/master/csl-citation.json"} </w:instrText>
      </w:r>
      <w:r w:rsidR="00A94214">
        <w:rPr>
          <w:rFonts w:ascii="Times New Roman CE" w:hAnsi="Times New Roman CE" w:cs="Times New Roman"/>
          <w:lang w:val="en-GB"/>
        </w:rPr>
        <w:fldChar w:fldCharType="separate"/>
      </w:r>
      <w:r w:rsidR="00A94214" w:rsidRPr="0077328D">
        <w:rPr>
          <w:rFonts w:ascii="Times New Roman CE" w:hAnsi="Times New Roman CE" w:cs="Times New Roman CE"/>
          <w:lang w:val="en-US"/>
        </w:rPr>
        <w:t>(Rana et al. 2022)</w:t>
      </w:r>
      <w:r w:rsidR="00A94214">
        <w:rPr>
          <w:rFonts w:ascii="Times New Roman CE" w:hAnsi="Times New Roman CE" w:cs="Times New Roman"/>
          <w:lang w:val="en-GB"/>
        </w:rPr>
        <w:fldChar w:fldCharType="end"/>
      </w:r>
      <w:r w:rsidRPr="00740F6E">
        <w:rPr>
          <w:rFonts w:ascii="Times New Roman CE" w:hAnsi="Times New Roman CE" w:cs="Times New Roman"/>
          <w:lang w:val="en-GB"/>
        </w:rPr>
        <w:t xml:space="preserve">. That means the current rate of development should be maintained </w:t>
      </w:r>
      <w:r w:rsidR="00EC544D">
        <w:rPr>
          <w:rFonts w:ascii="Times New Roman CE" w:hAnsi="Times New Roman CE" w:cs="Times New Roman"/>
          <w:lang w:val="en-GB"/>
        </w:rPr>
        <w:t>while avoiding</w:t>
      </w:r>
      <w:r w:rsidRPr="00740F6E">
        <w:rPr>
          <w:rFonts w:ascii="Times New Roman CE" w:hAnsi="Times New Roman CE" w:cs="Times New Roman"/>
          <w:lang w:val="en-GB"/>
        </w:rPr>
        <w:t xml:space="preserve"> the depletion of natural resources for future generations. </w:t>
      </w:r>
      <w:r w:rsidR="00862686">
        <w:rPr>
          <w:rFonts w:ascii="Times New Roman CE" w:hAnsi="Times New Roman CE" w:cs="Times New Roman"/>
          <w:lang w:val="en-GB"/>
        </w:rPr>
        <w:t>This goal is believed to</w:t>
      </w:r>
      <w:r w:rsidRPr="00740F6E">
        <w:rPr>
          <w:rFonts w:ascii="Times New Roman CE" w:hAnsi="Times New Roman CE" w:cs="Times New Roman"/>
          <w:lang w:val="en-GB"/>
        </w:rPr>
        <w:t xml:space="preserve"> be achieved</w:t>
      </w:r>
      <w:r w:rsidR="00EC544D">
        <w:rPr>
          <w:rFonts w:ascii="Times New Roman CE" w:hAnsi="Times New Roman CE" w:cs="Times New Roman"/>
          <w:lang w:val="en-GB"/>
        </w:rPr>
        <w:t>,</w:t>
      </w:r>
      <w:r w:rsidRPr="00740F6E">
        <w:rPr>
          <w:rFonts w:ascii="Times New Roman CE" w:hAnsi="Times New Roman CE" w:cs="Times New Roman"/>
          <w:lang w:val="en-GB"/>
        </w:rPr>
        <w:t xml:space="preserve"> </w:t>
      </w:r>
      <w:r w:rsidR="00EC544D">
        <w:rPr>
          <w:rFonts w:ascii="Times New Roman CE" w:hAnsi="Times New Roman CE" w:cs="Times New Roman"/>
          <w:lang w:val="en-GB"/>
        </w:rPr>
        <w:t>as</w:t>
      </w:r>
      <w:r w:rsidR="00EC544D" w:rsidRPr="00740F6E">
        <w:rPr>
          <w:rFonts w:ascii="Times New Roman CE" w:hAnsi="Times New Roman CE" w:cs="Times New Roman"/>
          <w:lang w:val="en-GB"/>
        </w:rPr>
        <w:t xml:space="preserve"> </w:t>
      </w:r>
      <w:r w:rsidRPr="00740F6E">
        <w:rPr>
          <w:rFonts w:ascii="Times New Roman CE" w:hAnsi="Times New Roman CE" w:cs="Times New Roman"/>
          <w:lang w:val="en-GB"/>
        </w:rPr>
        <w:t xml:space="preserve">it is a core principle of the Treaty on European Union and a priority objective for the Eu's internal and external policies. </w:t>
      </w:r>
      <w:r w:rsidR="00862686" w:rsidRPr="00862686">
        <w:rPr>
          <w:rFonts w:ascii="Times New Roman CE" w:hAnsi="Times New Roman CE" w:cs="Times New Roman"/>
          <w:lang w:val="en-GB"/>
        </w:rPr>
        <w:t xml:space="preserve">There are some basic rules for plastic materials </w:t>
      </w:r>
      <w:r w:rsidRPr="00740F6E">
        <w:rPr>
          <w:rFonts w:ascii="Times New Roman CE" w:hAnsi="Times New Roman CE" w:cs="Times New Roman"/>
          <w:lang w:val="en-GB"/>
        </w:rPr>
        <w:t xml:space="preserve">to consider </w:t>
      </w:r>
      <w:r w:rsidR="00EC544D">
        <w:rPr>
          <w:rFonts w:ascii="Times New Roman CE" w:hAnsi="Times New Roman CE" w:cs="Times New Roman"/>
          <w:lang w:val="en-GB"/>
        </w:rPr>
        <w:t xml:space="preserve">when determining if </w:t>
      </w:r>
      <w:r w:rsidRPr="00740F6E">
        <w:rPr>
          <w:rFonts w:ascii="Times New Roman CE" w:hAnsi="Times New Roman CE" w:cs="Times New Roman"/>
          <w:lang w:val="en-GB"/>
        </w:rPr>
        <w:t xml:space="preserve">a polymer </w:t>
      </w:r>
      <w:r w:rsidR="00EC544D">
        <w:rPr>
          <w:rFonts w:ascii="Times New Roman CE" w:hAnsi="Times New Roman CE" w:cs="Times New Roman"/>
          <w:lang w:val="en-GB"/>
        </w:rPr>
        <w:t>is</w:t>
      </w:r>
      <w:r w:rsidR="00EC544D" w:rsidRPr="00740F6E">
        <w:rPr>
          <w:rFonts w:ascii="Times New Roman CE" w:hAnsi="Times New Roman CE" w:cs="Times New Roman"/>
          <w:lang w:val="en-GB"/>
        </w:rPr>
        <w:t xml:space="preserve"> </w:t>
      </w:r>
      <w:r w:rsidRPr="00740F6E">
        <w:rPr>
          <w:rFonts w:ascii="Times New Roman CE" w:hAnsi="Times New Roman CE" w:cs="Times New Roman"/>
          <w:lang w:val="en-GB"/>
        </w:rPr>
        <w:t xml:space="preserve">sustainable. It should be manufactured from renewable feedstock, </w:t>
      </w:r>
      <w:r w:rsidR="00EC544D">
        <w:rPr>
          <w:rFonts w:ascii="Times New Roman CE" w:hAnsi="Times New Roman CE" w:cs="Times New Roman"/>
          <w:lang w:val="en-GB"/>
        </w:rPr>
        <w:t>with minimal use of</w:t>
      </w:r>
      <w:r w:rsidRPr="00740F6E">
        <w:rPr>
          <w:rFonts w:ascii="Times New Roman CE" w:hAnsi="Times New Roman CE" w:cs="Times New Roman"/>
          <w:lang w:val="en-GB"/>
        </w:rPr>
        <w:t xml:space="preserve"> non-renewable resources</w:t>
      </w:r>
      <w:r w:rsidR="00EC544D">
        <w:rPr>
          <w:rFonts w:ascii="Times New Roman CE" w:hAnsi="Times New Roman CE" w:cs="Times New Roman"/>
          <w:lang w:val="en-GB"/>
        </w:rPr>
        <w:t xml:space="preserve"> and</w:t>
      </w:r>
      <w:r w:rsidR="00B25349" w:rsidRPr="00740F6E">
        <w:rPr>
          <w:rFonts w:ascii="Times New Roman CE" w:hAnsi="Times New Roman CE" w:cs="Times New Roman"/>
          <w:lang w:val="en-GB"/>
        </w:rPr>
        <w:t xml:space="preserve"> </w:t>
      </w:r>
      <w:r w:rsidR="00EC544D">
        <w:rPr>
          <w:rFonts w:ascii="Times New Roman CE" w:hAnsi="Times New Roman CE" w:cs="Times New Roman"/>
          <w:lang w:val="en-GB"/>
        </w:rPr>
        <w:t>the reduction of potentially</w:t>
      </w:r>
      <w:r w:rsidR="00B25349" w:rsidRPr="00740F6E">
        <w:rPr>
          <w:rFonts w:ascii="Times New Roman CE" w:hAnsi="Times New Roman CE" w:cs="Times New Roman"/>
          <w:lang w:val="en-GB"/>
        </w:rPr>
        <w:t xml:space="preserve"> harmful </w:t>
      </w:r>
      <w:r w:rsidR="00862686">
        <w:rPr>
          <w:rFonts w:ascii="Times New Roman CE" w:hAnsi="Times New Roman CE" w:cs="Times New Roman"/>
          <w:lang w:val="en-GB"/>
        </w:rPr>
        <w:t>environmental emissions</w:t>
      </w:r>
      <w:r w:rsidR="00B25349" w:rsidRPr="00740F6E">
        <w:rPr>
          <w:rFonts w:ascii="Times New Roman CE" w:hAnsi="Times New Roman CE" w:cs="Times New Roman"/>
          <w:lang w:val="en-GB"/>
        </w:rPr>
        <w:t xml:space="preserve"> (i.e. sewage water, greenhouse gasses and similar</w:t>
      </w:r>
      <w:r w:rsidR="00EC544D">
        <w:rPr>
          <w:rFonts w:ascii="Times New Roman CE" w:hAnsi="Times New Roman CE" w:cs="Times New Roman"/>
          <w:lang w:val="en-GB"/>
        </w:rPr>
        <w:t xml:space="preserve"> pollutants</w:t>
      </w:r>
      <w:r w:rsidR="00B25349" w:rsidRPr="00740F6E">
        <w:rPr>
          <w:rFonts w:ascii="Times New Roman CE" w:hAnsi="Times New Roman CE" w:cs="Times New Roman"/>
          <w:lang w:val="en-GB"/>
        </w:rPr>
        <w:t>)</w:t>
      </w:r>
      <w:r w:rsidR="00EC544D">
        <w:rPr>
          <w:rFonts w:ascii="Times New Roman CE" w:hAnsi="Times New Roman CE" w:cs="Times New Roman"/>
          <w:lang w:val="en-GB"/>
        </w:rPr>
        <w:t>.</w:t>
      </w:r>
      <w:r w:rsidR="00B25349" w:rsidRPr="00740F6E">
        <w:rPr>
          <w:rFonts w:ascii="Times New Roman CE" w:hAnsi="Times New Roman CE" w:cs="Times New Roman"/>
          <w:lang w:val="en-GB"/>
        </w:rPr>
        <w:t xml:space="preserve"> </w:t>
      </w:r>
      <w:r w:rsidR="00EC544D">
        <w:rPr>
          <w:rFonts w:ascii="Times New Roman CE" w:hAnsi="Times New Roman CE" w:cs="Times New Roman"/>
          <w:lang w:val="en-GB"/>
        </w:rPr>
        <w:t>A</w:t>
      </w:r>
      <w:r w:rsidR="00EC544D" w:rsidRPr="00740F6E">
        <w:rPr>
          <w:rFonts w:ascii="Times New Roman CE" w:hAnsi="Times New Roman CE" w:cs="Times New Roman"/>
          <w:lang w:val="en-GB"/>
        </w:rPr>
        <w:t xml:space="preserve">t </w:t>
      </w:r>
      <w:r w:rsidR="00B25349" w:rsidRPr="00740F6E">
        <w:rPr>
          <w:rFonts w:ascii="Times New Roman CE" w:hAnsi="Times New Roman CE" w:cs="Times New Roman"/>
          <w:lang w:val="en-GB"/>
        </w:rPr>
        <w:t>the end of</w:t>
      </w:r>
      <w:r w:rsidR="00EC544D">
        <w:rPr>
          <w:rFonts w:ascii="Times New Roman CE" w:hAnsi="Times New Roman CE" w:cs="Times New Roman"/>
          <w:lang w:val="en-GB"/>
        </w:rPr>
        <w:t xml:space="preserve"> its</w:t>
      </w:r>
      <w:r w:rsidR="00B25349" w:rsidRPr="00740F6E">
        <w:rPr>
          <w:rFonts w:ascii="Times New Roman CE" w:hAnsi="Times New Roman CE" w:cs="Times New Roman"/>
          <w:lang w:val="en-GB"/>
        </w:rPr>
        <w:t xml:space="preserve"> life </w:t>
      </w:r>
      <w:r w:rsidR="00EC544D">
        <w:rPr>
          <w:rFonts w:ascii="Times New Roman CE" w:hAnsi="Times New Roman CE" w:cs="Times New Roman"/>
          <w:lang w:val="en-GB"/>
        </w:rPr>
        <w:t>cycle</w:t>
      </w:r>
      <w:r w:rsidR="008D4A44">
        <w:rPr>
          <w:rFonts w:ascii="Times New Roman CE" w:hAnsi="Times New Roman CE" w:cs="Times New Roman"/>
          <w:lang w:val="en-GB"/>
        </w:rPr>
        <w:t>,</w:t>
      </w:r>
      <w:r w:rsidR="00EC544D">
        <w:rPr>
          <w:rFonts w:ascii="Times New Roman CE" w:hAnsi="Times New Roman CE" w:cs="Times New Roman"/>
          <w:lang w:val="en-GB"/>
        </w:rPr>
        <w:t xml:space="preserve"> it</w:t>
      </w:r>
      <w:r w:rsidR="00EC544D" w:rsidRPr="00740F6E">
        <w:rPr>
          <w:rFonts w:ascii="Times New Roman CE" w:hAnsi="Times New Roman CE" w:cs="Times New Roman"/>
          <w:lang w:val="en-GB"/>
        </w:rPr>
        <w:t xml:space="preserve"> </w:t>
      </w:r>
      <w:r w:rsidR="00B25349" w:rsidRPr="00740F6E">
        <w:rPr>
          <w:rFonts w:ascii="Times New Roman CE" w:hAnsi="Times New Roman CE" w:cs="Times New Roman"/>
          <w:lang w:val="en-GB"/>
        </w:rPr>
        <w:t xml:space="preserve">should be </w:t>
      </w:r>
      <w:r w:rsidR="00EC544D">
        <w:rPr>
          <w:rFonts w:ascii="Times New Roman CE" w:hAnsi="Times New Roman CE" w:cs="Times New Roman"/>
          <w:lang w:val="en-GB"/>
        </w:rPr>
        <w:t xml:space="preserve">either </w:t>
      </w:r>
      <w:r w:rsidR="00B25349" w:rsidRPr="00740F6E">
        <w:rPr>
          <w:rFonts w:ascii="Times New Roman CE" w:hAnsi="Times New Roman CE" w:cs="Times New Roman"/>
          <w:lang w:val="en-GB"/>
        </w:rPr>
        <w:t xml:space="preserve">removed in a </w:t>
      </w:r>
      <w:r w:rsidR="00EC544D" w:rsidRPr="00740F6E">
        <w:rPr>
          <w:rFonts w:ascii="Times New Roman CE" w:hAnsi="Times New Roman CE" w:cs="Times New Roman"/>
          <w:lang w:val="en-GB"/>
        </w:rPr>
        <w:t>controll</w:t>
      </w:r>
      <w:r w:rsidR="00EC544D">
        <w:rPr>
          <w:rFonts w:ascii="Times New Roman CE" w:hAnsi="Times New Roman CE" w:cs="Times New Roman"/>
          <w:lang w:val="en-GB"/>
        </w:rPr>
        <w:t>ed</w:t>
      </w:r>
      <w:r w:rsidR="00EC544D" w:rsidRPr="00740F6E">
        <w:rPr>
          <w:rFonts w:ascii="Times New Roman CE" w:hAnsi="Times New Roman CE" w:cs="Times New Roman"/>
          <w:lang w:val="en-GB"/>
        </w:rPr>
        <w:t xml:space="preserve"> </w:t>
      </w:r>
      <w:r w:rsidR="00EC544D">
        <w:rPr>
          <w:rFonts w:ascii="Times New Roman CE" w:hAnsi="Times New Roman CE" w:cs="Times New Roman"/>
          <w:lang w:val="en-GB"/>
        </w:rPr>
        <w:t>manner</w:t>
      </w:r>
      <w:r w:rsidR="00EC544D" w:rsidRPr="00740F6E">
        <w:rPr>
          <w:rFonts w:ascii="Times New Roman CE" w:hAnsi="Times New Roman CE" w:cs="Times New Roman"/>
          <w:lang w:val="en-GB"/>
        </w:rPr>
        <w:t xml:space="preserve"> </w:t>
      </w:r>
      <w:r w:rsidR="00B25349" w:rsidRPr="00740F6E">
        <w:rPr>
          <w:rFonts w:ascii="Times New Roman CE" w:hAnsi="Times New Roman CE" w:cs="Times New Roman"/>
          <w:lang w:val="en-GB"/>
        </w:rPr>
        <w:t>or reused (</w:t>
      </w:r>
      <w:r w:rsidR="00EC544D">
        <w:rPr>
          <w:rFonts w:ascii="Times New Roman CE" w:hAnsi="Times New Roman CE" w:cs="Times New Roman"/>
          <w:lang w:val="en-GB"/>
        </w:rPr>
        <w:t>following the principles of</w:t>
      </w:r>
      <w:r w:rsidR="00B25349" w:rsidRPr="00740F6E">
        <w:rPr>
          <w:rFonts w:ascii="Times New Roman CE" w:hAnsi="Times New Roman CE" w:cs="Times New Roman"/>
          <w:lang w:val="en-GB"/>
        </w:rPr>
        <w:t xml:space="preserve"> reuse, reduce and recycle). </w:t>
      </w:r>
      <w:r w:rsidR="00CE34A9" w:rsidRPr="00740F6E">
        <w:rPr>
          <w:rFonts w:ascii="Times New Roman CE" w:hAnsi="Times New Roman CE" w:cs="Times New Roman"/>
          <w:lang w:val="en-GB"/>
        </w:rPr>
        <w:t>One of the most promising group</w:t>
      </w:r>
      <w:r w:rsidR="00EC544D">
        <w:rPr>
          <w:rFonts w:ascii="Times New Roman CE" w:hAnsi="Times New Roman CE" w:cs="Times New Roman"/>
          <w:lang w:val="en-GB"/>
        </w:rPr>
        <w:t>s</w:t>
      </w:r>
      <w:r w:rsidR="00CE34A9" w:rsidRPr="00740F6E">
        <w:rPr>
          <w:rFonts w:ascii="Times New Roman CE" w:hAnsi="Times New Roman CE" w:cs="Times New Roman"/>
          <w:lang w:val="en-GB"/>
        </w:rPr>
        <w:t xml:space="preserve"> of plastics are the ones based on biodegradable polymers</w:t>
      </w:r>
      <w:r w:rsidR="00EC544D">
        <w:rPr>
          <w:rFonts w:ascii="Times New Roman CE" w:hAnsi="Times New Roman CE" w:cs="Times New Roman"/>
          <w:lang w:val="en-GB"/>
        </w:rPr>
        <w:t>,</w:t>
      </w:r>
      <w:r w:rsidR="00CE34A9" w:rsidRPr="00740F6E">
        <w:rPr>
          <w:rFonts w:ascii="Times New Roman CE" w:hAnsi="Times New Roman CE" w:cs="Times New Roman"/>
          <w:lang w:val="en-GB"/>
        </w:rPr>
        <w:t xml:space="preserve"> as </w:t>
      </w:r>
      <w:r w:rsidR="00EC544D">
        <w:rPr>
          <w:rFonts w:ascii="Times New Roman CE" w:hAnsi="Times New Roman CE" w:cs="Times New Roman"/>
          <w:lang w:val="en-GB"/>
        </w:rPr>
        <w:t>they</w:t>
      </w:r>
      <w:r w:rsidR="00CE34A9" w:rsidRPr="00740F6E">
        <w:rPr>
          <w:rFonts w:ascii="Times New Roman CE" w:hAnsi="Times New Roman CE" w:cs="Times New Roman"/>
          <w:lang w:val="en-GB"/>
        </w:rPr>
        <w:t xml:space="preserve"> are </w:t>
      </w:r>
      <w:r w:rsidR="00EC544D">
        <w:rPr>
          <w:rFonts w:ascii="Times New Roman CE" w:hAnsi="Times New Roman CE" w:cs="Times New Roman"/>
          <w:lang w:val="en-GB"/>
        </w:rPr>
        <w:t>typically derived</w:t>
      </w:r>
      <w:r w:rsidR="00CE34A9" w:rsidRPr="00740F6E">
        <w:rPr>
          <w:rFonts w:ascii="Times New Roman CE" w:hAnsi="Times New Roman CE" w:cs="Times New Roman"/>
          <w:lang w:val="en-GB"/>
        </w:rPr>
        <w:t xml:space="preserve"> from renewable feedstock and are biodegradable. </w:t>
      </w:r>
      <w:r w:rsidR="007C559D" w:rsidRPr="00740F6E">
        <w:rPr>
          <w:rFonts w:ascii="Times New Roman CE" w:hAnsi="Times New Roman CE" w:cs="Times New Roman"/>
          <w:lang w:val="en-GB"/>
        </w:rPr>
        <w:t>Th</w:t>
      </w:r>
      <w:r w:rsidR="007C559D">
        <w:rPr>
          <w:rFonts w:ascii="Times New Roman CE" w:hAnsi="Times New Roman CE" w:cs="Times New Roman"/>
          <w:lang w:val="en-GB"/>
        </w:rPr>
        <w:t>us,</w:t>
      </w:r>
      <w:r w:rsidR="007C559D" w:rsidRPr="00740F6E">
        <w:rPr>
          <w:rFonts w:ascii="Times New Roman CE" w:hAnsi="Times New Roman CE" w:cs="Times New Roman"/>
          <w:lang w:val="en-GB"/>
        </w:rPr>
        <w:t xml:space="preserve"> </w:t>
      </w:r>
      <w:r w:rsidR="00CE34A9" w:rsidRPr="00740F6E">
        <w:rPr>
          <w:rFonts w:ascii="Times New Roman CE" w:hAnsi="Times New Roman CE" w:cs="Times New Roman"/>
          <w:lang w:val="en-GB"/>
        </w:rPr>
        <w:t xml:space="preserve">they meet the two most distinctive criteria of the sustainable approach </w:t>
      </w:r>
      <w:r w:rsidR="007C559D">
        <w:rPr>
          <w:rFonts w:ascii="Times New Roman CE" w:hAnsi="Times New Roman CE" w:cs="Times New Roman"/>
          <w:lang w:val="en-GB"/>
        </w:rPr>
        <w:t>when it comes to</w:t>
      </w:r>
      <w:r w:rsidR="007C559D" w:rsidRPr="00740F6E">
        <w:rPr>
          <w:rFonts w:ascii="Times New Roman CE" w:hAnsi="Times New Roman CE" w:cs="Times New Roman"/>
          <w:lang w:val="en-GB"/>
        </w:rPr>
        <w:t xml:space="preserve"> </w:t>
      </w:r>
      <w:r w:rsidR="00CE34A9" w:rsidRPr="00740F6E">
        <w:rPr>
          <w:rFonts w:ascii="Times New Roman CE" w:hAnsi="Times New Roman CE" w:cs="Times New Roman"/>
          <w:lang w:val="en-GB"/>
        </w:rPr>
        <w:t>polymeric materials.</w:t>
      </w:r>
      <w:r w:rsidR="00CA61E6">
        <w:rPr>
          <w:rFonts w:ascii="Times New Roman CE" w:hAnsi="Times New Roman CE" w:cs="Times New Roman"/>
          <w:lang w:val="en-GB"/>
        </w:rPr>
        <w:t xml:space="preserve"> </w:t>
      </w:r>
    </w:p>
    <w:p w14:paraId="7924C57F" w14:textId="759051E0" w:rsidR="00CE34A9" w:rsidRPr="00314835" w:rsidRDefault="00314835" w:rsidP="006A0928">
      <w:pPr>
        <w:pStyle w:val="Rn1"/>
        <w:rPr>
          <w:lang w:val="en-GB"/>
        </w:rPr>
      </w:pPr>
      <w:r>
        <w:rPr>
          <w:lang w:val="en-GB"/>
        </w:rPr>
        <w:t xml:space="preserve">2. </w:t>
      </w:r>
      <w:r w:rsidR="00AD0F32" w:rsidRPr="00314835">
        <w:rPr>
          <w:lang w:val="en-GB"/>
        </w:rPr>
        <w:t>Renewable</w:t>
      </w:r>
      <w:r w:rsidR="00CE34A9" w:rsidRPr="00314835">
        <w:rPr>
          <w:lang w:val="en-GB"/>
        </w:rPr>
        <w:t xml:space="preserve"> </w:t>
      </w:r>
      <w:r w:rsidR="000D42D8">
        <w:rPr>
          <w:lang w:val="en-GB"/>
        </w:rPr>
        <w:t>F</w:t>
      </w:r>
      <w:r w:rsidR="00CE34A9" w:rsidRPr="00314835">
        <w:rPr>
          <w:lang w:val="en-GB"/>
        </w:rPr>
        <w:t>eedstock</w:t>
      </w:r>
    </w:p>
    <w:p w14:paraId="12B9A495" w14:textId="46210037" w:rsidR="00C8087A" w:rsidRDefault="00BD5EEC" w:rsidP="00C649DD">
      <w:pPr>
        <w:spacing w:after="0" w:line="240" w:lineRule="auto"/>
        <w:ind w:firstLine="284"/>
        <w:jc w:val="both"/>
        <w:rPr>
          <w:rFonts w:ascii="Times New Roman CE" w:hAnsi="Times New Roman CE" w:cs="Times New Roman"/>
          <w:lang w:val="en-GB"/>
        </w:rPr>
      </w:pPr>
      <w:r w:rsidRPr="00740F6E">
        <w:rPr>
          <w:rFonts w:ascii="Times New Roman CE" w:hAnsi="Times New Roman CE" w:cs="Times New Roman"/>
          <w:lang w:val="en-GB"/>
        </w:rPr>
        <w:t xml:space="preserve">When </w:t>
      </w:r>
      <w:r w:rsidR="007C559D">
        <w:rPr>
          <w:rFonts w:ascii="Times New Roman CE" w:hAnsi="Times New Roman CE" w:cs="Times New Roman"/>
          <w:lang w:val="en-GB"/>
        </w:rPr>
        <w:t>considering the criteria for selecting</w:t>
      </w:r>
      <w:r w:rsidR="007C559D" w:rsidRPr="00740F6E">
        <w:rPr>
          <w:rFonts w:ascii="Times New Roman CE" w:hAnsi="Times New Roman CE" w:cs="Times New Roman"/>
          <w:lang w:val="en-GB"/>
        </w:rPr>
        <w:t xml:space="preserve"> </w:t>
      </w:r>
      <w:r w:rsidRPr="00740F6E">
        <w:rPr>
          <w:rFonts w:ascii="Times New Roman CE" w:hAnsi="Times New Roman CE" w:cs="Times New Roman"/>
          <w:lang w:val="en-GB"/>
        </w:rPr>
        <w:t>the feedstock type criteria</w:t>
      </w:r>
      <w:r w:rsidR="0024324A" w:rsidRPr="00740F6E">
        <w:rPr>
          <w:rFonts w:ascii="Times New Roman CE" w:hAnsi="Times New Roman CE" w:cs="Times New Roman"/>
          <w:lang w:val="en-GB"/>
        </w:rPr>
        <w:t>,</w:t>
      </w:r>
      <w:r w:rsidRPr="00740F6E">
        <w:rPr>
          <w:rFonts w:ascii="Times New Roman CE" w:hAnsi="Times New Roman CE" w:cs="Times New Roman"/>
          <w:lang w:val="en-GB"/>
        </w:rPr>
        <w:t xml:space="preserve"> p</w:t>
      </w:r>
      <w:r w:rsidR="00CE34A9" w:rsidRPr="00740F6E">
        <w:rPr>
          <w:rFonts w:ascii="Times New Roman CE" w:hAnsi="Times New Roman CE" w:cs="Times New Roman"/>
          <w:lang w:val="en-GB"/>
        </w:rPr>
        <w:t xml:space="preserve">olymers obtained from natural </w:t>
      </w:r>
      <w:r w:rsidR="007C559D">
        <w:rPr>
          <w:rFonts w:ascii="Times New Roman CE" w:hAnsi="Times New Roman CE" w:cs="Times New Roman"/>
          <w:lang w:val="en-GB"/>
        </w:rPr>
        <w:t>sources</w:t>
      </w:r>
      <w:r w:rsidR="007C559D" w:rsidRPr="00740F6E">
        <w:rPr>
          <w:rFonts w:ascii="Times New Roman CE" w:hAnsi="Times New Roman CE" w:cs="Times New Roman"/>
          <w:lang w:val="en-GB"/>
        </w:rPr>
        <w:t xml:space="preserve"> </w:t>
      </w:r>
      <w:r w:rsidRPr="00740F6E">
        <w:rPr>
          <w:rFonts w:ascii="Times New Roman CE" w:hAnsi="Times New Roman CE" w:cs="Times New Roman"/>
          <w:lang w:val="en-GB"/>
        </w:rPr>
        <w:t xml:space="preserve">can be </w:t>
      </w:r>
      <w:r w:rsidR="007C559D">
        <w:rPr>
          <w:rFonts w:ascii="Times New Roman CE" w:hAnsi="Times New Roman CE" w:cs="Times New Roman"/>
          <w:lang w:val="en-GB"/>
        </w:rPr>
        <w:t>classified</w:t>
      </w:r>
      <w:r w:rsidR="007C559D" w:rsidRPr="00740F6E">
        <w:rPr>
          <w:rFonts w:ascii="Times New Roman CE" w:hAnsi="Times New Roman CE" w:cs="Times New Roman"/>
          <w:lang w:val="en-GB"/>
        </w:rPr>
        <w:t xml:space="preserve"> </w:t>
      </w:r>
      <w:r w:rsidRPr="00740F6E">
        <w:rPr>
          <w:rFonts w:ascii="Times New Roman CE" w:hAnsi="Times New Roman CE" w:cs="Times New Roman"/>
          <w:lang w:val="en-GB"/>
        </w:rPr>
        <w:t xml:space="preserve">into </w:t>
      </w:r>
      <w:r w:rsidR="00060771" w:rsidRPr="00740F6E">
        <w:rPr>
          <w:rFonts w:ascii="Times New Roman CE" w:hAnsi="Times New Roman CE" w:cs="Times New Roman"/>
          <w:lang w:val="en-GB"/>
        </w:rPr>
        <w:t>several groups.</w:t>
      </w:r>
      <w:r w:rsidR="00946DC0" w:rsidRPr="00740F6E">
        <w:rPr>
          <w:rFonts w:ascii="Times New Roman CE" w:hAnsi="Times New Roman CE" w:cs="Times New Roman"/>
          <w:lang w:val="en-GB"/>
        </w:rPr>
        <w:t xml:space="preserve"> It is </w:t>
      </w:r>
      <w:r w:rsidR="00461C59">
        <w:rPr>
          <w:rFonts w:ascii="Times New Roman CE" w:hAnsi="Times New Roman CE" w:cs="Times New Roman"/>
          <w:lang w:val="en-GB"/>
        </w:rPr>
        <w:t>essential</w:t>
      </w:r>
      <w:r w:rsidR="007C559D" w:rsidRPr="00740F6E">
        <w:rPr>
          <w:rFonts w:ascii="Times New Roman CE" w:hAnsi="Times New Roman CE" w:cs="Times New Roman"/>
          <w:lang w:val="en-GB"/>
        </w:rPr>
        <w:t xml:space="preserve"> </w:t>
      </w:r>
      <w:r w:rsidR="00946DC0" w:rsidRPr="00740F6E">
        <w:rPr>
          <w:rFonts w:ascii="Times New Roman CE" w:hAnsi="Times New Roman CE" w:cs="Times New Roman"/>
          <w:lang w:val="en-GB"/>
        </w:rPr>
        <w:t xml:space="preserve">to mention that only the main groups </w:t>
      </w:r>
      <w:r w:rsidR="007C559D">
        <w:rPr>
          <w:rFonts w:ascii="Times New Roman CE" w:hAnsi="Times New Roman CE" w:cs="Times New Roman"/>
          <w:lang w:val="en-GB"/>
        </w:rPr>
        <w:t xml:space="preserve">represent the main categories, </w:t>
      </w:r>
      <w:r w:rsidR="00946DC0" w:rsidRPr="00740F6E">
        <w:rPr>
          <w:rFonts w:ascii="Times New Roman CE" w:hAnsi="Times New Roman CE" w:cs="Times New Roman"/>
          <w:lang w:val="en-GB"/>
        </w:rPr>
        <w:t>as currently</w:t>
      </w:r>
      <w:r w:rsidR="008D4A44">
        <w:rPr>
          <w:rFonts w:ascii="Times New Roman CE" w:hAnsi="Times New Roman CE" w:cs="Times New Roman"/>
          <w:lang w:val="en-GB"/>
        </w:rPr>
        <w:t>,</w:t>
      </w:r>
      <w:r w:rsidR="00946DC0" w:rsidRPr="00740F6E">
        <w:rPr>
          <w:rFonts w:ascii="Times New Roman CE" w:hAnsi="Times New Roman CE" w:cs="Times New Roman"/>
          <w:lang w:val="en-GB"/>
        </w:rPr>
        <w:t xml:space="preserve"> the field of such materials, especially </w:t>
      </w:r>
      <w:r w:rsidR="00C8087A" w:rsidRPr="00740F6E">
        <w:rPr>
          <w:rFonts w:ascii="Times New Roman CE" w:hAnsi="Times New Roman CE" w:cs="Times New Roman"/>
          <w:lang w:val="en-GB"/>
        </w:rPr>
        <w:t>considering polymers with inherent biodegradability</w:t>
      </w:r>
      <w:r w:rsidR="007C559D">
        <w:rPr>
          <w:rFonts w:ascii="Times New Roman CE" w:hAnsi="Times New Roman CE" w:cs="Times New Roman"/>
          <w:lang w:val="en-GB"/>
        </w:rPr>
        <w:t>,</w:t>
      </w:r>
      <w:r w:rsidR="00C8087A" w:rsidRPr="00740F6E">
        <w:rPr>
          <w:rFonts w:ascii="Times New Roman CE" w:hAnsi="Times New Roman CE" w:cs="Times New Roman"/>
          <w:lang w:val="en-GB"/>
        </w:rPr>
        <w:t xml:space="preserve"> is undergoing extensive </w:t>
      </w:r>
      <w:r w:rsidR="007C559D">
        <w:rPr>
          <w:rFonts w:ascii="Times New Roman CE" w:hAnsi="Times New Roman CE" w:cs="Times New Roman"/>
          <w:lang w:val="en-GB"/>
        </w:rPr>
        <w:t xml:space="preserve">research. Additionally, </w:t>
      </w:r>
      <w:r w:rsidR="00C8087A" w:rsidRPr="00740F6E">
        <w:rPr>
          <w:rFonts w:ascii="Times New Roman CE" w:hAnsi="Times New Roman CE" w:cs="Times New Roman"/>
          <w:lang w:val="en-GB"/>
        </w:rPr>
        <w:t xml:space="preserve">there are numerous commercial products available </w:t>
      </w:r>
      <w:r w:rsidR="007C559D">
        <w:rPr>
          <w:rFonts w:ascii="Times New Roman CE" w:hAnsi="Times New Roman CE" w:cs="Times New Roman"/>
          <w:lang w:val="en-GB"/>
        </w:rPr>
        <w:t>i</w:t>
      </w:r>
      <w:r w:rsidR="007C559D" w:rsidRPr="00740F6E">
        <w:rPr>
          <w:rFonts w:ascii="Times New Roman CE" w:hAnsi="Times New Roman CE" w:cs="Times New Roman"/>
          <w:lang w:val="en-GB"/>
        </w:rPr>
        <w:t xml:space="preserve">n </w:t>
      </w:r>
      <w:r w:rsidR="00C8087A" w:rsidRPr="00740F6E">
        <w:rPr>
          <w:rFonts w:ascii="Times New Roman CE" w:hAnsi="Times New Roman CE" w:cs="Times New Roman"/>
          <w:lang w:val="en-GB"/>
        </w:rPr>
        <w:t>the market.</w:t>
      </w:r>
      <w:r w:rsidR="00CA61E6">
        <w:rPr>
          <w:rFonts w:ascii="Times New Roman CE" w:hAnsi="Times New Roman CE" w:cs="Times New Roman"/>
          <w:lang w:val="en-GB"/>
        </w:rPr>
        <w:t xml:space="preserve"> </w:t>
      </w:r>
    </w:p>
    <w:p w14:paraId="03DC53E0" w14:textId="77777777" w:rsidR="00B57F2B" w:rsidRDefault="00B57F2B" w:rsidP="00C649DD">
      <w:pPr>
        <w:spacing w:after="0" w:line="240" w:lineRule="auto"/>
        <w:ind w:firstLine="284"/>
        <w:jc w:val="both"/>
        <w:rPr>
          <w:rFonts w:ascii="Times New Roman CE" w:hAnsi="Times New Roman CE" w:cs="Times New Roman"/>
          <w:lang w:val="en-GB"/>
        </w:rPr>
      </w:pPr>
    </w:p>
    <w:p w14:paraId="47F118A7" w14:textId="4B4F1DD7" w:rsidR="00946DC0" w:rsidRPr="00314835" w:rsidRDefault="00946DC0" w:rsidP="006A0928">
      <w:pPr>
        <w:pStyle w:val="Rtab"/>
        <w:rPr>
          <w:lang w:val="en-GB"/>
        </w:rPr>
      </w:pPr>
      <w:r w:rsidRPr="006A0928">
        <w:rPr>
          <w:b/>
          <w:bCs/>
          <w:lang w:val="en-GB"/>
        </w:rPr>
        <w:lastRenderedPageBreak/>
        <w:t>Table 1.</w:t>
      </w:r>
      <w:r w:rsidRPr="00314835">
        <w:rPr>
          <w:lang w:val="en-GB"/>
        </w:rPr>
        <w:t xml:space="preserve"> Polymers obtained from renewable feeds</w:t>
      </w:r>
      <w:r w:rsidR="00314835">
        <w:rPr>
          <w:lang w:val="en-GB"/>
        </w:rPr>
        <w:t>tock</w:t>
      </w:r>
    </w:p>
    <w:tbl>
      <w:tblPr>
        <w:tblStyle w:val="Tabela-Siatka"/>
        <w:tblW w:w="9640" w:type="dxa"/>
        <w:jc w:val="center"/>
        <w:tblLook w:val="04A0" w:firstRow="1" w:lastRow="0" w:firstColumn="1" w:lastColumn="0" w:noHBand="0" w:noVBand="1"/>
      </w:tblPr>
      <w:tblGrid>
        <w:gridCol w:w="3103"/>
        <w:gridCol w:w="1596"/>
        <w:gridCol w:w="4941"/>
      </w:tblGrid>
      <w:tr w:rsidR="00C047AA" w:rsidRPr="00740F6E" w14:paraId="4278D9E2" w14:textId="77777777" w:rsidTr="00D8678D">
        <w:trPr>
          <w:trHeight w:val="340"/>
          <w:jc w:val="center"/>
        </w:trPr>
        <w:tc>
          <w:tcPr>
            <w:tcW w:w="3103" w:type="dxa"/>
            <w:vAlign w:val="center"/>
          </w:tcPr>
          <w:p w14:paraId="074B9A9C" w14:textId="77777777" w:rsidR="00C047AA" w:rsidRPr="00740F6E" w:rsidRDefault="00C047AA" w:rsidP="00314835">
            <w:pPr>
              <w:jc w:val="center"/>
              <w:rPr>
                <w:rFonts w:ascii="Times New Roman CE" w:hAnsi="Times New Roman CE" w:cs="Times New Roman"/>
                <w:lang w:val="en-GB"/>
              </w:rPr>
            </w:pPr>
            <w:r w:rsidRPr="00740F6E">
              <w:rPr>
                <w:rFonts w:ascii="Times New Roman CE" w:hAnsi="Times New Roman CE" w:cs="Times New Roman"/>
                <w:lang w:val="en-GB"/>
              </w:rPr>
              <w:t>Production method</w:t>
            </w:r>
          </w:p>
        </w:tc>
        <w:tc>
          <w:tcPr>
            <w:tcW w:w="6537" w:type="dxa"/>
            <w:gridSpan w:val="2"/>
            <w:vAlign w:val="center"/>
          </w:tcPr>
          <w:p w14:paraId="7A770146" w14:textId="77777777" w:rsidR="00C047AA" w:rsidRPr="00740F6E" w:rsidRDefault="00C047AA" w:rsidP="00314835">
            <w:pPr>
              <w:jc w:val="center"/>
              <w:rPr>
                <w:rFonts w:ascii="Times New Roman CE" w:hAnsi="Times New Roman CE" w:cs="Times New Roman"/>
                <w:lang w:val="en-GB"/>
              </w:rPr>
            </w:pPr>
            <w:r w:rsidRPr="00740F6E">
              <w:rPr>
                <w:rFonts w:ascii="Times New Roman CE" w:hAnsi="Times New Roman CE" w:cs="Times New Roman"/>
                <w:lang w:val="en-GB"/>
              </w:rPr>
              <w:t>Polymers</w:t>
            </w:r>
          </w:p>
        </w:tc>
      </w:tr>
      <w:tr w:rsidR="00C047AA" w:rsidRPr="000D42D8" w14:paraId="1B39E179" w14:textId="77777777" w:rsidTr="00D8678D">
        <w:trPr>
          <w:trHeight w:val="283"/>
          <w:jc w:val="center"/>
        </w:trPr>
        <w:tc>
          <w:tcPr>
            <w:tcW w:w="3103" w:type="dxa"/>
            <w:vMerge w:val="restart"/>
            <w:vAlign w:val="center"/>
          </w:tcPr>
          <w:p w14:paraId="314B8BE5" w14:textId="7514DA75" w:rsidR="00C047AA" w:rsidRPr="00740F6E" w:rsidRDefault="00C047AA" w:rsidP="00314835">
            <w:pPr>
              <w:jc w:val="center"/>
              <w:rPr>
                <w:rFonts w:ascii="Times New Roman CE" w:hAnsi="Times New Roman CE" w:cs="Times New Roman"/>
                <w:lang w:val="en-GB"/>
              </w:rPr>
            </w:pPr>
            <w:r w:rsidRPr="00740F6E">
              <w:rPr>
                <w:rFonts w:ascii="Times New Roman CE" w:hAnsi="Times New Roman CE" w:cs="Times New Roman"/>
                <w:lang w:val="en-GB"/>
              </w:rPr>
              <w:t xml:space="preserve">directly extracted </w:t>
            </w:r>
            <w:r w:rsidR="00D8678D">
              <w:rPr>
                <w:rFonts w:ascii="Times New Roman CE" w:hAnsi="Times New Roman CE" w:cs="Times New Roman"/>
                <w:lang w:val="en-GB"/>
              </w:rPr>
              <w:br/>
            </w:r>
            <w:r w:rsidRPr="00740F6E">
              <w:rPr>
                <w:rFonts w:ascii="Times New Roman CE" w:hAnsi="Times New Roman CE" w:cs="Times New Roman"/>
                <w:lang w:val="en-GB"/>
              </w:rPr>
              <w:t>from the biomass</w:t>
            </w:r>
          </w:p>
        </w:tc>
        <w:tc>
          <w:tcPr>
            <w:tcW w:w="1596" w:type="dxa"/>
            <w:vMerge w:val="restart"/>
            <w:vAlign w:val="center"/>
          </w:tcPr>
          <w:p w14:paraId="3A428D09" w14:textId="77777777" w:rsidR="00C047AA" w:rsidRPr="00740F6E" w:rsidRDefault="00C047AA" w:rsidP="00314835">
            <w:pPr>
              <w:jc w:val="center"/>
              <w:rPr>
                <w:rFonts w:ascii="Times New Roman CE" w:hAnsi="Times New Roman CE" w:cs="Times New Roman"/>
                <w:lang w:val="en-GB"/>
              </w:rPr>
            </w:pPr>
            <w:r w:rsidRPr="00740F6E">
              <w:rPr>
                <w:rFonts w:ascii="Times New Roman CE" w:hAnsi="Times New Roman CE" w:cs="Times New Roman"/>
                <w:lang w:val="en-GB"/>
              </w:rPr>
              <w:t>polysaccharides</w:t>
            </w:r>
          </w:p>
        </w:tc>
        <w:tc>
          <w:tcPr>
            <w:tcW w:w="4941" w:type="dxa"/>
            <w:vAlign w:val="center"/>
          </w:tcPr>
          <w:p w14:paraId="262958A1" w14:textId="20285257" w:rsidR="00C047AA" w:rsidRPr="00740F6E" w:rsidRDefault="00C047AA" w:rsidP="00D8678D">
            <w:pPr>
              <w:rPr>
                <w:rFonts w:ascii="Times New Roman CE" w:hAnsi="Times New Roman CE" w:cs="Times New Roman"/>
                <w:lang w:val="en-GB"/>
              </w:rPr>
            </w:pPr>
            <w:r w:rsidRPr="00740F6E">
              <w:rPr>
                <w:rFonts w:ascii="Times New Roman CE" w:hAnsi="Times New Roman CE" w:cs="Times New Roman"/>
                <w:lang w:val="en-GB"/>
              </w:rPr>
              <w:t xml:space="preserve">starch </w:t>
            </w:r>
            <w:r w:rsidR="00D8678D">
              <w:rPr>
                <w:rFonts w:ascii="Times New Roman CE" w:hAnsi="Times New Roman CE" w:cs="Times New Roman"/>
                <w:lang w:val="en-GB"/>
              </w:rPr>
              <w:t>–</w:t>
            </w:r>
            <w:r w:rsidRPr="00740F6E">
              <w:rPr>
                <w:rFonts w:ascii="Times New Roman CE" w:hAnsi="Times New Roman CE" w:cs="Times New Roman"/>
                <w:lang w:val="en-GB"/>
              </w:rPr>
              <w:t xml:space="preserve"> potatoes, corn, rice, wheat, starch derivatives</w:t>
            </w:r>
          </w:p>
        </w:tc>
      </w:tr>
      <w:tr w:rsidR="00C047AA" w:rsidRPr="000D42D8" w14:paraId="2C45A741" w14:textId="77777777" w:rsidTr="00D8678D">
        <w:trPr>
          <w:jc w:val="center"/>
        </w:trPr>
        <w:tc>
          <w:tcPr>
            <w:tcW w:w="3103" w:type="dxa"/>
            <w:vMerge/>
            <w:vAlign w:val="center"/>
          </w:tcPr>
          <w:p w14:paraId="168B8F4A" w14:textId="77777777" w:rsidR="00C047AA" w:rsidRPr="00740F6E" w:rsidRDefault="00C047AA" w:rsidP="00314835">
            <w:pPr>
              <w:jc w:val="center"/>
              <w:rPr>
                <w:rFonts w:ascii="Times New Roman CE" w:hAnsi="Times New Roman CE" w:cs="Times New Roman"/>
                <w:lang w:val="en-GB"/>
              </w:rPr>
            </w:pPr>
          </w:p>
        </w:tc>
        <w:tc>
          <w:tcPr>
            <w:tcW w:w="1596" w:type="dxa"/>
            <w:vMerge/>
            <w:vAlign w:val="center"/>
          </w:tcPr>
          <w:p w14:paraId="0304C36F" w14:textId="77777777" w:rsidR="00C047AA" w:rsidRPr="00740F6E" w:rsidRDefault="00C047AA" w:rsidP="00314835">
            <w:pPr>
              <w:jc w:val="center"/>
              <w:rPr>
                <w:rFonts w:ascii="Times New Roman CE" w:hAnsi="Times New Roman CE" w:cs="Times New Roman"/>
                <w:lang w:val="en-GB"/>
              </w:rPr>
            </w:pPr>
          </w:p>
        </w:tc>
        <w:tc>
          <w:tcPr>
            <w:tcW w:w="4941" w:type="dxa"/>
            <w:vAlign w:val="center"/>
          </w:tcPr>
          <w:p w14:paraId="68CA199E" w14:textId="52C9BBF1" w:rsidR="00C047AA" w:rsidRPr="00740F6E" w:rsidRDefault="00C047AA" w:rsidP="00D8678D">
            <w:pPr>
              <w:rPr>
                <w:rFonts w:ascii="Times New Roman CE" w:hAnsi="Times New Roman CE" w:cs="Times New Roman"/>
                <w:lang w:val="en-GB"/>
              </w:rPr>
            </w:pPr>
            <w:r w:rsidRPr="00740F6E">
              <w:rPr>
                <w:rFonts w:ascii="Times New Roman CE" w:hAnsi="Times New Roman CE" w:cs="Times New Roman"/>
                <w:lang w:val="en-GB"/>
              </w:rPr>
              <w:t xml:space="preserve">cellulose </w:t>
            </w:r>
            <w:r w:rsidR="00D8678D">
              <w:rPr>
                <w:rFonts w:ascii="Times New Roman CE" w:hAnsi="Times New Roman CE" w:cs="Times New Roman"/>
                <w:lang w:val="en-GB"/>
              </w:rPr>
              <w:t>–</w:t>
            </w:r>
            <w:r w:rsidRPr="00740F6E">
              <w:rPr>
                <w:rFonts w:ascii="Times New Roman CE" w:hAnsi="Times New Roman CE" w:cs="Times New Roman"/>
                <w:lang w:val="en-GB"/>
              </w:rPr>
              <w:t xml:space="preserve"> cotton, wood, flax, other </w:t>
            </w:r>
            <w:r w:rsidR="008D4A44">
              <w:rPr>
                <w:rFonts w:ascii="Times New Roman CE" w:hAnsi="Times New Roman CE" w:cs="Times New Roman"/>
                <w:lang w:val="en-GB"/>
              </w:rPr>
              <w:t>fibre</w:t>
            </w:r>
            <w:r w:rsidRPr="00740F6E">
              <w:rPr>
                <w:rFonts w:ascii="Times New Roman CE" w:hAnsi="Times New Roman CE" w:cs="Times New Roman"/>
                <w:lang w:val="en-GB"/>
              </w:rPr>
              <w:t xml:space="preserve"> crops, </w:t>
            </w:r>
            <w:r w:rsidR="00D8678D">
              <w:rPr>
                <w:rFonts w:ascii="Times New Roman CE" w:hAnsi="Times New Roman CE" w:cs="Times New Roman"/>
                <w:lang w:val="en-GB"/>
              </w:rPr>
              <w:br/>
            </w:r>
            <w:r w:rsidRPr="00740F6E">
              <w:rPr>
                <w:rFonts w:ascii="Times New Roman CE" w:hAnsi="Times New Roman CE" w:cs="Times New Roman"/>
                <w:lang w:val="en-GB"/>
              </w:rPr>
              <w:t>cellulose derivatives</w:t>
            </w:r>
          </w:p>
        </w:tc>
      </w:tr>
      <w:tr w:rsidR="00C047AA" w:rsidRPr="00740F6E" w14:paraId="680540FD" w14:textId="77777777" w:rsidTr="00C33C65">
        <w:trPr>
          <w:trHeight w:val="283"/>
          <w:jc w:val="center"/>
        </w:trPr>
        <w:tc>
          <w:tcPr>
            <w:tcW w:w="3103" w:type="dxa"/>
            <w:vMerge/>
            <w:vAlign w:val="center"/>
          </w:tcPr>
          <w:p w14:paraId="072E45D4" w14:textId="77777777" w:rsidR="00C047AA" w:rsidRPr="00740F6E" w:rsidRDefault="00C047AA" w:rsidP="00314835">
            <w:pPr>
              <w:jc w:val="center"/>
              <w:rPr>
                <w:rFonts w:ascii="Times New Roman CE" w:hAnsi="Times New Roman CE" w:cs="Times New Roman"/>
                <w:lang w:val="en-GB"/>
              </w:rPr>
            </w:pPr>
          </w:p>
        </w:tc>
        <w:tc>
          <w:tcPr>
            <w:tcW w:w="1596" w:type="dxa"/>
            <w:vMerge/>
            <w:vAlign w:val="center"/>
          </w:tcPr>
          <w:p w14:paraId="153987FF" w14:textId="77777777" w:rsidR="00C047AA" w:rsidRPr="00740F6E" w:rsidRDefault="00C047AA" w:rsidP="00314835">
            <w:pPr>
              <w:jc w:val="center"/>
              <w:rPr>
                <w:rFonts w:ascii="Times New Roman CE" w:hAnsi="Times New Roman CE" w:cs="Times New Roman"/>
                <w:lang w:val="en-GB"/>
              </w:rPr>
            </w:pPr>
          </w:p>
        </w:tc>
        <w:tc>
          <w:tcPr>
            <w:tcW w:w="4941" w:type="dxa"/>
            <w:vAlign w:val="center"/>
          </w:tcPr>
          <w:p w14:paraId="5B22FB08" w14:textId="77777777" w:rsidR="00C047AA" w:rsidRPr="00740F6E" w:rsidRDefault="00C047AA" w:rsidP="00C33C65">
            <w:pPr>
              <w:rPr>
                <w:rFonts w:ascii="Times New Roman CE" w:hAnsi="Times New Roman CE" w:cs="Times New Roman"/>
                <w:lang w:val="en-GB"/>
              </w:rPr>
            </w:pPr>
            <w:r w:rsidRPr="00740F6E">
              <w:rPr>
                <w:rFonts w:ascii="Times New Roman CE" w:hAnsi="Times New Roman CE" w:cs="Times New Roman"/>
                <w:lang w:val="en-GB"/>
              </w:rPr>
              <w:t>chitosan/chitin</w:t>
            </w:r>
          </w:p>
        </w:tc>
      </w:tr>
      <w:tr w:rsidR="00C047AA" w:rsidRPr="000D42D8" w14:paraId="36FED276" w14:textId="77777777" w:rsidTr="00D8678D">
        <w:trPr>
          <w:trHeight w:val="283"/>
          <w:jc w:val="center"/>
        </w:trPr>
        <w:tc>
          <w:tcPr>
            <w:tcW w:w="3103" w:type="dxa"/>
            <w:vMerge/>
            <w:vAlign w:val="center"/>
          </w:tcPr>
          <w:p w14:paraId="2C9B1702" w14:textId="77777777" w:rsidR="00C047AA" w:rsidRPr="00740F6E" w:rsidRDefault="00C047AA" w:rsidP="00314835">
            <w:pPr>
              <w:jc w:val="center"/>
              <w:rPr>
                <w:rFonts w:ascii="Times New Roman CE" w:hAnsi="Times New Roman CE" w:cs="Times New Roman"/>
                <w:lang w:val="en-GB"/>
              </w:rPr>
            </w:pPr>
          </w:p>
        </w:tc>
        <w:tc>
          <w:tcPr>
            <w:tcW w:w="1596" w:type="dxa"/>
            <w:vMerge w:val="restart"/>
            <w:vAlign w:val="center"/>
          </w:tcPr>
          <w:p w14:paraId="54CE6D2F" w14:textId="77777777" w:rsidR="00C047AA" w:rsidRPr="00740F6E" w:rsidRDefault="00C047AA" w:rsidP="00314835">
            <w:pPr>
              <w:jc w:val="center"/>
              <w:rPr>
                <w:rFonts w:ascii="Times New Roman CE" w:hAnsi="Times New Roman CE" w:cs="Times New Roman"/>
                <w:lang w:val="en-GB"/>
              </w:rPr>
            </w:pPr>
            <w:r w:rsidRPr="00740F6E">
              <w:rPr>
                <w:rFonts w:ascii="Times New Roman CE" w:hAnsi="Times New Roman CE" w:cs="Times New Roman"/>
                <w:lang w:val="en-GB"/>
              </w:rPr>
              <w:t>proteins</w:t>
            </w:r>
          </w:p>
        </w:tc>
        <w:tc>
          <w:tcPr>
            <w:tcW w:w="4941" w:type="dxa"/>
            <w:vAlign w:val="center"/>
          </w:tcPr>
          <w:p w14:paraId="0E3F8C87" w14:textId="55279A11" w:rsidR="00C047AA" w:rsidRPr="00740F6E" w:rsidRDefault="00C047AA" w:rsidP="00D8678D">
            <w:pPr>
              <w:rPr>
                <w:rFonts w:ascii="Times New Roman CE" w:hAnsi="Times New Roman CE" w:cs="Times New Roman"/>
                <w:lang w:val="en-GB"/>
              </w:rPr>
            </w:pPr>
            <w:r w:rsidRPr="00740F6E">
              <w:rPr>
                <w:rFonts w:ascii="Times New Roman CE" w:hAnsi="Times New Roman CE" w:cs="Times New Roman"/>
                <w:lang w:val="en-GB"/>
              </w:rPr>
              <w:t xml:space="preserve">animal </w:t>
            </w:r>
            <w:r w:rsidR="00D8678D">
              <w:rPr>
                <w:rFonts w:ascii="Times New Roman CE" w:hAnsi="Times New Roman CE" w:cs="Times New Roman"/>
                <w:lang w:val="en-GB"/>
              </w:rPr>
              <w:t>–</w:t>
            </w:r>
            <w:r w:rsidRPr="00740F6E">
              <w:rPr>
                <w:rFonts w:ascii="Times New Roman CE" w:hAnsi="Times New Roman CE" w:cs="Times New Roman"/>
                <w:lang w:val="en-GB"/>
              </w:rPr>
              <w:t xml:space="preserve"> casein, whey, collagen, </w:t>
            </w:r>
            <w:proofErr w:type="spellStart"/>
            <w:r w:rsidRPr="00740F6E">
              <w:rPr>
                <w:rFonts w:ascii="Times New Roman CE" w:hAnsi="Times New Roman CE" w:cs="Times New Roman"/>
                <w:lang w:val="en-GB"/>
              </w:rPr>
              <w:t>gelatin</w:t>
            </w:r>
            <w:proofErr w:type="spellEnd"/>
          </w:p>
        </w:tc>
      </w:tr>
      <w:tr w:rsidR="00C047AA" w:rsidRPr="00740F6E" w14:paraId="538C558B" w14:textId="77777777" w:rsidTr="00D8678D">
        <w:trPr>
          <w:trHeight w:val="283"/>
          <w:jc w:val="center"/>
        </w:trPr>
        <w:tc>
          <w:tcPr>
            <w:tcW w:w="3103" w:type="dxa"/>
            <w:vMerge/>
          </w:tcPr>
          <w:p w14:paraId="68DCD447" w14:textId="77777777" w:rsidR="00C047AA" w:rsidRPr="00740F6E" w:rsidRDefault="00C047AA" w:rsidP="00314835">
            <w:pPr>
              <w:rPr>
                <w:rFonts w:ascii="Times New Roman CE" w:hAnsi="Times New Roman CE" w:cs="Times New Roman"/>
                <w:lang w:val="en-GB"/>
              </w:rPr>
            </w:pPr>
          </w:p>
        </w:tc>
        <w:tc>
          <w:tcPr>
            <w:tcW w:w="1596" w:type="dxa"/>
            <w:vMerge/>
          </w:tcPr>
          <w:p w14:paraId="7AC898B5" w14:textId="77777777" w:rsidR="00C047AA" w:rsidRPr="00740F6E" w:rsidRDefault="00C047AA" w:rsidP="00314835">
            <w:pPr>
              <w:rPr>
                <w:rFonts w:ascii="Times New Roman CE" w:hAnsi="Times New Roman CE" w:cs="Times New Roman"/>
                <w:lang w:val="en-GB"/>
              </w:rPr>
            </w:pPr>
          </w:p>
        </w:tc>
        <w:tc>
          <w:tcPr>
            <w:tcW w:w="4941" w:type="dxa"/>
            <w:vAlign w:val="center"/>
          </w:tcPr>
          <w:p w14:paraId="7C974DB0" w14:textId="3A032710" w:rsidR="00C047AA" w:rsidRPr="00740F6E" w:rsidRDefault="00C047AA" w:rsidP="00D8678D">
            <w:pPr>
              <w:rPr>
                <w:rFonts w:ascii="Times New Roman CE" w:hAnsi="Times New Roman CE" w:cs="Times New Roman"/>
                <w:lang w:val="en-GB"/>
              </w:rPr>
            </w:pPr>
            <w:r w:rsidRPr="00740F6E">
              <w:rPr>
                <w:rFonts w:ascii="Times New Roman CE" w:hAnsi="Times New Roman CE" w:cs="Times New Roman"/>
                <w:lang w:val="en-GB"/>
              </w:rPr>
              <w:t xml:space="preserve">vegetable </w:t>
            </w:r>
            <w:r w:rsidR="00D8678D">
              <w:rPr>
                <w:rFonts w:ascii="Times New Roman CE" w:hAnsi="Times New Roman CE" w:cs="Times New Roman"/>
                <w:lang w:val="en-GB"/>
              </w:rPr>
              <w:t>–</w:t>
            </w:r>
            <w:r w:rsidRPr="00740F6E">
              <w:rPr>
                <w:rFonts w:ascii="Times New Roman CE" w:hAnsi="Times New Roman CE" w:cs="Times New Roman"/>
                <w:lang w:val="en-GB"/>
              </w:rPr>
              <w:t xml:space="preserve"> soya, gluten</w:t>
            </w:r>
          </w:p>
        </w:tc>
      </w:tr>
      <w:tr w:rsidR="00C047AA" w:rsidRPr="000D42D8" w14:paraId="16327977" w14:textId="77777777" w:rsidTr="00D8678D">
        <w:trPr>
          <w:trHeight w:val="575"/>
          <w:jc w:val="center"/>
        </w:trPr>
        <w:tc>
          <w:tcPr>
            <w:tcW w:w="3103" w:type="dxa"/>
            <w:vAlign w:val="center"/>
          </w:tcPr>
          <w:p w14:paraId="49BA9208" w14:textId="47F67F91" w:rsidR="00C047AA" w:rsidRPr="00740F6E" w:rsidRDefault="008D4A44" w:rsidP="00314835">
            <w:pPr>
              <w:jc w:val="center"/>
              <w:rPr>
                <w:rFonts w:ascii="Times New Roman CE" w:hAnsi="Times New Roman CE" w:cs="Times New Roman"/>
                <w:lang w:val="en-GB"/>
              </w:rPr>
            </w:pPr>
            <w:r>
              <w:rPr>
                <w:rFonts w:ascii="Times New Roman CE" w:hAnsi="Times New Roman CE" w:cs="Times New Roman"/>
                <w:lang w:val="en-GB"/>
              </w:rPr>
              <w:t>synthesised</w:t>
            </w:r>
            <w:r w:rsidR="00C047AA" w:rsidRPr="00740F6E">
              <w:rPr>
                <w:rFonts w:ascii="Times New Roman CE" w:hAnsi="Times New Roman CE" w:cs="Times New Roman"/>
                <w:lang w:val="en-GB"/>
              </w:rPr>
              <w:t xml:space="preserve"> from </w:t>
            </w:r>
            <w:r w:rsidR="00D8678D">
              <w:rPr>
                <w:rFonts w:ascii="Times New Roman CE" w:hAnsi="Times New Roman CE" w:cs="Times New Roman"/>
                <w:lang w:val="en-GB"/>
              </w:rPr>
              <w:br/>
            </w:r>
            <w:r w:rsidRPr="00740F6E">
              <w:rPr>
                <w:rFonts w:ascii="Times New Roman CE" w:hAnsi="Times New Roman CE" w:cs="Times New Roman"/>
                <w:lang w:val="en-GB"/>
              </w:rPr>
              <w:t>bioderived</w:t>
            </w:r>
            <w:r w:rsidR="00C047AA" w:rsidRPr="00740F6E">
              <w:rPr>
                <w:rFonts w:ascii="Times New Roman CE" w:hAnsi="Times New Roman CE" w:cs="Times New Roman"/>
                <w:lang w:val="en-GB"/>
              </w:rPr>
              <w:t xml:space="preserve"> monomers</w:t>
            </w:r>
          </w:p>
        </w:tc>
        <w:tc>
          <w:tcPr>
            <w:tcW w:w="6537" w:type="dxa"/>
            <w:gridSpan w:val="2"/>
            <w:vAlign w:val="center"/>
          </w:tcPr>
          <w:p w14:paraId="15812343" w14:textId="1B41A4DC" w:rsidR="00C047AA" w:rsidRPr="00740F6E" w:rsidRDefault="00C047AA" w:rsidP="007C559D">
            <w:pPr>
              <w:jc w:val="center"/>
              <w:rPr>
                <w:rFonts w:ascii="Times New Roman CE" w:hAnsi="Times New Roman CE" w:cs="Times New Roman"/>
                <w:lang w:val="en-GB"/>
              </w:rPr>
            </w:pPr>
            <w:r w:rsidRPr="00740F6E">
              <w:rPr>
                <w:rFonts w:ascii="Times New Roman CE" w:hAnsi="Times New Roman CE" w:cs="Times New Roman"/>
                <w:lang w:val="en-GB"/>
              </w:rPr>
              <w:t>poly (</w:t>
            </w:r>
            <w:proofErr w:type="spellStart"/>
            <w:r w:rsidRPr="00740F6E">
              <w:rPr>
                <w:rFonts w:ascii="Times New Roman CE" w:hAnsi="Times New Roman CE" w:cs="Times New Roman"/>
                <w:lang w:val="en-GB"/>
              </w:rPr>
              <w:t>lactid</w:t>
            </w:r>
            <w:proofErr w:type="spellEnd"/>
            <w:r w:rsidRPr="00740F6E">
              <w:rPr>
                <w:rFonts w:ascii="Times New Roman CE" w:hAnsi="Times New Roman CE" w:cs="Times New Roman"/>
                <w:lang w:val="en-GB"/>
              </w:rPr>
              <w:t xml:space="preserve"> acid) – PLA, </w:t>
            </w:r>
            <w:r w:rsidR="00D8678D">
              <w:rPr>
                <w:rFonts w:ascii="Times New Roman CE" w:hAnsi="Times New Roman CE" w:cs="Times New Roman"/>
                <w:lang w:val="en-GB"/>
              </w:rPr>
              <w:br/>
            </w:r>
            <w:r w:rsidRPr="00740F6E">
              <w:rPr>
                <w:rFonts w:ascii="Times New Roman CE" w:hAnsi="Times New Roman CE" w:cs="Times New Roman"/>
                <w:lang w:val="en-GB"/>
              </w:rPr>
              <w:t xml:space="preserve">where </w:t>
            </w:r>
            <w:proofErr w:type="spellStart"/>
            <w:r w:rsidRPr="00740F6E">
              <w:rPr>
                <w:rFonts w:ascii="Times New Roman CE" w:hAnsi="Times New Roman CE" w:cs="Times New Roman"/>
                <w:lang w:val="en-GB"/>
              </w:rPr>
              <w:t>lactid</w:t>
            </w:r>
            <w:proofErr w:type="spellEnd"/>
            <w:r w:rsidRPr="00740F6E">
              <w:rPr>
                <w:rFonts w:ascii="Times New Roman CE" w:hAnsi="Times New Roman CE" w:cs="Times New Roman"/>
                <w:lang w:val="en-GB"/>
              </w:rPr>
              <w:t xml:space="preserve"> acid </w:t>
            </w:r>
            <w:r w:rsidR="007C559D">
              <w:rPr>
                <w:rFonts w:ascii="Times New Roman CE" w:hAnsi="Times New Roman CE" w:cs="Times New Roman"/>
                <w:lang w:val="en-GB"/>
              </w:rPr>
              <w:t xml:space="preserve">is </w:t>
            </w:r>
            <w:r w:rsidRPr="00740F6E">
              <w:rPr>
                <w:rFonts w:ascii="Times New Roman CE" w:hAnsi="Times New Roman CE" w:cs="Times New Roman"/>
                <w:lang w:val="en-GB"/>
              </w:rPr>
              <w:t>obtained</w:t>
            </w:r>
            <w:r w:rsidR="007C559D">
              <w:rPr>
                <w:rFonts w:ascii="Times New Roman CE" w:hAnsi="Times New Roman CE" w:cs="Times New Roman"/>
                <w:lang w:val="en-GB"/>
              </w:rPr>
              <w:t>,</w:t>
            </w:r>
            <w:r w:rsidRPr="00740F6E">
              <w:rPr>
                <w:rFonts w:ascii="Times New Roman CE" w:hAnsi="Times New Roman CE" w:cs="Times New Roman"/>
                <w:lang w:val="en-GB"/>
              </w:rPr>
              <w:t xml:space="preserve"> </w:t>
            </w:r>
            <w:r w:rsidR="007C559D">
              <w:rPr>
                <w:rFonts w:ascii="Times New Roman CE" w:hAnsi="Times New Roman CE" w:cs="Times New Roman"/>
                <w:lang w:val="en-GB"/>
              </w:rPr>
              <w:t>for example,</w:t>
            </w:r>
            <w:r w:rsidRPr="00740F6E">
              <w:rPr>
                <w:rFonts w:ascii="Times New Roman CE" w:hAnsi="Times New Roman CE" w:cs="Times New Roman"/>
                <w:lang w:val="en-GB"/>
              </w:rPr>
              <w:t xml:space="preserve"> by fermentation of starch</w:t>
            </w:r>
          </w:p>
        </w:tc>
      </w:tr>
      <w:tr w:rsidR="00C047AA" w:rsidRPr="00740F6E" w14:paraId="112B3842" w14:textId="77777777" w:rsidTr="00D8678D">
        <w:trPr>
          <w:trHeight w:val="283"/>
          <w:jc w:val="center"/>
        </w:trPr>
        <w:tc>
          <w:tcPr>
            <w:tcW w:w="3103" w:type="dxa"/>
            <w:vMerge w:val="restart"/>
            <w:vAlign w:val="center"/>
          </w:tcPr>
          <w:p w14:paraId="296A7F95" w14:textId="0783708B" w:rsidR="00C047AA" w:rsidRPr="00740F6E" w:rsidRDefault="00C047AA" w:rsidP="00314835">
            <w:pPr>
              <w:jc w:val="center"/>
              <w:rPr>
                <w:rFonts w:ascii="Times New Roman CE" w:hAnsi="Times New Roman CE" w:cs="Times New Roman"/>
                <w:lang w:val="en-GB"/>
              </w:rPr>
            </w:pPr>
            <w:r w:rsidRPr="00740F6E">
              <w:rPr>
                <w:rFonts w:ascii="Times New Roman CE" w:hAnsi="Times New Roman CE" w:cs="Times New Roman"/>
                <w:lang w:val="en-GB"/>
              </w:rPr>
              <w:t xml:space="preserve">polymers produced </w:t>
            </w:r>
            <w:r w:rsidR="00D8678D">
              <w:rPr>
                <w:rFonts w:ascii="Times New Roman CE" w:hAnsi="Times New Roman CE" w:cs="Times New Roman"/>
                <w:lang w:val="en-GB"/>
              </w:rPr>
              <w:br/>
            </w:r>
            <w:r w:rsidRPr="00740F6E">
              <w:rPr>
                <w:rFonts w:ascii="Times New Roman CE" w:hAnsi="Times New Roman CE" w:cs="Times New Roman"/>
                <w:lang w:val="en-GB"/>
              </w:rPr>
              <w:t>by microorganisms</w:t>
            </w:r>
          </w:p>
        </w:tc>
        <w:tc>
          <w:tcPr>
            <w:tcW w:w="6537" w:type="dxa"/>
            <w:gridSpan w:val="2"/>
            <w:vAlign w:val="center"/>
          </w:tcPr>
          <w:p w14:paraId="75AD3731" w14:textId="77777777" w:rsidR="00C047AA" w:rsidRPr="00740F6E" w:rsidRDefault="00C047AA" w:rsidP="00314835">
            <w:pPr>
              <w:jc w:val="center"/>
              <w:rPr>
                <w:rFonts w:ascii="Times New Roman CE" w:hAnsi="Times New Roman CE" w:cs="Times New Roman"/>
                <w:lang w:val="en-GB"/>
              </w:rPr>
            </w:pPr>
            <w:r w:rsidRPr="00740F6E">
              <w:rPr>
                <w:rFonts w:ascii="Times New Roman CE" w:hAnsi="Times New Roman CE" w:cs="Times New Roman"/>
                <w:lang w:val="en-GB"/>
              </w:rPr>
              <w:t>poly (hydroxybutyric acid) – PHB</w:t>
            </w:r>
          </w:p>
        </w:tc>
      </w:tr>
      <w:tr w:rsidR="00C047AA" w:rsidRPr="00740F6E" w14:paraId="3DD29E04" w14:textId="77777777" w:rsidTr="00D8678D">
        <w:trPr>
          <w:trHeight w:val="283"/>
          <w:jc w:val="center"/>
        </w:trPr>
        <w:tc>
          <w:tcPr>
            <w:tcW w:w="3103" w:type="dxa"/>
            <w:vMerge/>
            <w:vAlign w:val="center"/>
          </w:tcPr>
          <w:p w14:paraId="4219ED5B" w14:textId="77777777" w:rsidR="00C047AA" w:rsidRPr="00740F6E" w:rsidRDefault="00C047AA" w:rsidP="00314835">
            <w:pPr>
              <w:jc w:val="center"/>
              <w:rPr>
                <w:rFonts w:ascii="Times New Roman CE" w:hAnsi="Times New Roman CE" w:cs="Times New Roman"/>
                <w:lang w:val="en-GB"/>
              </w:rPr>
            </w:pPr>
          </w:p>
        </w:tc>
        <w:tc>
          <w:tcPr>
            <w:tcW w:w="6537" w:type="dxa"/>
            <w:gridSpan w:val="2"/>
            <w:vAlign w:val="center"/>
          </w:tcPr>
          <w:p w14:paraId="77B38A6E" w14:textId="77777777" w:rsidR="00C047AA" w:rsidRPr="00740F6E" w:rsidRDefault="00C047AA" w:rsidP="00314835">
            <w:pPr>
              <w:jc w:val="center"/>
              <w:rPr>
                <w:rFonts w:ascii="Times New Roman CE" w:hAnsi="Times New Roman CE" w:cs="Times New Roman"/>
                <w:lang w:val="en-GB"/>
              </w:rPr>
            </w:pPr>
            <w:r w:rsidRPr="00740F6E">
              <w:rPr>
                <w:rFonts w:ascii="Times New Roman CE" w:hAnsi="Times New Roman CE" w:cs="Times New Roman"/>
                <w:lang w:val="en-GB"/>
              </w:rPr>
              <w:t>poly (</w:t>
            </w:r>
            <w:proofErr w:type="spellStart"/>
            <w:r w:rsidRPr="00740F6E">
              <w:rPr>
                <w:rFonts w:ascii="Times New Roman CE" w:hAnsi="Times New Roman CE" w:cs="Times New Roman"/>
                <w:lang w:val="en-GB"/>
              </w:rPr>
              <w:t>hydroxyvaleric</w:t>
            </w:r>
            <w:proofErr w:type="spellEnd"/>
            <w:r w:rsidRPr="00740F6E">
              <w:rPr>
                <w:rFonts w:ascii="Times New Roman CE" w:hAnsi="Times New Roman CE" w:cs="Times New Roman"/>
                <w:lang w:val="en-GB"/>
              </w:rPr>
              <w:t xml:space="preserve"> acid) – PHV</w:t>
            </w:r>
          </w:p>
        </w:tc>
      </w:tr>
      <w:tr w:rsidR="00C047AA" w:rsidRPr="000D42D8" w14:paraId="5326EBE8" w14:textId="77777777" w:rsidTr="00D8678D">
        <w:trPr>
          <w:trHeight w:val="283"/>
          <w:jc w:val="center"/>
        </w:trPr>
        <w:tc>
          <w:tcPr>
            <w:tcW w:w="3103" w:type="dxa"/>
            <w:vMerge/>
            <w:vAlign w:val="center"/>
          </w:tcPr>
          <w:p w14:paraId="5404C343" w14:textId="77777777" w:rsidR="00C047AA" w:rsidRPr="00740F6E" w:rsidRDefault="00C047AA" w:rsidP="00314835">
            <w:pPr>
              <w:jc w:val="center"/>
              <w:rPr>
                <w:rFonts w:ascii="Times New Roman CE" w:hAnsi="Times New Roman CE" w:cs="Times New Roman"/>
                <w:lang w:val="en-GB"/>
              </w:rPr>
            </w:pPr>
          </w:p>
        </w:tc>
        <w:tc>
          <w:tcPr>
            <w:tcW w:w="6537" w:type="dxa"/>
            <w:gridSpan w:val="2"/>
            <w:vAlign w:val="center"/>
          </w:tcPr>
          <w:p w14:paraId="55C3C9F0" w14:textId="77777777" w:rsidR="00C047AA" w:rsidRPr="00740F6E" w:rsidRDefault="00C047AA" w:rsidP="00314835">
            <w:pPr>
              <w:jc w:val="center"/>
              <w:rPr>
                <w:rFonts w:ascii="Times New Roman CE" w:hAnsi="Times New Roman CE" w:cs="Times New Roman"/>
                <w:lang w:val="en-GB"/>
              </w:rPr>
            </w:pPr>
            <w:r w:rsidRPr="00740F6E">
              <w:rPr>
                <w:rFonts w:ascii="Times New Roman CE" w:hAnsi="Times New Roman CE" w:cs="Times New Roman"/>
                <w:lang w:val="en-GB"/>
              </w:rPr>
              <w:t>copolymers of PHB and PHV</w:t>
            </w:r>
          </w:p>
        </w:tc>
      </w:tr>
      <w:tr w:rsidR="00C047AA" w:rsidRPr="00740F6E" w14:paraId="4BF55CF2" w14:textId="77777777" w:rsidTr="00D8678D">
        <w:trPr>
          <w:trHeight w:val="283"/>
          <w:jc w:val="center"/>
        </w:trPr>
        <w:tc>
          <w:tcPr>
            <w:tcW w:w="3103" w:type="dxa"/>
            <w:vMerge/>
            <w:vAlign w:val="center"/>
          </w:tcPr>
          <w:p w14:paraId="1734F674" w14:textId="77777777" w:rsidR="00C047AA" w:rsidRPr="00740F6E" w:rsidRDefault="00C047AA" w:rsidP="00314835">
            <w:pPr>
              <w:jc w:val="center"/>
              <w:rPr>
                <w:rFonts w:ascii="Times New Roman CE" w:hAnsi="Times New Roman CE" w:cs="Times New Roman"/>
                <w:lang w:val="en-GB"/>
              </w:rPr>
            </w:pPr>
          </w:p>
        </w:tc>
        <w:tc>
          <w:tcPr>
            <w:tcW w:w="6537" w:type="dxa"/>
            <w:gridSpan w:val="2"/>
            <w:vAlign w:val="center"/>
          </w:tcPr>
          <w:p w14:paraId="65DF8B71" w14:textId="77777777" w:rsidR="00C047AA" w:rsidRPr="00740F6E" w:rsidRDefault="00C047AA" w:rsidP="00314835">
            <w:pPr>
              <w:jc w:val="center"/>
              <w:rPr>
                <w:rFonts w:ascii="Times New Roman CE" w:hAnsi="Times New Roman CE" w:cs="Times New Roman"/>
                <w:lang w:val="en-GB"/>
              </w:rPr>
            </w:pPr>
            <w:r w:rsidRPr="00740F6E">
              <w:rPr>
                <w:rFonts w:ascii="Times New Roman CE" w:hAnsi="Times New Roman CE" w:cs="Times New Roman"/>
                <w:lang w:val="en-GB"/>
              </w:rPr>
              <w:t>bacterial cellulose</w:t>
            </w:r>
          </w:p>
        </w:tc>
      </w:tr>
      <w:tr w:rsidR="00946DC0" w:rsidRPr="000D42D8" w14:paraId="688D2286" w14:textId="77777777" w:rsidTr="00C33C65">
        <w:trPr>
          <w:trHeight w:val="813"/>
          <w:jc w:val="center"/>
        </w:trPr>
        <w:tc>
          <w:tcPr>
            <w:tcW w:w="3103" w:type="dxa"/>
            <w:vAlign w:val="center"/>
          </w:tcPr>
          <w:p w14:paraId="31E38E2B" w14:textId="10C0431A" w:rsidR="00946DC0" w:rsidRPr="00740F6E" w:rsidRDefault="00946DC0" w:rsidP="00D8678D">
            <w:pPr>
              <w:jc w:val="center"/>
              <w:rPr>
                <w:rFonts w:ascii="Times New Roman CE" w:hAnsi="Times New Roman CE" w:cs="Times New Roman"/>
                <w:lang w:val="en-GB"/>
              </w:rPr>
            </w:pPr>
            <w:r w:rsidRPr="00740F6E">
              <w:rPr>
                <w:rFonts w:ascii="Times New Roman CE" w:hAnsi="Times New Roman CE" w:cs="Times New Roman"/>
                <w:lang w:val="en-GB"/>
              </w:rPr>
              <w:t>conventional non-biodegradable polymers produced partially from the renewable feedstock</w:t>
            </w:r>
          </w:p>
        </w:tc>
        <w:tc>
          <w:tcPr>
            <w:tcW w:w="6537" w:type="dxa"/>
            <w:gridSpan w:val="2"/>
            <w:vAlign w:val="center"/>
          </w:tcPr>
          <w:p w14:paraId="01D1CC09" w14:textId="4FF9D0CA" w:rsidR="00946DC0" w:rsidRPr="00740F6E" w:rsidRDefault="00946DC0" w:rsidP="00314835">
            <w:pPr>
              <w:jc w:val="center"/>
              <w:rPr>
                <w:rFonts w:ascii="Times New Roman CE" w:hAnsi="Times New Roman CE" w:cs="Times New Roman"/>
                <w:lang w:val="en-GB"/>
              </w:rPr>
            </w:pPr>
            <w:r w:rsidRPr="00740F6E">
              <w:rPr>
                <w:rFonts w:ascii="Times New Roman CE" w:hAnsi="Times New Roman CE" w:cs="Times New Roman"/>
                <w:lang w:val="en-GB"/>
              </w:rPr>
              <w:t xml:space="preserve">polypropylene (PP), polyethylene (PE), </w:t>
            </w:r>
            <w:r w:rsidR="00D8678D">
              <w:rPr>
                <w:rFonts w:ascii="Times New Roman CE" w:hAnsi="Times New Roman CE" w:cs="Times New Roman"/>
                <w:lang w:val="en-GB"/>
              </w:rPr>
              <w:br/>
            </w:r>
            <w:r w:rsidRPr="00740F6E">
              <w:rPr>
                <w:rFonts w:ascii="Times New Roman CE" w:hAnsi="Times New Roman CE" w:cs="Times New Roman"/>
                <w:lang w:val="en-GB"/>
              </w:rPr>
              <w:t>polyurethane</w:t>
            </w:r>
            <w:r w:rsidR="00CA61E6">
              <w:rPr>
                <w:rFonts w:ascii="Times New Roman CE" w:hAnsi="Times New Roman CE" w:cs="Times New Roman"/>
                <w:lang w:val="en-GB"/>
              </w:rPr>
              <w:t xml:space="preserve"> </w:t>
            </w:r>
            <w:r w:rsidRPr="00740F6E">
              <w:rPr>
                <w:rFonts w:ascii="Times New Roman CE" w:hAnsi="Times New Roman CE" w:cs="Times New Roman"/>
                <w:lang w:val="en-GB"/>
              </w:rPr>
              <w:t>(PU), polyamides (PA)</w:t>
            </w:r>
          </w:p>
        </w:tc>
      </w:tr>
    </w:tbl>
    <w:p w14:paraId="127FC86F" w14:textId="77777777" w:rsidR="006A0928" w:rsidRDefault="006A0928" w:rsidP="00C649DD">
      <w:pPr>
        <w:spacing w:after="0" w:line="240" w:lineRule="auto"/>
        <w:ind w:firstLine="284"/>
        <w:jc w:val="both"/>
        <w:rPr>
          <w:rFonts w:ascii="Times New Roman CE" w:hAnsi="Times New Roman CE" w:cs="Times New Roman"/>
          <w:lang w:val="en-GB"/>
        </w:rPr>
      </w:pPr>
    </w:p>
    <w:p w14:paraId="046B4FEC" w14:textId="44D7FBCB" w:rsidR="00C8087A" w:rsidRPr="00740F6E" w:rsidRDefault="00C8087A" w:rsidP="00C649DD">
      <w:pPr>
        <w:spacing w:after="0" w:line="240" w:lineRule="auto"/>
        <w:ind w:firstLine="284"/>
        <w:jc w:val="both"/>
        <w:rPr>
          <w:rFonts w:ascii="Times New Roman CE" w:hAnsi="Times New Roman CE" w:cs="Times New Roman"/>
          <w:lang w:val="en-GB"/>
        </w:rPr>
      </w:pPr>
      <w:r w:rsidRPr="00740F6E">
        <w:rPr>
          <w:rFonts w:ascii="Times New Roman CE" w:hAnsi="Times New Roman CE" w:cs="Times New Roman"/>
          <w:lang w:val="en-GB"/>
        </w:rPr>
        <w:t xml:space="preserve">As there are numerous applications of the polymers mentioned in </w:t>
      </w:r>
      <w:r w:rsidR="008D4A44">
        <w:rPr>
          <w:rFonts w:ascii="Times New Roman CE" w:hAnsi="Times New Roman CE" w:cs="Times New Roman"/>
          <w:lang w:val="en-GB"/>
        </w:rPr>
        <w:t>Table</w:t>
      </w:r>
      <w:r w:rsidRPr="00740F6E">
        <w:rPr>
          <w:rFonts w:ascii="Times New Roman CE" w:hAnsi="Times New Roman CE" w:cs="Times New Roman"/>
          <w:lang w:val="en-GB"/>
        </w:rPr>
        <w:t xml:space="preserve"> 1, i.e. </w:t>
      </w:r>
      <w:r w:rsidR="00C32E2B">
        <w:rPr>
          <w:rFonts w:ascii="Times New Roman CE" w:hAnsi="Times New Roman CE" w:cs="Times New Roman"/>
          <w:lang w:val="en-GB"/>
        </w:rPr>
        <w:t xml:space="preserve">as </w:t>
      </w:r>
      <w:r w:rsidRPr="00740F6E">
        <w:rPr>
          <w:rFonts w:ascii="Times New Roman CE" w:hAnsi="Times New Roman CE" w:cs="Times New Roman"/>
          <w:lang w:val="en-GB"/>
        </w:rPr>
        <w:t xml:space="preserve">packaging, </w:t>
      </w:r>
      <w:r w:rsidR="00C32E2B">
        <w:rPr>
          <w:rFonts w:ascii="Times New Roman CE" w:hAnsi="Times New Roman CE" w:cs="Times New Roman"/>
          <w:lang w:val="en-GB"/>
        </w:rPr>
        <w:t xml:space="preserve">the </w:t>
      </w:r>
      <w:r w:rsidRPr="00740F6E">
        <w:rPr>
          <w:rFonts w:ascii="Times New Roman CE" w:hAnsi="Times New Roman CE" w:cs="Times New Roman"/>
          <w:lang w:val="en-GB"/>
        </w:rPr>
        <w:t>food industry, construction, medical</w:t>
      </w:r>
      <w:r w:rsidR="00C32E2B">
        <w:rPr>
          <w:rFonts w:ascii="Times New Roman CE" w:hAnsi="Times New Roman CE" w:cs="Times New Roman"/>
          <w:lang w:val="en-GB"/>
        </w:rPr>
        <w:t xml:space="preserve"> applications</w:t>
      </w:r>
      <w:r w:rsidRPr="00740F6E">
        <w:rPr>
          <w:rFonts w:ascii="Times New Roman CE" w:hAnsi="Times New Roman CE" w:cs="Times New Roman"/>
          <w:lang w:val="en-GB"/>
        </w:rPr>
        <w:t xml:space="preserve"> and many others</w:t>
      </w:r>
      <w:r w:rsidR="00C32E2B">
        <w:rPr>
          <w:rFonts w:ascii="Times New Roman CE" w:hAnsi="Times New Roman CE" w:cs="Times New Roman"/>
          <w:lang w:val="en-GB"/>
        </w:rPr>
        <w:t>, i</w:t>
      </w:r>
      <w:r w:rsidRPr="00740F6E">
        <w:rPr>
          <w:rFonts w:ascii="Times New Roman CE" w:hAnsi="Times New Roman CE" w:cs="Times New Roman"/>
          <w:lang w:val="en-GB"/>
        </w:rPr>
        <w:t xml:space="preserve">t should be noted that this review mainly focuses on the sustainability aspect of </w:t>
      </w:r>
      <w:r w:rsidR="00C32E2B">
        <w:rPr>
          <w:rFonts w:ascii="Times New Roman CE" w:hAnsi="Times New Roman CE" w:cs="Times New Roman"/>
          <w:lang w:val="en-GB"/>
        </w:rPr>
        <w:t>these</w:t>
      </w:r>
      <w:r w:rsidR="00C32E2B" w:rsidRPr="00740F6E">
        <w:rPr>
          <w:rFonts w:ascii="Times New Roman CE" w:hAnsi="Times New Roman CE" w:cs="Times New Roman"/>
          <w:lang w:val="en-GB"/>
        </w:rPr>
        <w:t xml:space="preserve"> </w:t>
      </w:r>
      <w:r w:rsidRPr="00740F6E">
        <w:rPr>
          <w:rFonts w:ascii="Times New Roman CE" w:hAnsi="Times New Roman CE" w:cs="Times New Roman"/>
          <w:lang w:val="en-GB"/>
        </w:rPr>
        <w:t xml:space="preserve">materials, their </w:t>
      </w:r>
      <w:r w:rsidR="00B06753" w:rsidRPr="00740F6E">
        <w:rPr>
          <w:rFonts w:ascii="Times New Roman CE" w:hAnsi="Times New Roman CE" w:cs="Times New Roman"/>
          <w:lang w:val="en-GB"/>
        </w:rPr>
        <w:t xml:space="preserve">composites, and </w:t>
      </w:r>
      <w:r w:rsidR="00C32E2B">
        <w:rPr>
          <w:rFonts w:ascii="Times New Roman CE" w:hAnsi="Times New Roman CE" w:cs="Times New Roman"/>
          <w:lang w:val="en-GB"/>
        </w:rPr>
        <w:t xml:space="preserve">the </w:t>
      </w:r>
      <w:r w:rsidR="00B06753" w:rsidRPr="00740F6E">
        <w:rPr>
          <w:rFonts w:ascii="Times New Roman CE" w:hAnsi="Times New Roman CE" w:cs="Times New Roman"/>
          <w:lang w:val="en-GB"/>
        </w:rPr>
        <w:t xml:space="preserve">current trends in their development. </w:t>
      </w:r>
    </w:p>
    <w:p w14:paraId="23E5B6CD" w14:textId="46B27D07" w:rsidR="00B06753" w:rsidRPr="000B7BFA" w:rsidRDefault="00C649DD" w:rsidP="000B7BFA">
      <w:pPr>
        <w:pStyle w:val="Rn2"/>
      </w:pPr>
      <w:r w:rsidRPr="000B7BFA">
        <w:t xml:space="preserve">2.1. </w:t>
      </w:r>
      <w:proofErr w:type="spellStart"/>
      <w:r w:rsidR="000B7BFA" w:rsidRPr="000B7BFA">
        <w:t>S</w:t>
      </w:r>
      <w:r w:rsidR="00B06753" w:rsidRPr="000B7BFA">
        <w:t>tarch</w:t>
      </w:r>
      <w:proofErr w:type="spellEnd"/>
    </w:p>
    <w:p w14:paraId="7D1A2C5B" w14:textId="56B25764" w:rsidR="00B06753" w:rsidRPr="00740F6E" w:rsidRDefault="00B06753" w:rsidP="00C649DD">
      <w:pPr>
        <w:spacing w:after="0" w:line="240" w:lineRule="auto"/>
        <w:ind w:firstLine="284"/>
        <w:jc w:val="both"/>
        <w:rPr>
          <w:rFonts w:ascii="Times New Roman CE" w:hAnsi="Times New Roman CE" w:cs="Times New Roman"/>
          <w:lang w:val="en-GB"/>
        </w:rPr>
      </w:pPr>
      <w:r w:rsidRPr="00740F6E">
        <w:rPr>
          <w:rFonts w:ascii="Times New Roman CE" w:hAnsi="Times New Roman CE" w:cs="Times New Roman"/>
          <w:lang w:val="en-GB"/>
        </w:rPr>
        <w:t xml:space="preserve">Starch is a material that has been </w:t>
      </w:r>
      <w:r w:rsidR="004D044C">
        <w:rPr>
          <w:rFonts w:ascii="Times New Roman CE" w:hAnsi="Times New Roman CE" w:cs="Times New Roman"/>
          <w:lang w:val="en-GB"/>
        </w:rPr>
        <w:t>used by</w:t>
      </w:r>
      <w:r w:rsidR="004D044C" w:rsidRPr="00740F6E">
        <w:rPr>
          <w:rFonts w:ascii="Times New Roman CE" w:hAnsi="Times New Roman CE" w:cs="Times New Roman"/>
          <w:lang w:val="en-GB"/>
        </w:rPr>
        <w:t xml:space="preserve"> </w:t>
      </w:r>
      <w:r w:rsidRPr="00740F6E">
        <w:rPr>
          <w:rFonts w:ascii="Times New Roman CE" w:hAnsi="Times New Roman CE" w:cs="Times New Roman"/>
          <w:lang w:val="en-GB"/>
        </w:rPr>
        <w:t>humankind for ages</w:t>
      </w:r>
      <w:r w:rsidR="004D044C">
        <w:rPr>
          <w:rFonts w:ascii="Times New Roman CE" w:hAnsi="Times New Roman CE" w:cs="Times New Roman"/>
          <w:lang w:val="en-GB"/>
        </w:rPr>
        <w:t>,</w:t>
      </w:r>
      <w:r w:rsidRPr="00740F6E">
        <w:rPr>
          <w:rFonts w:ascii="Times New Roman CE" w:hAnsi="Times New Roman CE" w:cs="Times New Roman"/>
          <w:lang w:val="en-GB"/>
        </w:rPr>
        <w:t xml:space="preserve"> </w:t>
      </w:r>
      <w:r w:rsidR="004D044C">
        <w:rPr>
          <w:rFonts w:ascii="Times New Roman CE" w:hAnsi="Times New Roman CE" w:cs="Times New Roman"/>
          <w:lang w:val="en-GB"/>
        </w:rPr>
        <w:t>m</w:t>
      </w:r>
      <w:r w:rsidR="004D044C" w:rsidRPr="00740F6E">
        <w:rPr>
          <w:rFonts w:ascii="Times New Roman CE" w:hAnsi="Times New Roman CE" w:cs="Times New Roman"/>
          <w:lang w:val="en-GB"/>
        </w:rPr>
        <w:t xml:space="preserve">ainly </w:t>
      </w:r>
      <w:r w:rsidRPr="00740F6E">
        <w:rPr>
          <w:rFonts w:ascii="Times New Roman CE" w:hAnsi="Times New Roman CE" w:cs="Times New Roman"/>
          <w:lang w:val="en-GB"/>
        </w:rPr>
        <w:t>as a source of food</w:t>
      </w:r>
      <w:r w:rsidR="004D044C">
        <w:rPr>
          <w:rFonts w:ascii="Times New Roman CE" w:hAnsi="Times New Roman CE" w:cs="Times New Roman"/>
          <w:lang w:val="en-GB"/>
        </w:rPr>
        <w:t>.</w:t>
      </w:r>
      <w:r w:rsidR="004D044C" w:rsidRPr="00740F6E">
        <w:rPr>
          <w:rFonts w:ascii="Times New Roman CE" w:hAnsi="Times New Roman CE" w:cs="Times New Roman"/>
          <w:lang w:val="en-GB"/>
        </w:rPr>
        <w:t xml:space="preserve"> </w:t>
      </w:r>
      <w:r w:rsidR="004D044C">
        <w:rPr>
          <w:rFonts w:ascii="Times New Roman CE" w:hAnsi="Times New Roman CE" w:cs="Times New Roman"/>
          <w:lang w:val="en-GB"/>
        </w:rPr>
        <w:t>However</w:t>
      </w:r>
      <w:r w:rsidR="00862686">
        <w:rPr>
          <w:rFonts w:ascii="Times New Roman CE" w:hAnsi="Times New Roman CE" w:cs="Times New Roman"/>
          <w:lang w:val="en-GB"/>
        </w:rPr>
        <w:t>, it is also used</w:t>
      </w:r>
      <w:r w:rsidRPr="00740F6E">
        <w:rPr>
          <w:rFonts w:ascii="Times New Roman CE" w:hAnsi="Times New Roman CE" w:cs="Times New Roman"/>
          <w:lang w:val="en-GB"/>
        </w:rPr>
        <w:t xml:space="preserve"> in the textile, packaging industry</w:t>
      </w:r>
      <w:r w:rsidR="004D044C">
        <w:rPr>
          <w:rFonts w:ascii="Times New Roman CE" w:hAnsi="Times New Roman CE" w:cs="Times New Roman"/>
          <w:lang w:val="en-GB"/>
        </w:rPr>
        <w:t>,</w:t>
      </w:r>
      <w:r w:rsidRPr="00740F6E">
        <w:rPr>
          <w:rFonts w:ascii="Times New Roman CE" w:hAnsi="Times New Roman CE" w:cs="Times New Roman"/>
          <w:lang w:val="en-GB"/>
        </w:rPr>
        <w:t xml:space="preserve"> and other</w:t>
      </w:r>
      <w:r w:rsidR="004D044C">
        <w:rPr>
          <w:rFonts w:ascii="Times New Roman CE" w:hAnsi="Times New Roman CE" w:cs="Times New Roman"/>
          <w:lang w:val="en-GB"/>
        </w:rPr>
        <w:t xml:space="preserve"> sectors</w:t>
      </w:r>
      <w:r w:rsidRPr="00740F6E">
        <w:rPr>
          <w:rFonts w:ascii="Times New Roman CE" w:hAnsi="Times New Roman CE" w:cs="Times New Roman"/>
          <w:lang w:val="en-GB"/>
        </w:rPr>
        <w:t xml:space="preserve">. Its wide popularity is </w:t>
      </w:r>
      <w:r w:rsidR="00461C59">
        <w:rPr>
          <w:rFonts w:ascii="Times New Roman CE" w:hAnsi="Times New Roman CE" w:cs="Times New Roman"/>
          <w:lang w:val="en-GB"/>
        </w:rPr>
        <w:t>associated chiefly</w:t>
      </w:r>
      <w:r w:rsidRPr="00740F6E">
        <w:rPr>
          <w:rFonts w:ascii="Times New Roman CE" w:hAnsi="Times New Roman CE" w:cs="Times New Roman"/>
          <w:lang w:val="en-GB"/>
        </w:rPr>
        <w:t xml:space="preserve"> due to its low price. Native starch is not a thermoplastic polymer</w:t>
      </w:r>
      <w:r w:rsidR="005E38E3">
        <w:rPr>
          <w:rFonts w:ascii="Times New Roman CE" w:hAnsi="Times New Roman CE" w:cs="Times New Roman"/>
          <w:lang w:val="en-GB"/>
        </w:rPr>
        <w:t>;</w:t>
      </w:r>
      <w:r w:rsidR="005E38E3" w:rsidRPr="00740F6E">
        <w:rPr>
          <w:rFonts w:ascii="Times New Roman CE" w:hAnsi="Times New Roman CE" w:cs="Times New Roman"/>
          <w:lang w:val="en-GB"/>
        </w:rPr>
        <w:t xml:space="preserve"> </w:t>
      </w:r>
      <w:r w:rsidRPr="00740F6E">
        <w:rPr>
          <w:rFonts w:ascii="Times New Roman CE" w:hAnsi="Times New Roman CE" w:cs="Times New Roman"/>
          <w:lang w:val="en-GB"/>
        </w:rPr>
        <w:t>however</w:t>
      </w:r>
      <w:r w:rsidR="005E38E3">
        <w:rPr>
          <w:rFonts w:ascii="Times New Roman CE" w:hAnsi="Times New Roman CE" w:cs="Times New Roman"/>
          <w:lang w:val="en-GB"/>
        </w:rPr>
        <w:t>,</w:t>
      </w:r>
      <w:r w:rsidRPr="00740F6E">
        <w:rPr>
          <w:rFonts w:ascii="Times New Roman CE" w:hAnsi="Times New Roman CE" w:cs="Times New Roman"/>
          <w:lang w:val="en-GB"/>
        </w:rPr>
        <w:t xml:space="preserve"> </w:t>
      </w:r>
      <w:r w:rsidR="000D42D8">
        <w:rPr>
          <w:rFonts w:ascii="Times New Roman CE" w:hAnsi="Times New Roman CE" w:cs="Times New Roman"/>
          <w:lang w:val="en-GB"/>
        </w:rPr>
        <w:t>plasticisation (involving plasticisers, mainly water or glycerol) can transform it</w:t>
      </w:r>
      <w:r w:rsidRPr="00740F6E">
        <w:rPr>
          <w:rFonts w:ascii="Times New Roman CE" w:hAnsi="Times New Roman CE" w:cs="Times New Roman"/>
          <w:lang w:val="en-GB"/>
        </w:rPr>
        <w:t xml:space="preserve"> into one and processed using common processing equipment dedicated to other </w:t>
      </w:r>
      <w:r w:rsidR="000D42D8">
        <w:rPr>
          <w:rFonts w:ascii="Times New Roman CE" w:hAnsi="Times New Roman CE" w:cs="Times New Roman"/>
          <w:lang w:val="en-GB"/>
        </w:rPr>
        <w:t>"</w:t>
      </w:r>
      <w:r w:rsidR="00B4088B" w:rsidRPr="00740F6E">
        <w:rPr>
          <w:rFonts w:ascii="Times New Roman CE" w:hAnsi="Times New Roman CE" w:cs="Times New Roman"/>
          <w:lang w:val="en-GB"/>
        </w:rPr>
        <w:t>conventional</w:t>
      </w:r>
      <w:r w:rsidR="000D42D8">
        <w:rPr>
          <w:rFonts w:ascii="Times New Roman CE" w:hAnsi="Times New Roman CE" w:cs="Times New Roman"/>
          <w:lang w:val="en-GB"/>
        </w:rPr>
        <w:t>"</w:t>
      </w:r>
      <w:r w:rsidR="00B4088B" w:rsidRPr="00740F6E">
        <w:rPr>
          <w:rFonts w:ascii="Times New Roman CE" w:hAnsi="Times New Roman CE" w:cs="Times New Roman"/>
          <w:lang w:val="en-GB"/>
        </w:rPr>
        <w:t xml:space="preserve"> plastics.</w:t>
      </w:r>
      <w:r w:rsidR="00805C27" w:rsidRPr="00740F6E">
        <w:rPr>
          <w:rFonts w:ascii="Times New Roman CE" w:hAnsi="Times New Roman CE" w:cs="Times New Roman"/>
          <w:lang w:val="en-GB"/>
        </w:rPr>
        <w:t xml:space="preserve"> </w:t>
      </w:r>
      <w:r w:rsidR="005E38E3">
        <w:rPr>
          <w:rFonts w:ascii="Times New Roman CE" w:hAnsi="Times New Roman CE" w:cs="Times New Roman"/>
          <w:lang w:val="en-GB"/>
        </w:rPr>
        <w:t>This modified</w:t>
      </w:r>
      <w:r w:rsidR="005E38E3" w:rsidRPr="00740F6E">
        <w:rPr>
          <w:rFonts w:ascii="Times New Roman CE" w:hAnsi="Times New Roman CE" w:cs="Times New Roman"/>
          <w:lang w:val="en-GB"/>
        </w:rPr>
        <w:t xml:space="preserve"> </w:t>
      </w:r>
      <w:r w:rsidR="00805C27" w:rsidRPr="00740F6E">
        <w:rPr>
          <w:rFonts w:ascii="Times New Roman CE" w:hAnsi="Times New Roman CE" w:cs="Times New Roman"/>
          <w:lang w:val="en-GB"/>
        </w:rPr>
        <w:t>material is called thermoplastic starch (TPS).</w:t>
      </w:r>
      <w:r w:rsidR="00B4088B" w:rsidRPr="00740F6E">
        <w:rPr>
          <w:rFonts w:ascii="Times New Roman CE" w:hAnsi="Times New Roman CE" w:cs="Times New Roman"/>
          <w:lang w:val="en-GB"/>
        </w:rPr>
        <w:t xml:space="preserve"> The first applications of starch as a biodegradable polymer that had </w:t>
      </w:r>
      <w:r w:rsidR="008D4A44">
        <w:rPr>
          <w:rFonts w:ascii="Times New Roman CE" w:hAnsi="Times New Roman CE" w:cs="Times New Roman"/>
          <w:lang w:val="en-GB"/>
        </w:rPr>
        <w:t>the</w:t>
      </w:r>
      <w:r w:rsidR="00B4088B" w:rsidRPr="00740F6E">
        <w:rPr>
          <w:rFonts w:ascii="Times New Roman CE" w:hAnsi="Times New Roman CE" w:cs="Times New Roman"/>
          <w:lang w:val="en-GB"/>
        </w:rPr>
        <w:t xml:space="preserve"> potential to </w:t>
      </w:r>
      <w:r w:rsidR="000D42D8">
        <w:rPr>
          <w:rFonts w:ascii="Times New Roman CE" w:hAnsi="Times New Roman CE" w:cs="Times New Roman"/>
          <w:lang w:val="en-GB"/>
        </w:rPr>
        <w:t>replace polymers obtained from non-renewable resources at least partially</w:t>
      </w:r>
      <w:r w:rsidR="00B4088B" w:rsidRPr="00740F6E">
        <w:rPr>
          <w:rFonts w:ascii="Times New Roman CE" w:hAnsi="Times New Roman CE" w:cs="Times New Roman"/>
          <w:lang w:val="en-GB"/>
        </w:rPr>
        <w:t xml:space="preserve"> were attempts to use starch as an additive to polyolefins</w:t>
      </w:r>
      <w:r w:rsidR="001551B6" w:rsidRPr="00740F6E">
        <w:rPr>
          <w:rFonts w:ascii="Times New Roman CE" w:hAnsi="Times New Roman CE" w:cs="Times New Roman"/>
          <w:lang w:val="en-GB"/>
        </w:rPr>
        <w:t xml:space="preserve"> in the 1970s </w:t>
      </w:r>
      <w:r w:rsidR="001551B6" w:rsidRPr="00740F6E">
        <w:rPr>
          <w:rFonts w:ascii="Times New Roman CE" w:hAnsi="Times New Roman CE" w:cs="Times New Roman"/>
          <w:lang w:val="en-GB"/>
        </w:rPr>
        <w:fldChar w:fldCharType="begin"/>
      </w:r>
      <w:r w:rsidR="008B005F" w:rsidRPr="00740F6E">
        <w:rPr>
          <w:rFonts w:ascii="Times New Roman CE" w:hAnsi="Times New Roman CE" w:cs="Times New Roman"/>
          <w:lang w:val="en-GB"/>
        </w:rPr>
        <w:instrText xml:space="preserve"> ADDIN ZOTERO_ITEM CSL_CITATION {"citationID":"6WlLrLak","properties":{"formattedCitation":"(Otey, 1976)","plainCitation":"(Otey, 1976)","noteIndex":0},"citationItems":[{"id":1781,"uris":["http://zotero.org/users/8955362/items/2XJHM8ZM"],"itemData":{"id":1781,"type":"article-journal","abstract":"Although numerous developments have been reported on how starch can be used to make plastics, these have failed to achieve large-scale market reality, largely because better and lower cost plastics can be made from other raw materials, particularly petroleum. Decreasing availability and increasing prices of conventional raw materials, coupled with a greater demand for plastics, are forcing industry to consider starch in plastics, especially those that are biodegradable and flame-resistant. By 1980 the rigid urethane foam market could use 100 million pounds annually of starch-derived products, such as sorbitol, methyl glucoside, and glycol glycosides. Currently, only 1 to 2 million pounds of sorbitol enter this market. In the next few years, major growth is predicted for disposable packaging, food trays, plates, and eating utensils. Many of these articles could be made with starch as a filler to improve the rate of biodegradation upon disposal. Plastic films serve certain agricultural applications, but their failure to deteriorate causes problems. The largest application is for mulching where films are needed to provide weed control, conserve moisture and nutrients, and warm the soil for early crop production. The technology is available for incorporating starch materials in polyurethanes, in films, as filler for a great variety of resins, and for improving flame resistance of plastics.","container-title":"Polymer-Plastics Technology and Engineering","DOI":"10.1080/03602557608063115","ISSN":"0360-2559","issue":"2","note":"publisher: Taylor &amp; Francis\n_eprint: https://doi.org/10.1080/03602557608063115","page":"221-234","source":"Taylor and Francis+NEJM","title":"Current and Potential Uses of Starch Products in Plastics","volume":"7","author":[{"family":"Otey","given":"Felix H."}],"issued":{"date-parts":[["1976",1,1]]}}}],"schema":"https://github.com/citation-style-language/schema/raw/master/csl-citation.json"} </w:instrText>
      </w:r>
      <w:r w:rsidR="001551B6" w:rsidRPr="00740F6E">
        <w:rPr>
          <w:rFonts w:ascii="Times New Roman CE" w:hAnsi="Times New Roman CE" w:cs="Times New Roman"/>
          <w:lang w:val="en-GB"/>
        </w:rPr>
        <w:fldChar w:fldCharType="separate"/>
      </w:r>
      <w:r w:rsidR="00A94214" w:rsidRPr="00A94214">
        <w:rPr>
          <w:rFonts w:ascii="Times New Roman CE" w:hAnsi="Times New Roman CE" w:cs="Times New Roman CE"/>
        </w:rPr>
        <w:t>(Otey 1976)</w:t>
      </w:r>
      <w:r w:rsidR="001551B6" w:rsidRPr="00740F6E">
        <w:rPr>
          <w:rFonts w:ascii="Times New Roman CE" w:hAnsi="Times New Roman CE" w:cs="Times New Roman"/>
          <w:lang w:val="en-GB"/>
        </w:rPr>
        <w:fldChar w:fldCharType="end"/>
      </w:r>
      <w:r w:rsidR="00B4088B" w:rsidRPr="00740F6E">
        <w:rPr>
          <w:rFonts w:ascii="Times New Roman CE" w:hAnsi="Times New Roman CE" w:cs="Times New Roman"/>
          <w:lang w:val="en-GB"/>
        </w:rPr>
        <w:t>, mainly low</w:t>
      </w:r>
      <w:r w:rsidR="000D42D8">
        <w:rPr>
          <w:rFonts w:ascii="Times New Roman CE" w:hAnsi="Times New Roman CE" w:cs="Times New Roman"/>
          <w:lang w:val="en-GB"/>
        </w:rPr>
        <w:t>-</w:t>
      </w:r>
      <w:r w:rsidR="00B4088B" w:rsidRPr="00740F6E">
        <w:rPr>
          <w:rFonts w:ascii="Times New Roman CE" w:hAnsi="Times New Roman CE" w:cs="Times New Roman"/>
          <w:lang w:val="en-GB"/>
        </w:rPr>
        <w:t xml:space="preserve">density polyethylene </w:t>
      </w:r>
      <w:r w:rsidR="00B4088B" w:rsidRPr="00740F6E">
        <w:rPr>
          <w:rFonts w:ascii="Times New Roman CE" w:hAnsi="Times New Roman CE" w:cs="Times New Roman"/>
          <w:lang w:val="en-GB"/>
        </w:rPr>
        <w:fldChar w:fldCharType="begin"/>
      </w:r>
      <w:r w:rsidR="008B005F" w:rsidRPr="00740F6E">
        <w:rPr>
          <w:rFonts w:ascii="Times New Roman CE" w:hAnsi="Times New Roman CE" w:cs="Times New Roman"/>
          <w:lang w:val="en-GB"/>
        </w:rPr>
        <w:instrText xml:space="preserve"> ADDIN ZOTERO_ITEM CSL_CITATION {"citationID":"2CZtGeEq","properties":{"formattedCitation":"(Hakkarainen, Albertsson, &amp; Karlsson, 1997; W. Liu, Wang, &amp; Sun, 2003; Y.-J. Wang, Liu, &amp; Sun, 2004)","plainCitation":"(Hakkarainen, Albertsson, &amp; Karlsson, 1997; W. Liu, Wang, &amp; Sun, 2003; Y.-J. Wang, Liu, &amp; Sun, 2004)","noteIndex":0},"citationItems":[{"id":1770,"uris":["http://zotero.org/users/8955362/items/I2YC4LPZ"],"itemData":{"id":1770,"type":"article-journal","abstract":"The effects of glycerol and polyethylene-grafted maleic anhydride (PE-g-MA) on the morphology, thermal properties, and tensile properties of low-density polyethylene (LDPE) and rice starch blends were studied by scanning electron microscopy (SEM), differential scanning calorimetry, and the Instron Universal Testing Machine, respectively. Blends of LDPE/rice starch, LDPE/rice starch/glycerol, and LDPE/rice starch/glycerol/PE-g-MA with different starch contents were prepared by using a laboratory scale twin-screw extruder. The distribution of rice starch in LDPE matrix became homogenous after the addition of glycerol. The interfacial adhesion between rice starch and LDPE was improved by the addition of PE-g-MA as demonstrated by SEM. The crystallization temperatures of LDPE/rice starch/glycerol blends and LDPE/rice starch/glycerol/PE-g-MA blends were similar to that of pure LDPE but higher than that of LDPE/rice starch blends. Both the tensile strength and the elongation at break followed the order of rice starch/LDPE/glycerol/PE-g-MA blends &gt; rice starch/LDPE/glycerol &gt; LDPE/rice starch blends. © 2004 Wiley Periodicals, Inc. J Appl Polym Sci 92: 344–350, 2004","container-title":"Journal of Applied Polymer Science","DOI":"10.1002/app.20015","ISSN":"1097-4628","issue":"1","language":"en","license":"Copyright © 2004 Wiley Periodicals, Inc.","note":"_eprint: https://onlinelibrary.wiley.com/doi/pdf/10.1002/app.20015","page":"344-350","source":"Wiley Online Library","title":"Effects of glycerol and PE-g-MA on morphology, thermal and tensile properties of LDPE and rice starch blends","volume":"92","author":[{"family":"Wang","given":"Y.-J."},{"family":"Liu","given":"W."},{"family":"Sun","given":"Z."}],"issued":{"date-parts":[["2004"]]}}},{"id":1775,"uris":["http://zotero.org/users/8955362/items/2QEFQI8N"],"itemData":{"id":1775,"type":"article-journal","abstract":"The effects of polyethylene-grafted maleic anhydride (PE-g-MA) on the thermal properties, morphology, and tensile properties of blends of low-density polyethylene (LDPE) and corn starch were studied with a differential scanning calorimeter (DSC), scanning electron microscope (SEM), and Instron Universal Testing Machine, respectively. Corn starch–LDPE blends with different starch content and with or without the addition of PE-g-MA were prepared with a lab-scale twin-screw extruder. The crystallization temperature of LDPE–corn starch–PE-g-MA blends was similar to that of pure LDPE but higher than that of LDPE–corn starch blends. The interfacial properties between corn starch and LDPE were improved after PE-g-MA addition, as evidenced by the structure morphology revealed by SEM. The tensile strength and elongation at break of corn starch–LDPE–PE-g-MA blends were greater than those of LDPE–corn starch blends, and their differences became more pronounced at higher starch contents. © 2003 Wiley Periodicals, Inc. J Appl Polym Sci 88: 2904–2911, 2003","container-title":"Journal of Applied Polymer Science","DOI":"10.1002/app.11965","ISSN":"1097-4628","issue":"13","language":"en","license":"Copyright © 2003 Wiley Periodicals, Inc.","note":"_eprint: https://onlinelibrary.wiley.com/doi/pdf/10.1002/app.11965","page":"2904-2911","source":"Wiley Online Library","title":"Effects of polyethylene-grafted maleic anhydride (PE-g-MA) on thermal properties, morphology, and tensile properties of low-density polyethylene (LDPE) and corn starch blends","volume":"88","author":[{"family":"Liu","given":"W."},{"family":"Wang","given":"Y.-J."},{"family":"Sun","given":"Z."}],"issued":{"date-parts":[["2003"]]}}},{"id":1777,"uris":["http://zotero.org/users/8955362/items/6HTGKIZU"],"itemData":{"id":1777,"type":"article-journal","abstract":"The susceptibility of starch-filled and starch-based polyethylenes to oxygen in water and air was analyzed and compared. LDPE containing 7.7% starch and a pro-oxidant formulation in the form of masterbatch (LDPE-MB) was compared to pure LDPE, LDPE with 7.7% starch (LDPE-starch), and a blend with 70% starch and 30% ethylene maleic anhydride (starch-EMA). Thermal ageing at 80°C in air and water was followed by monitoring the molecular weight changes, the formation of carbonyl groups, and degradation products by SEC, FTIR, and GC-MS. It was demonstrated that LDPE-MB was the most susceptible material to degradation in both environments, although the degradation was faster in air than in water. The slower degradation in water is explained by a deactivation or leaching out of the pro-oxidant during the aging. The degradation of pure LDPE and starch-EMA is faster in water than in air. LDPE-starch was the only material that did not degrade during 11 weeks in water at 80°C. The addition of starch to LDPE made this material even more stable than pure LDPE to aging in water. The molecular weight distribution of LDPE-MB narrowed during aging in air. In water, on the other hand, the MWD of LDPE-MB, LDPE, and LDPE-starch broadened. The lower oxygen concentration in water increases the probability for molecular enlargement reactions in comparison to the case in air. Mono- and dicarboxylic acids were the major products identified in both environments. Ketoacids were formed in both air and water, but ketones and hydrocarbons were only identified after aging in air. Either these products are not formed or they remain in the polymer matrix rather than migrate out into the water. Lactic acid and 2-furancarboxaldehyde were only identified in the starch-EMA material degraded in water at 80°C. LDPE, LDPE-starch, and starch-EMA did not form any degradation products during 11 weeks at 80°C in air in agreement with the neglible molecular weight changes observed. © 1997 John Wiley &amp; Sons, Inc. J Appl Polym Sci 66: 959–967, 1997","container-title":"Journal of Applied Polymer Science","DOI":"10.1002/(SICI)1097-4628(19971031)66:5&lt;959::AID-APP15&gt;3.0.CO;2-I","ISSN":"1097-4628","issue":"5","language":"en","license":"Copyright © 1997 John Wiley &amp; Sons, Inc.","note":"_eprint: https://onlinelibrary.wiley.com/doi/pdf/10.1002/%28SICI%291097-4628%2819971031%2966%3A5%3C959%3A%3AAID-APP15%3E3.0.CO%3B2-I","page":"959-967","source":"Wiley Online Library","title":"Susceptibility of starch-filled and starch-based LDPE to oxygen in water and air","volume":"66","author":[{"family":"Hakkarainen","given":"Minna"},{"family":"Albertsson","given":"Ann-Christine"},{"family":"Karlsson","given":"Sigbritt"}],"issued":{"date-parts":[["1997"]]}},"label":"page"}],"schema":"https://github.com/citation-style-language/schema/raw/master/csl-citation.json"} </w:instrText>
      </w:r>
      <w:r w:rsidR="00B4088B"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Hakkarainen</w:t>
      </w:r>
      <w:r w:rsidR="00363A24">
        <w:rPr>
          <w:rFonts w:ascii="Times New Roman CE" w:hAnsi="Times New Roman CE" w:cs="Times New Roman CE"/>
          <w:lang w:val="en-US"/>
        </w:rPr>
        <w:t xml:space="preserve"> et al.</w:t>
      </w:r>
      <w:r w:rsidR="00A94214" w:rsidRPr="0077328D">
        <w:rPr>
          <w:rFonts w:ascii="Times New Roman CE" w:hAnsi="Times New Roman CE" w:cs="Times New Roman CE"/>
          <w:lang w:val="en-US"/>
        </w:rPr>
        <w:t xml:space="preserve"> 1997</w:t>
      </w:r>
      <w:r w:rsidR="00363A24">
        <w:rPr>
          <w:rFonts w:ascii="Times New Roman CE" w:hAnsi="Times New Roman CE" w:cs="Times New Roman CE"/>
          <w:lang w:val="en-US"/>
        </w:rPr>
        <w:t>,</w:t>
      </w:r>
      <w:r w:rsidR="00A94214" w:rsidRPr="0077328D">
        <w:rPr>
          <w:rFonts w:ascii="Times New Roman CE" w:hAnsi="Times New Roman CE" w:cs="Times New Roman CE"/>
          <w:lang w:val="en-US"/>
        </w:rPr>
        <w:t xml:space="preserve"> Liu</w:t>
      </w:r>
      <w:r w:rsidR="00363A24">
        <w:rPr>
          <w:rFonts w:ascii="Times New Roman CE" w:hAnsi="Times New Roman CE" w:cs="Times New Roman CE"/>
          <w:lang w:val="en-US"/>
        </w:rPr>
        <w:t xml:space="preserve"> et al.</w:t>
      </w:r>
      <w:r w:rsidR="00A94214" w:rsidRPr="0077328D">
        <w:rPr>
          <w:rFonts w:ascii="Times New Roman CE" w:hAnsi="Times New Roman CE" w:cs="Times New Roman CE"/>
          <w:lang w:val="en-US"/>
        </w:rPr>
        <w:t xml:space="preserve"> 2003</w:t>
      </w:r>
      <w:r w:rsidR="00363A24">
        <w:rPr>
          <w:rFonts w:ascii="Times New Roman CE" w:hAnsi="Times New Roman CE" w:cs="Times New Roman CE"/>
          <w:lang w:val="en-US"/>
        </w:rPr>
        <w:t>,</w:t>
      </w:r>
      <w:r w:rsidR="00A94214" w:rsidRPr="0077328D">
        <w:rPr>
          <w:rFonts w:ascii="Times New Roman CE" w:hAnsi="Times New Roman CE" w:cs="Times New Roman CE"/>
          <w:lang w:val="en-US"/>
        </w:rPr>
        <w:t xml:space="preserve"> Wang</w:t>
      </w:r>
      <w:r w:rsidR="00363A24">
        <w:rPr>
          <w:rFonts w:ascii="Times New Roman CE" w:hAnsi="Times New Roman CE" w:cs="Times New Roman CE"/>
          <w:lang w:val="en-US"/>
        </w:rPr>
        <w:t xml:space="preserve"> et al.</w:t>
      </w:r>
      <w:r w:rsidR="00A94214" w:rsidRPr="0077328D">
        <w:rPr>
          <w:rFonts w:ascii="Times New Roman CE" w:hAnsi="Times New Roman CE" w:cs="Times New Roman CE"/>
          <w:lang w:val="en-US"/>
        </w:rPr>
        <w:t xml:space="preserve"> 2004)</w:t>
      </w:r>
      <w:r w:rsidR="00B4088B" w:rsidRPr="00740F6E">
        <w:rPr>
          <w:rFonts w:ascii="Times New Roman CE" w:hAnsi="Times New Roman CE" w:cs="Times New Roman"/>
          <w:lang w:val="en-GB"/>
        </w:rPr>
        <w:fldChar w:fldCharType="end"/>
      </w:r>
      <w:r w:rsidR="00B4088B" w:rsidRPr="00740F6E">
        <w:rPr>
          <w:rFonts w:ascii="Times New Roman CE" w:hAnsi="Times New Roman CE" w:cs="Times New Roman"/>
          <w:lang w:val="en-GB"/>
        </w:rPr>
        <w:t xml:space="preserve">. </w:t>
      </w:r>
      <w:r w:rsidR="001678AF" w:rsidRPr="00740F6E">
        <w:rPr>
          <w:rFonts w:ascii="Times New Roman CE" w:hAnsi="Times New Roman CE" w:cs="Times New Roman"/>
          <w:lang w:val="en-GB"/>
        </w:rPr>
        <w:t xml:space="preserve">The resulting material had a decreased elongation, deteriorated tensile strength and increased elastic modulus. </w:t>
      </w:r>
      <w:r w:rsidR="005E38E3">
        <w:rPr>
          <w:rFonts w:ascii="Times New Roman CE" w:hAnsi="Times New Roman CE" w:cs="Times New Roman"/>
          <w:lang w:val="en-GB"/>
        </w:rPr>
        <w:t>However, i</w:t>
      </w:r>
      <w:r w:rsidR="001678AF" w:rsidRPr="00740F6E">
        <w:rPr>
          <w:rFonts w:ascii="Times New Roman CE" w:hAnsi="Times New Roman CE" w:cs="Times New Roman"/>
          <w:lang w:val="en-GB"/>
        </w:rPr>
        <w:t>ts biodegradability</w:t>
      </w:r>
      <w:r w:rsidR="005E38E3">
        <w:rPr>
          <w:rFonts w:ascii="Times New Roman CE" w:hAnsi="Times New Roman CE" w:cs="Times New Roman"/>
          <w:lang w:val="en-GB"/>
        </w:rPr>
        <w:t xml:space="preserve"> </w:t>
      </w:r>
      <w:r w:rsidR="001678AF" w:rsidRPr="00740F6E">
        <w:rPr>
          <w:rFonts w:ascii="Times New Roman CE" w:hAnsi="Times New Roman CE" w:cs="Times New Roman"/>
          <w:lang w:val="en-GB"/>
        </w:rPr>
        <w:t>was</w:t>
      </w:r>
      <w:r w:rsidR="00CA61E6">
        <w:rPr>
          <w:rFonts w:ascii="Times New Roman CE" w:hAnsi="Times New Roman CE" w:cs="Times New Roman"/>
          <w:lang w:val="en-GB"/>
        </w:rPr>
        <w:t xml:space="preserve"> </w:t>
      </w:r>
      <w:r w:rsidR="001678AF" w:rsidRPr="00740F6E">
        <w:rPr>
          <w:rFonts w:ascii="Times New Roman CE" w:hAnsi="Times New Roman CE" w:cs="Times New Roman"/>
          <w:lang w:val="en-GB"/>
        </w:rPr>
        <w:t>mainly unaffected</w:t>
      </w:r>
      <w:r w:rsidR="007524A7" w:rsidRPr="00740F6E">
        <w:rPr>
          <w:rFonts w:ascii="Times New Roman CE" w:hAnsi="Times New Roman CE" w:cs="Times New Roman"/>
          <w:lang w:val="en-GB"/>
        </w:rPr>
        <w:t xml:space="preserve"> </w:t>
      </w:r>
      <w:r w:rsidR="00862686" w:rsidRPr="00862686">
        <w:rPr>
          <w:rFonts w:ascii="Times New Roman CE" w:hAnsi="Times New Roman CE" w:cs="Times New Roman"/>
          <w:lang w:val="en-GB"/>
        </w:rPr>
        <w:t xml:space="preserve">because starch requires access to microorganisms and the presence of water to </w:t>
      </w:r>
      <w:r w:rsidR="005E38E3">
        <w:rPr>
          <w:rFonts w:ascii="Times New Roman CE" w:hAnsi="Times New Roman CE" w:cs="Times New Roman"/>
          <w:lang w:val="en-GB"/>
        </w:rPr>
        <w:t>biodegrade</w:t>
      </w:r>
      <w:r w:rsidR="007524A7" w:rsidRPr="00740F6E">
        <w:rPr>
          <w:rFonts w:ascii="Times New Roman CE" w:hAnsi="Times New Roman CE" w:cs="Times New Roman"/>
          <w:lang w:val="en-GB"/>
        </w:rPr>
        <w:t xml:space="preserve">. </w:t>
      </w:r>
      <w:r w:rsidR="005E38E3">
        <w:rPr>
          <w:rFonts w:ascii="Times New Roman CE" w:hAnsi="Times New Roman CE" w:cs="Times New Roman"/>
          <w:lang w:val="en-GB"/>
        </w:rPr>
        <w:t>When</w:t>
      </w:r>
      <w:r w:rsidR="007524A7" w:rsidRPr="00740F6E">
        <w:rPr>
          <w:rFonts w:ascii="Times New Roman CE" w:hAnsi="Times New Roman CE" w:cs="Times New Roman"/>
          <w:lang w:val="en-GB"/>
        </w:rPr>
        <w:t xml:space="preserve"> immiscible starch was incorporated </w:t>
      </w:r>
      <w:r w:rsidR="005E38E3">
        <w:rPr>
          <w:rFonts w:ascii="Times New Roman CE" w:hAnsi="Times New Roman CE" w:cs="Times New Roman"/>
          <w:lang w:val="en-GB"/>
        </w:rPr>
        <w:t>into polyethylene it</w:t>
      </w:r>
      <w:r w:rsidR="005E38E3" w:rsidRPr="00740F6E">
        <w:rPr>
          <w:rFonts w:ascii="Times New Roman CE" w:hAnsi="Times New Roman CE" w:cs="Times New Roman"/>
          <w:lang w:val="en-GB"/>
        </w:rPr>
        <w:t xml:space="preserve"> </w:t>
      </w:r>
      <w:r w:rsidR="007524A7" w:rsidRPr="00740F6E">
        <w:rPr>
          <w:rFonts w:ascii="Times New Roman CE" w:hAnsi="Times New Roman CE" w:cs="Times New Roman"/>
          <w:lang w:val="en-GB"/>
        </w:rPr>
        <w:t xml:space="preserve">efficiently </w:t>
      </w:r>
      <w:r w:rsidR="005E38E3" w:rsidRPr="00740F6E">
        <w:rPr>
          <w:rFonts w:ascii="Times New Roman CE" w:hAnsi="Times New Roman CE" w:cs="Times New Roman"/>
          <w:lang w:val="en-GB"/>
        </w:rPr>
        <w:t>block</w:t>
      </w:r>
      <w:r w:rsidR="005E38E3">
        <w:rPr>
          <w:rFonts w:ascii="Times New Roman CE" w:hAnsi="Times New Roman CE" w:cs="Times New Roman"/>
          <w:lang w:val="en-GB"/>
        </w:rPr>
        <w:t>ed</w:t>
      </w:r>
      <w:r w:rsidR="005E38E3" w:rsidRPr="00740F6E">
        <w:rPr>
          <w:rFonts w:ascii="Times New Roman CE" w:hAnsi="Times New Roman CE" w:cs="Times New Roman"/>
          <w:lang w:val="en-GB"/>
        </w:rPr>
        <w:t xml:space="preserve"> </w:t>
      </w:r>
      <w:r w:rsidR="00080E3B" w:rsidRPr="00740F6E">
        <w:rPr>
          <w:rFonts w:ascii="Times New Roman CE" w:hAnsi="Times New Roman CE" w:cs="Times New Roman"/>
          <w:lang w:val="en-GB"/>
        </w:rPr>
        <w:t>both</w:t>
      </w:r>
      <w:r w:rsidR="007524A7" w:rsidRPr="00740F6E">
        <w:rPr>
          <w:rFonts w:ascii="Times New Roman CE" w:hAnsi="Times New Roman CE" w:cs="Times New Roman"/>
          <w:lang w:val="en-GB"/>
        </w:rPr>
        <w:t xml:space="preserve"> factors. Current</w:t>
      </w:r>
      <w:r w:rsidR="005E38E3">
        <w:rPr>
          <w:rFonts w:ascii="Times New Roman CE" w:hAnsi="Times New Roman CE" w:cs="Times New Roman"/>
          <w:lang w:val="en-GB"/>
        </w:rPr>
        <w:t>ly,</w:t>
      </w:r>
      <w:r w:rsidR="007524A7" w:rsidRPr="00740F6E">
        <w:rPr>
          <w:rFonts w:ascii="Times New Roman CE" w:hAnsi="Times New Roman CE" w:cs="Times New Roman"/>
          <w:lang w:val="en-GB"/>
        </w:rPr>
        <w:t xml:space="preserve"> starch applications mainly consist of thermoplastic starch as a standalone material or as an additive to other biodegradable polymers</w:t>
      </w:r>
      <w:r w:rsidR="005E38E3">
        <w:rPr>
          <w:rFonts w:ascii="Times New Roman CE" w:hAnsi="Times New Roman CE" w:cs="Times New Roman"/>
          <w:lang w:val="en-GB"/>
        </w:rPr>
        <w:t>,</w:t>
      </w:r>
      <w:r w:rsidR="007524A7" w:rsidRPr="00740F6E">
        <w:rPr>
          <w:rFonts w:ascii="Times New Roman CE" w:hAnsi="Times New Roman CE" w:cs="Times New Roman"/>
          <w:lang w:val="en-GB"/>
        </w:rPr>
        <w:t xml:space="preserve"> </w:t>
      </w:r>
      <w:r w:rsidR="005E38E3">
        <w:rPr>
          <w:rFonts w:ascii="Times New Roman CE" w:hAnsi="Times New Roman CE" w:cs="Times New Roman"/>
          <w:lang w:val="en-GB"/>
        </w:rPr>
        <w:t xml:space="preserve">aiming </w:t>
      </w:r>
      <w:r w:rsidR="007524A7" w:rsidRPr="00740F6E">
        <w:rPr>
          <w:rFonts w:ascii="Times New Roman CE" w:hAnsi="Times New Roman CE" w:cs="Times New Roman"/>
          <w:lang w:val="en-GB"/>
        </w:rPr>
        <w:t>to obtain fully biodegradable blends with a</w:t>
      </w:r>
      <w:r w:rsidR="00C33C65">
        <w:rPr>
          <w:rFonts w:ascii="Times New Roman CE" w:hAnsi="Times New Roman CE" w:cs="Times New Roman"/>
          <w:lang w:val="en-GB"/>
        </w:rPr>
        <w:t> </w:t>
      </w:r>
      <w:r w:rsidR="007524A7" w:rsidRPr="00740F6E">
        <w:rPr>
          <w:rFonts w:ascii="Times New Roman CE" w:hAnsi="Times New Roman CE" w:cs="Times New Roman"/>
          <w:lang w:val="en-GB"/>
        </w:rPr>
        <w:t xml:space="preserve">tailored set of properties. </w:t>
      </w:r>
      <w:r w:rsidR="00080E3B" w:rsidRPr="00C33C65">
        <w:rPr>
          <w:rFonts w:ascii="Times New Roman CE" w:hAnsi="Times New Roman CE" w:cs="Times New Roman"/>
          <w:spacing w:val="-2"/>
          <w:lang w:val="en-GB"/>
        </w:rPr>
        <w:t>Processing methods for obtaining starch</w:t>
      </w:r>
      <w:r w:rsidR="005E38E3" w:rsidRPr="00C33C65">
        <w:rPr>
          <w:rFonts w:ascii="Times New Roman CE" w:hAnsi="Times New Roman CE" w:cs="Times New Roman"/>
          <w:spacing w:val="-2"/>
          <w:lang w:val="en-GB"/>
        </w:rPr>
        <w:t>-</w:t>
      </w:r>
      <w:r w:rsidR="00080E3B" w:rsidRPr="00C33C65">
        <w:rPr>
          <w:rFonts w:ascii="Times New Roman CE" w:hAnsi="Times New Roman CE" w:cs="Times New Roman"/>
          <w:spacing w:val="-2"/>
          <w:lang w:val="en-GB"/>
        </w:rPr>
        <w:t xml:space="preserve">based materials, mainly for packaging industry, can be listed as follows: film forming </w:t>
      </w:r>
      <w:r w:rsidR="00080E3B" w:rsidRPr="00C33C65">
        <w:rPr>
          <w:rFonts w:ascii="Times New Roman CE" w:hAnsi="Times New Roman CE" w:cs="Times New Roman"/>
          <w:spacing w:val="-2"/>
          <w:lang w:val="en-GB"/>
        </w:rPr>
        <w:fldChar w:fldCharType="begin"/>
      </w:r>
      <w:r w:rsidR="00A94214" w:rsidRPr="00C33C65">
        <w:rPr>
          <w:rFonts w:ascii="Times New Roman CE" w:hAnsi="Times New Roman CE" w:cs="Times New Roman"/>
          <w:spacing w:val="-2"/>
          <w:lang w:val="en-GB"/>
        </w:rPr>
        <w:instrText xml:space="preserve"> ADDIN ZOTERO_ITEM CSL_CITATION {"citationID":"tkw65uXI","properties":{"formattedCitation":"(De Paola et al., 2021; Kumar Malik et al., 2022)","plainCitation":"(De Paola et al., 2021; Kumar Malik et al., 2022)","noteIndex":0},"citationItems":[{"id":1799,"uris":["http://zotero.org/users/8955362/items/7T743HJ7"],"itemData":{"id":1799,"type":"article-journal","abstract":"Starch is a biodegradable biopolymer with great potential for developing novel biodegradable products. However, Starch can be derivatized to improve its functionality and uses. In current research, underutilized mandua grains were used for starch isolation by alkaline stepping method, derivatized using acetic anhydride and characterized by SEM, FTIR, XRD and TGA. Further, the highly moldable, sustainable films of esterified mandua starch were successfully prepared via combining starches with glycerol and polyvinyl alcohol using a film-forming casting technique. The films were characterized for mechanical properties and morphology. The tensile strength of the esterified mandua starch film was significantly lower than those of the alkali isolated mandua starch film with polyvinyl alcohol. Further, acute toxicity study of acetylated mandua starch showed no adverse effect on biochemical parameters of treated animals. The findings demonstrated that the mandua starch films' flexibility was increased after acetylation. Thus, esterified mandua starch films might provide excellent substitutes for developing biodegradable products.","container-title":"Sustainable Energy Technologies and Assessments","DOI":"10.1016/j.seta.2022.102398","ISSN":"2213-1388","journalAbbreviation":"Sustainable Energy Technologies and Assessments","language":"en","page":"102398","source":"ScienceDirect","title":"Sustainable, highly foldable, eco-friendly films from Mandua starch derivative","volume":"53","author":[{"family":"Kumar Malik","given":"Mayank"},{"family":"Kumar","given":"Tarun"},{"family":"Kumar","given":"Vipin"},{"family":"Singh","given":"Jaspal"},{"family":"Kumar Singh","given":"Raj"},{"family":"Saini","given":"Karuna"}],"issued":{"date-parts":[["2022",10,1]]}},"label":"page"},{"id":1797,"uris":["http://zotero.org/users/8955362/items/IPKFXAGR"],"itemData":{"id":1797,"type":"article-journal","abstract":"Starch-based films are promising alternatives to synthetic films in food packaging. They were widely studied in terms of mechanical and optical properties. In food packaging, optical properties are of great interest because ultra violet (UV-light) protection is strictly required. Nevertheless, the characterization of film-forming dispersions was poorly addressed, especially regarding its correlation with the film produced. In this work, we characterized film-forming dispersions at different compositions of starch and carboxymethyl cellulose (CMC) by Turbiscan. This instrument is based on multiple light scattering and gives significant information about the miscibility of polymers in the dispersed phase. Indeed, it identifies the phenomena of destabilization and phase separation before their visibility to the unaided eye. This work aimed to study whether the homogeneous/inhomogeneous morphology of films could be forecast by the analysis of profiles obtained in the dispersed phase. The films produced were investigated by optical microscopy and absorbance analysis. As the CMC fraction increased, Turbiscan showed reduced phase separation. This implies better miscibility of mixture components and higher gelification degree. The related film was more homogeneous and presented higher UV absorbance. Consequently, film-forming dispersions and optical properties of films are strictly correlated and Turbiscan-based analysis is very useful to investigate the dispersion stability and predict the film quality.","container-title":"Polymers","DOI":"10.3390/polym13091464","ISSN":"2073-4360","issue":"9","language":"en","license":"http://creativecommons.org/licenses/by/3.0/","note":"number: 9\npublisher: Multidisciplinary Digital Publishing Institute","page":"1464","source":"www.mdpi.com","title":"Stability of Film-Forming Dispersions: Affects the Morphology and Optical Properties of Polymeric Films","title-short":"Stability of Film-Forming Dispersions","volume":"13","author":[{"family":"De Paola","given":"Maria Gabriela"},{"family":"Paletta","given":"Rosy"},{"family":"Lopresto","given":"Catia Giovanna"},{"family":"Lio","given":"Giuseppe Emanuele"},{"family":"De Luca","given":"Antonio"},{"family":"Chakraborty","given":"Sudip"},{"family":"Calabrò","given":"Vincenza"}],"issued":{"date-parts":[["2021",1]]}},"label":"page"}],"schema":"https://github.com/citation-style-language/schema/raw/master/csl-citation.json"} </w:instrText>
      </w:r>
      <w:r w:rsidR="00080E3B" w:rsidRPr="00C33C65">
        <w:rPr>
          <w:rFonts w:ascii="Times New Roman CE" w:hAnsi="Times New Roman CE" w:cs="Times New Roman"/>
          <w:spacing w:val="-2"/>
          <w:lang w:val="en-GB"/>
        </w:rPr>
        <w:fldChar w:fldCharType="separate"/>
      </w:r>
      <w:r w:rsidR="00A94214" w:rsidRPr="00C33C65">
        <w:rPr>
          <w:rFonts w:ascii="Times New Roman CE" w:hAnsi="Times New Roman CE" w:cs="Times New Roman CE"/>
          <w:spacing w:val="-2"/>
        </w:rPr>
        <w:t>(De Paola et al. 2021</w:t>
      </w:r>
      <w:r w:rsidR="00363A24" w:rsidRPr="00C33C65">
        <w:rPr>
          <w:rFonts w:ascii="Times New Roman CE" w:hAnsi="Times New Roman CE" w:cs="Times New Roman CE"/>
          <w:spacing w:val="-2"/>
        </w:rPr>
        <w:t>,</w:t>
      </w:r>
      <w:r w:rsidR="00A94214" w:rsidRPr="00C33C65">
        <w:rPr>
          <w:rFonts w:ascii="Times New Roman CE" w:hAnsi="Times New Roman CE" w:cs="Times New Roman CE"/>
          <w:spacing w:val="-2"/>
        </w:rPr>
        <w:t xml:space="preserve"> Kumar Malik et al. 2022)</w:t>
      </w:r>
      <w:r w:rsidR="00080E3B" w:rsidRPr="00C33C65">
        <w:rPr>
          <w:rFonts w:ascii="Times New Roman CE" w:hAnsi="Times New Roman CE" w:cs="Times New Roman"/>
          <w:spacing w:val="-2"/>
          <w:lang w:val="en-GB"/>
        </w:rPr>
        <w:fldChar w:fldCharType="end"/>
      </w:r>
      <w:r w:rsidR="00080E3B" w:rsidRPr="00C33C65">
        <w:rPr>
          <w:rFonts w:ascii="Times New Roman CE" w:hAnsi="Times New Roman CE" w:cs="Times New Roman"/>
          <w:spacing w:val="-2"/>
          <w:lang w:val="en-GB"/>
        </w:rPr>
        <w:t>, coating</w:t>
      </w:r>
      <w:r w:rsidR="005123AE" w:rsidRPr="00C33C65">
        <w:rPr>
          <w:rFonts w:ascii="Times New Roman CE" w:hAnsi="Times New Roman CE" w:cs="Times New Roman"/>
          <w:spacing w:val="-2"/>
          <w:lang w:val="en-GB"/>
        </w:rPr>
        <w:t xml:space="preserve"> </w:t>
      </w:r>
      <w:r w:rsidR="005123AE" w:rsidRPr="00C33C65">
        <w:rPr>
          <w:rFonts w:ascii="Times New Roman CE" w:hAnsi="Times New Roman CE" w:cs="Times New Roman"/>
          <w:spacing w:val="-2"/>
          <w:lang w:val="en-GB"/>
        </w:rPr>
        <w:fldChar w:fldCharType="begin"/>
      </w:r>
      <w:r w:rsidR="008B005F" w:rsidRPr="00C33C65">
        <w:rPr>
          <w:rFonts w:ascii="Times New Roman CE" w:hAnsi="Times New Roman CE" w:cs="Times New Roman"/>
          <w:spacing w:val="-2"/>
          <w:lang w:val="en-GB"/>
        </w:rPr>
        <w:instrText xml:space="preserve"> ADDIN ZOTERO_ITEM CSL_CITATION {"citationID":"0zGPD5mT","properties":{"formattedCitation":"(Chi, Wang, &amp; Catchmark, 2020; Dai, Zhang, &amp; Cheng, 2020; Najafidoust, Allahyari, Rahemi, &amp; Tasbihi, 2020; Oyom, Zhang, Bi, &amp; Tahergorabi, 2022)","plainCitation":"(Chi, Wang, &amp; Catchmark, 2020; Dai, Zhang, &amp; Cheng, 2020; Najafidoust, Allahyari, Rahemi, &amp; Tasbihi, 2020; Oyom, Zhang, Bi, &amp; Tahergorabi, 2022)","noteIndex":0},"citationItems":[{"id":1805,"uris":["http://zotero.org/users/8955362/items/PRPH4FFN"],"itemData":{"id":1805,"type":"article-journal","abstract":"Postharvest storability of fresh produce poses a great challenge due to their rapid physiological changes and microbial deterioration. Starch edible coatings have shown great promise and are considered the best in food preservation. Starch coatings exhibit good barrier properties and can be applied to fruits and vegetables to regulate gas and moisture movement, control senescence and prolong shelf-life. Antimicrobial agents such as essential oils and other plant extracts incorporated into starch edible coatings have further improved their functionality. Formulation of starch coatings with functional additives has multiple advantages and capacity to improve the quality of fruits and vegetables during postharvest storage. This review focuses on the development and application of antimicrobial starch-based coatings and comprehensively discusses their characterization, mechanism of action, and the release of antimicrobial agents from the polymer matrix to the fresh produce during postharvest storage. An extensive overview of the various types of starches and the most effective antimicrobial agent for making edible coatings are assessed. The current challenges and limitations of antimicrobial edible coatings and their potential scope for commercial application are well addressed.","container-title":"Progress in Organic Coatings","DOI":"10.1016/j.porgcoat.2022.106800","ISSN":"0300-9440","journalAbbreviation":"Progress in Organic Coatings","language":"en","page":"106800","source":"ScienceDirect","title":"Application of starch-based coatings incorporated with antimicrobial agents for preservation of fruits and vegetables: A review","title-short":"Application of starch-based coatings incorporated with antimicrobial agents for preservation of fruits and vegetables","volume":"166","author":[{"family":"Oyom","given":"William"},{"family":"Zhang","given":"Zhong"},{"family":"Bi","given":"Yang"},{"family":"Tahergorabi","given":"Reza"}],"issued":{"date-parts":[["2022",5,1]]}}},{"id":1804,"uris":["http://zotero.org/users/8955362/items/RTEZYFP2"],"itemData":{"id":1804,"type":"article-journal","abstract":"Starch-based nanocomposite film/coating made from cross-linked cassava starch reinforced by starch nanocrystals (SNCs) was successfully prepared. The effects of SNCs contents on the color, transparency, roughness, mechanical properties, water vapor permeability, and FTIR spectroscopy of the films were explored. The results showed that the film with 6% SNCs had the best comprehensive performance. Subsequently, graded Huangguan pears were coated with the formulation-optimized coating and stored at 20 °C for 4 weeks. From the physicochemical parameters of pears, it can be found that the grading treatment was detrimental to the preservation of pears, while the coating treatment was significantly effective for extending shelf life. Besides, the pattern of grading before coating was more advantageous for pear preservation. In general, this study firstly applied cross-linked starch-based nanocomposite coating on the preservation of pear, which had practical significance for expanding the use of nanocomposite coating reinforced by SNCs and pear preservation methods.","container-title":"Food Chemistry","DOI":"10.1016/j.foodchem.2019.125891","ISSN":"0308-8146","journalAbbreviation":"Food Chemistry","language":"en","page":"125891","source":"ScienceDirect","title":"Cross-linked starch-based edible coating reinforced by starch nanocrystals and its preservation effect on graded Huangguan pears","volume":"311","author":[{"family":"Dai","given":"Limin"},{"family":"Zhang","given":"Jun"},{"family":"Cheng","given":"Fang"}],"issued":{"date-parts":[["2020",5,1]]}}},{"id":1803,"uris":["http://zotero.org/users/8955362/items/NNXNZ562"],"itemData":{"id":1803,"type":"article-journal","abstract":"Starch, as one of the most abundant, sustainable and low-cost commercial biopolymers, has versatile applications in many industries (e.g. food, paper, packaging, construction, etc.). Herein, we reported the synthesis of starch-based polyelectrolyte complexes (SPECs) barrier coatings through a straightforward, industrially scalable shear mixing process. The formation of SPECs was significantly impacted by molecular weight (MW) and charge density of starch polymer chains, resulting in SPECs with different particle sizes, particle morphologies and rheological behaviors. Larger MW and higher charge density contributed to the formation of stiff and entangled starch macromolecular network modulated by different intermolecular interactions, thus leading to a densely packed structure in the coating materials. High MW SPEC coated paperboard exhibited uniform, defect-free surface morphology, improved mechanical properties (18% and 21% increase in tensile strength and Young's modulus, respectively), and excellent barrier performance against water vapor (40% lower than uncoated paperboard), grease (Kit number of 12), and oil penetration (Cobb60: 1.85 g/m2). Such cost-effective, biodegradable and ecologically compatible SPECs barrier materials hold high potential as sustainable alternative coatings for paper and paperboard packaging applications.","container-title":"Food Hydrocolloids","DOI":"10.1016/j.foodhyd.2020.105696","ISSN":"0268-005X","journalAbbreviation":"Food Hydrocolloids","language":"en","page":"105696","source":"ScienceDirect","title":"Sustainable starch-based barrier coatings for packaging applications","volume":"103","author":[{"family":"Chi","given":"Kai"},{"family":"Wang","given":"Hui"},{"family":"Catchmark","given":"Jeffrey M."}],"issued":{"date-parts":[["2020",6,1]]}}},{"id":1802,"uris":["http://zotero.org/users/8955362/items/3788SJMW"],"itemData":{"id":1802,"type":"article-journal","abstract":"Immobilization of TiO2 particles over substrates like glass can facilitate the separation after photocatalytic runs. Photocatalytic activity of TiO2 coatings is related to its morphology, crystallography, optical properties and adherence of the coating. Biotemplates, including animal-based and herbal-based templates are inexpensive, biocompatible and abundant and can control the quality of TiO2 coating. In this study the effects of biotemplates such as agar, gelatin, and starch on the physiochemical properties of TiO2 coatings were investigated. Synthesized coatings were characterized by XRD, BET, FESEM, TEM, FTIR, EDX, and UV-Vis DRS analyses. The results showed that using biotemplates reduces the TiO2 crystallite size. Template-free TiO2 had 30 nm crystallite size, but using templates like agar decreased the size to 18 nm. Moreover, the addition of biotemplates decreased the thickness of TiO2 coatings compared to template free coating. And the use of biotemplates also limits the pore size distribution and increases BET surface area. According to EDX, TiO2 coating with agar indicated a uniform Ti distribution and crack-free homogenous morphology. TEM analysis of agar-templated TiO2 film showed a uniform morphology of TiO2 particles with average particle size of 20 nm. The UV-Vis DRS also confirmed a reduction in the band gap of TiO2 after the introduction of biotemplates. The study of the photocatalytic performance of samples showed that agar-templated TiO2 coating was able to remove 62.4% of methylene blue, while the coatings synthesized with gelatin and starch were just able to remove 42.77% and 35%, respectively. The TiO2 coating with agar was studied at different pH values and different initial methylene blue concentrations as well. The stability test of agar-templated TiO2 coating after four runs indicated just 5% of activity lost.","container-title":"Ceramics International","DOI":"10.1016/j.ceramint.2019.10.202","ISSN":"0272-8842","issue":"4","journalAbbreviation":"Ceramics International","language":"en","page":"4707-4719","source":"ScienceDirect","title":"Uniform coating of TiO2 nanoparticles using biotemplates for photocatalytic wastewater treatment","volume":"46","author":[{"family":"Najafidoust","given":"Ahmad"},{"family":"Allahyari","given":"Somaiyeh"},{"family":"Rahemi","given":"Nader"},{"family":"Tasbihi","given":"Minoo"}],"issued":{"date-parts":[["2020",3,1]]}},"label":"page"}],"schema":"https://github.com/citation-style-language/schema/raw/master/csl-citation.json"} </w:instrText>
      </w:r>
      <w:r w:rsidR="005123AE" w:rsidRPr="00C33C65">
        <w:rPr>
          <w:rFonts w:ascii="Times New Roman CE" w:hAnsi="Times New Roman CE" w:cs="Times New Roman"/>
          <w:spacing w:val="-2"/>
          <w:lang w:val="en-GB"/>
        </w:rPr>
        <w:fldChar w:fldCharType="separate"/>
      </w:r>
      <w:r w:rsidR="00A94214" w:rsidRPr="00C33C65">
        <w:rPr>
          <w:rFonts w:ascii="Times New Roman CE" w:hAnsi="Times New Roman CE" w:cs="Times New Roman CE"/>
          <w:spacing w:val="-2"/>
          <w:lang w:val="en-GB"/>
        </w:rPr>
        <w:t>(Chi</w:t>
      </w:r>
      <w:r w:rsidR="00E75F73" w:rsidRPr="00C33C65">
        <w:rPr>
          <w:rFonts w:ascii="Times New Roman CE" w:hAnsi="Times New Roman CE" w:cs="Times New Roman CE"/>
          <w:spacing w:val="-2"/>
          <w:lang w:val="en-GB"/>
        </w:rPr>
        <w:t xml:space="preserve"> </w:t>
      </w:r>
      <w:r w:rsidR="00E75F73" w:rsidRPr="00C33C65">
        <w:rPr>
          <w:rFonts w:ascii="Times New Roman CE" w:hAnsi="Times New Roman CE" w:cs="Times New Roman CE"/>
          <w:spacing w:val="-2"/>
          <w:lang w:val="en-US"/>
        </w:rPr>
        <w:t>et al.</w:t>
      </w:r>
      <w:r w:rsidR="00A94214" w:rsidRPr="00C33C65">
        <w:rPr>
          <w:rFonts w:ascii="Times New Roman CE" w:hAnsi="Times New Roman CE" w:cs="Times New Roman CE"/>
          <w:spacing w:val="-2"/>
          <w:lang w:val="en-GB"/>
        </w:rPr>
        <w:t xml:space="preserve"> 2020</w:t>
      </w:r>
      <w:r w:rsidR="00E75F73" w:rsidRPr="00C33C65">
        <w:rPr>
          <w:rFonts w:ascii="Times New Roman CE" w:hAnsi="Times New Roman CE" w:cs="Times New Roman CE"/>
          <w:spacing w:val="-2"/>
          <w:lang w:val="en-GB"/>
        </w:rPr>
        <w:t>,</w:t>
      </w:r>
      <w:r w:rsidR="00A94214" w:rsidRPr="00C33C65">
        <w:rPr>
          <w:rFonts w:ascii="Times New Roman CE" w:hAnsi="Times New Roman CE" w:cs="Times New Roman CE"/>
          <w:spacing w:val="-2"/>
          <w:lang w:val="en-GB"/>
        </w:rPr>
        <w:t xml:space="preserve"> Dai</w:t>
      </w:r>
      <w:r w:rsidR="00E75F73" w:rsidRPr="00C33C65">
        <w:rPr>
          <w:rFonts w:ascii="Times New Roman CE" w:hAnsi="Times New Roman CE" w:cs="Times New Roman CE"/>
          <w:spacing w:val="-2"/>
          <w:lang w:val="en-GB"/>
        </w:rPr>
        <w:t xml:space="preserve"> et al.</w:t>
      </w:r>
      <w:r w:rsidR="00A94214" w:rsidRPr="00C33C65">
        <w:rPr>
          <w:rFonts w:ascii="Times New Roman CE" w:hAnsi="Times New Roman CE" w:cs="Times New Roman CE"/>
          <w:spacing w:val="-2"/>
          <w:lang w:val="en-GB"/>
        </w:rPr>
        <w:t xml:space="preserve"> 2020</w:t>
      </w:r>
      <w:r w:rsidR="00E75F73" w:rsidRPr="00C33C65">
        <w:rPr>
          <w:rFonts w:ascii="Times New Roman CE" w:hAnsi="Times New Roman CE" w:cs="Times New Roman CE"/>
          <w:spacing w:val="-2"/>
          <w:lang w:val="en-GB"/>
        </w:rPr>
        <w:t>,</w:t>
      </w:r>
      <w:r w:rsidR="00A94214" w:rsidRPr="00C33C65">
        <w:rPr>
          <w:rFonts w:ascii="Times New Roman CE" w:hAnsi="Times New Roman CE" w:cs="Times New Roman CE"/>
          <w:spacing w:val="-2"/>
          <w:lang w:val="en-GB"/>
        </w:rPr>
        <w:t xml:space="preserve"> Najafidoust</w:t>
      </w:r>
      <w:r w:rsidR="00E75F73" w:rsidRPr="00C33C65">
        <w:rPr>
          <w:rFonts w:ascii="Times New Roman CE" w:hAnsi="Times New Roman CE" w:cs="Times New Roman CE"/>
          <w:spacing w:val="-2"/>
          <w:lang w:val="en-GB"/>
        </w:rPr>
        <w:t xml:space="preserve"> et al.</w:t>
      </w:r>
      <w:r w:rsidR="00A94214" w:rsidRPr="00C33C65">
        <w:rPr>
          <w:rFonts w:ascii="Times New Roman CE" w:hAnsi="Times New Roman CE" w:cs="Times New Roman CE"/>
          <w:spacing w:val="-2"/>
          <w:lang w:val="en-GB"/>
        </w:rPr>
        <w:t xml:space="preserve"> 2020</w:t>
      </w:r>
      <w:r w:rsidR="00E75F73" w:rsidRPr="00C33C65">
        <w:rPr>
          <w:rFonts w:ascii="Times New Roman CE" w:hAnsi="Times New Roman CE" w:cs="Times New Roman CE"/>
          <w:spacing w:val="-2"/>
          <w:lang w:val="en-GB"/>
        </w:rPr>
        <w:t>,</w:t>
      </w:r>
      <w:r w:rsidR="00A94214" w:rsidRPr="00C33C65">
        <w:rPr>
          <w:rFonts w:ascii="Times New Roman CE" w:hAnsi="Times New Roman CE" w:cs="Times New Roman CE"/>
          <w:spacing w:val="-2"/>
          <w:lang w:val="en-GB"/>
        </w:rPr>
        <w:t xml:space="preserve"> Oyom</w:t>
      </w:r>
      <w:r w:rsidR="00E75F73" w:rsidRPr="00C33C65">
        <w:rPr>
          <w:rFonts w:ascii="Times New Roman CE" w:hAnsi="Times New Roman CE" w:cs="Times New Roman CE"/>
          <w:spacing w:val="-2"/>
          <w:lang w:val="en-GB"/>
        </w:rPr>
        <w:t xml:space="preserve"> et al.</w:t>
      </w:r>
      <w:r w:rsidR="00A94214" w:rsidRPr="00C33C65">
        <w:rPr>
          <w:rFonts w:ascii="Times New Roman CE" w:hAnsi="Times New Roman CE" w:cs="Times New Roman CE"/>
          <w:spacing w:val="-2"/>
          <w:lang w:val="en-GB"/>
        </w:rPr>
        <w:t xml:space="preserve"> 2022)</w:t>
      </w:r>
      <w:r w:rsidR="005123AE" w:rsidRPr="00C33C65">
        <w:rPr>
          <w:rFonts w:ascii="Times New Roman CE" w:hAnsi="Times New Roman CE" w:cs="Times New Roman"/>
          <w:spacing w:val="-2"/>
          <w:lang w:val="en-GB"/>
        </w:rPr>
        <w:fldChar w:fldCharType="end"/>
      </w:r>
      <w:r w:rsidR="00080E3B" w:rsidRPr="00C33C65">
        <w:rPr>
          <w:rFonts w:ascii="Times New Roman CE" w:hAnsi="Times New Roman CE" w:cs="Times New Roman"/>
          <w:spacing w:val="-2"/>
          <w:lang w:val="en-GB"/>
        </w:rPr>
        <w:t>, foaming</w:t>
      </w:r>
      <w:r w:rsidR="005123AE" w:rsidRPr="00C33C65">
        <w:rPr>
          <w:rFonts w:ascii="Times New Roman CE" w:hAnsi="Times New Roman CE" w:cs="Times New Roman"/>
          <w:spacing w:val="-2"/>
          <w:lang w:val="en-GB"/>
        </w:rPr>
        <w:t xml:space="preserve"> </w:t>
      </w:r>
      <w:r w:rsidR="005123AE" w:rsidRPr="00C33C65">
        <w:rPr>
          <w:rFonts w:ascii="Times New Roman CE" w:hAnsi="Times New Roman CE" w:cs="Times New Roman"/>
          <w:spacing w:val="-2"/>
          <w:lang w:val="en-GB"/>
        </w:rPr>
        <w:fldChar w:fldCharType="begin"/>
      </w:r>
      <w:r w:rsidR="00A94214" w:rsidRPr="00C33C65">
        <w:rPr>
          <w:rFonts w:ascii="Times New Roman CE" w:hAnsi="Times New Roman CE" w:cs="Times New Roman"/>
          <w:spacing w:val="-2"/>
          <w:lang w:val="en-GB"/>
        </w:rPr>
        <w:instrText xml:space="preserve"> ADDIN ZOTERO_ITEM CSL_CITATION {"citationID":"7qqF9n1F","properties":{"formattedCitation":"(Han et al., 2023; Hoc &amp; Haznar-Garbacz, 2021; Mort, Peters, Curtzwiler, Jiang, &amp; Vorst, 2022; Zhang &amp; Xu, 2022; Zubair et al., 2020)","plainCitation":"(Han et al., 2023; Hoc &amp; Haznar-Garbacz, 2021; Mort, Peters, Curtzwiler, Jiang, &amp; Vorst, 2022; Zhang &amp; Xu, 2022; Zubair et al., 2020)","noteIndex":0},"citationItems":[{"id":1810,"uris":["http://zotero.org/users/8955362/items/8ZFBHS5C"],"itemData":{"id":1810,"type":"article-journal","abstract":"In the last two decades, the application of microwave heating to the processing of materials has to become increasingly widespread. Microwave-assisted foaming processes show promise for industrial commercialization due to the potential advantages that microwaves have shown compared to conventional methods. These include reducing process time, improved energy efficiency, solvent-free foaming, reduced processing steps, and improved product quality. However, the interaction of microwave energy with foaming materials, the effects of critical processing factors on microwave foaming behavior, and the foamed product’s final properties are still not well-explored. This article reviews the mechanism and principles of microwave foaming of different materials. The article critically evaluates the impact of influential foaming parameters such as blowing agent, viscosity, precursor properties, microwave conditions, additives, and filler on the interaction of microwave, foaming material, physical (expansion, cellular structure, and density), mechanical, and thermal properties of the resultant foamed product. Finally, the key challenges and opportunities for developing industrial microwave foaming processes are identified, and areas for potential future research works are highlighted.","container-title":"Polymers","DOI":"10.3390/polym12112477","ISSN":"2073-4360","issue":"11","language":"en","license":"http://creativecommons.org/licenses/by/3.0/","note":"number: 11\npublisher: Multidisciplinary Digital Publishing Institute","page":"2477","source":"www.mdpi.com","title":"Microwave Foaming of Materials: An Emerging Field","title-short":"Microwave Foaming of Materials","volume":"12","author":[{"family":"Zubair","given":"Mukarram"},{"family":"Ferrari","given":"Rebecca"},{"family":"Alagha","given":"Omar"},{"family":"Mu’azu","given":"Nuhu Dalhat"},{"family":"Blaisi","given":"Nawaf I."},{"family":"Ateeq","given":"Ijlal Shahrukh"},{"family":"Manzar","given":"Mohammad Saood"}],"issued":{"date-parts":[["2020",11]]}},"label":"page"},{"id":1816,"uris":["http://zotero.org/users/8955362/items/7D8UGJWV"],"itemData":{"id":1816,"type":"article-journal","abstract":"Foams produced with biobased materials, such as poly(lactic acid) (PLA), cellulose, starch, and plant oil-based polyurethanes, have become more and more important in the circular economy. However, there are still significant challenges, including inferior performance and higher cost. The use of low-cost filler material has the potential to reduce the cost and alter the composite properties of biobased foams. By selecting biofillers derived from plant material, we can reduce the cost without sacrificing the compostability. This study explored the impact of landfill-diverted biofiller material, ground coffee chaff and rice hulls on the physical properties of biobased foams. Both biofillers were extrusion compounded with PLA, then extruded into rigid foams using a physical blowing agent. A filler concentration up to 10 weight % rice hull or 5 weight % coffee chaff could be incorporated without a significant increase in density, in comparison to the regular PLA foam. The thermal conductivity was similarly unaffected by biofiller loading, with values ranging between 71.5 and 76.2 mW/m-K. Surprisingly, the filler composite foams possessed impressive mechanical properties with all compressive moduli above 300 MPa. Only 5 weight % loading resulted in the doubling of compressive modulus, compared to the regular PLA foam. These results indicate that landfill-diverted fillers can strengthen foam mechanical properties without impacting thermal insulation performance, by forming reinforcing networks within the cell walls.","container-title":"Sustainability","DOI":"10.3390/su14095521","ISSN":"2071-1050","issue":"9","language":"en","license":"http://creativecommons.org/licenses/by/3.0/","note":"number: 9\npublisher: Multidisciplinary Digital Publishing Institute","page":"5521","source":"www.mdpi.com","title":"Biofillers Improved Compression Modulus of Extruded PLA Foams","volume":"14","author":[{"family":"Mort","given":"Rebecca"},{"family":"Peters","given":"Erin"},{"family":"Curtzwiler","given":"Greg"},{"family":"Jiang","given":"Shan"},{"family":"Vorst","given":"Keith"}],"issued":{"date-parts":[["2022",1]]}}},{"id":1815,"uris":["http://zotero.org/users/8955362/items/ZDYP9K4L"],"itemData":{"id":1815,"type":"article-journal","abstract":"Variations in mixture proportions of plasticizers, additives, and crosslinking agents have significant impacts on mechanical performance of starch-based foam materials. In particular, starch/ethylene-vinyl acetate (EVA) foam materials have been developed with improved mechanical strength by optimizing the formulation. There is a lack of numerical correlations that could help analyze the effects of components and provide a predictive method for future research. In this study, we develop simple and accurate predictions for tensile strength and resilience based on mixture proportions of components for starch-based/EVA foam materials. The models constructed might be used to help design mixture proportions of starch-based foam materials. By combining optimization results from the Taguchi method and machine learning approaches, it is expected that more quantitative data can be extracted from fewer experimental trials at the same time.","container-title":"Journal of Cellular Plastics","DOI":"10.1177/0021955X211062638","ISSN":"0021-955X","issue":"3","language":"en","note":"publisher: SAGE Publications Ltd STM","page":"505-514","source":"SAGE Journals","title":"Predicting mechanical performance of starch-based foam materials","volume":"58","author":[{"family":"Zhang","given":"Yun"},{"family":"Xu","given":"Xiaojie"}],"issued":{"date-parts":[["2022",5,1]]}}},{"id":1813,"uris":["http://zotero.org/users/8955362/items/A2DDX3E7"],"itemData":{"id":1813,"type":"article-journal","abstract":"Foams are multiphase systems found throughout nature. We meet them equally often in our everyday life, starting with the foam in the morning espresso, where the foam should constitute 10% of the drink or in a glass of beer and ending with the evening bath with foam. These multiphase systems consist mainly of gas, which is separated by liquid or solid lamellae. The lamellae have a very large surface area and a small thickness, which results in their low stability. The foams in pharmaceutics are known for a long time as protective or therapeutic preparations for topical use. However, the physicochemical structure of both solid and liquid foams offers multiple fields of application in the modern therapy. For instance, owing to the unique structure, foams can be also used for parenteral use in the form of implants serving as a drug carrier and at the same time, a scaffold for regenerating the tissue. Foams can also be used orally in the form of controlled drug delivery systems that are potentially useful for sustained or targeted drug delivery. The article describes the unique advantages and features of foams that make them useful in modern pharmacotherapy.","container-title":"European Journal of Pharmaceutics and Biopharmaceutics","DOI":"10.1016/j.ejpb.2021.07.012","ISSN":"0939-6411","journalAbbreviation":"European Journal of Pharmaceutics and Biopharmaceutics","language":"en","page":"73-82","source":"ScienceDirect","title":"Foams as unique drug delivery systems","volume":"167","author":[{"family":"Hoc","given":"Dagmara"},{"family":"Haznar-Garbacz","given":"Dorota"}],"issued":{"date-parts":[["2021",10,1]]}}},{"id":1811,"uris":["http://zotero.org/users/8955362/items/KMQMM6A3"],"itemData":{"id":1811,"type":"article-journal","abstract":"Starch-based foams have attracted great attention as alternatives to expanded polystyrene because of their sustainability, biodegradability, and low thermal conductivity. Herein, we report high-thermal insulation starch blend foams with systematically controlled compositions of amylose and amylopectin. Starch blend foams are fabricated using two different types of starch (i.e., waxy corn starch and high-amylose corn starch) in various blending ratios (0:10, 2:8, 4:6, 6:4, 8:2, and 10:0). The samples with different compositions of amylose and amylopectin show differences in crystallinity and rheological properties that are responsible for the foaming behavior. The samples with higher amylose content show a lower degree of the breakup of crystalline regions during gelatinization and higher viscosity, and well-expanded foaming behavior is inhibited in these samples. The samples with high amylose ratios provide irregular cell structures, high foam density, high flexural strength, low water absorption, and poor thermal insulation performance. Conversely, the samples with high amylopectin ratios provide relatively regular cell structures, low foam density, poor flexural strength, high water absorption, and excellent thermal insulation performance. Notably, the optimized sample, M26P74, which has 26% amylose and 74% amylopectin, shows equivalent levels of thermal insulation performance and flexural strength as conventional thermal insulating materials. This result suggests potential applications of starch-based foams as thermal insulating materials used in cold chains through an eco-friendly and sustainable approach.","container-title":"ACS Sustainable Chemistry &amp; Engineering","DOI":"10.1021/acssuschemeng.2c06505","issue":"7","journalAbbreviation":"ACS Sustainable Chem. Eng.","note":"publisher: American Chemical Society","page":"2968-2977","source":"ACS Publications","title":"Impact of the Amylose/Amylopectin Ratio of Starch-Based Foams on Foaming Behavior, Mechanical Properties, and Thermal Insulation Performance","volume":"11","author":[{"family":"Han","given":"Jae Hyeok"},{"family":"Lee","given":"Junhyuk"},{"family":"Kim","given":"Sung Kyu"},{"family":"Kang","given":"DongHo"},{"family":"Park","given":"Ho Bum"},{"family":"Shim","given":"Jin Kie"}],"issued":{"date-parts":[["2023",2,20]]}}}],"schema":"https://github.com/citation-style-language/schema/raw/master/csl-citation.json"} </w:instrText>
      </w:r>
      <w:r w:rsidR="005123AE" w:rsidRPr="00C33C65">
        <w:rPr>
          <w:rFonts w:ascii="Times New Roman CE" w:hAnsi="Times New Roman CE" w:cs="Times New Roman"/>
          <w:spacing w:val="-2"/>
          <w:lang w:val="en-GB"/>
        </w:rPr>
        <w:fldChar w:fldCharType="separate"/>
      </w:r>
      <w:r w:rsidR="00A94214" w:rsidRPr="00C33C65">
        <w:rPr>
          <w:rFonts w:ascii="Times New Roman CE" w:hAnsi="Times New Roman CE" w:cs="Times New Roman CE"/>
          <w:spacing w:val="-2"/>
          <w:lang w:val="en-US"/>
        </w:rPr>
        <w:t>(Han et al. 2023</w:t>
      </w:r>
      <w:r w:rsidR="00E75F73" w:rsidRPr="00C33C65">
        <w:rPr>
          <w:rFonts w:ascii="Times New Roman CE" w:hAnsi="Times New Roman CE" w:cs="Times New Roman CE"/>
          <w:spacing w:val="-2"/>
          <w:lang w:val="en-US"/>
        </w:rPr>
        <w:t>,</w:t>
      </w:r>
      <w:r w:rsidR="00A94214" w:rsidRPr="00C33C65">
        <w:rPr>
          <w:rFonts w:ascii="Times New Roman CE" w:hAnsi="Times New Roman CE" w:cs="Times New Roman CE"/>
          <w:spacing w:val="-2"/>
          <w:lang w:val="en-US"/>
        </w:rPr>
        <w:t xml:space="preserve"> Hoc &amp; Haznar-Garbacz 2021</w:t>
      </w:r>
      <w:r w:rsidR="00E75F73" w:rsidRPr="00C33C65">
        <w:rPr>
          <w:rFonts w:ascii="Times New Roman CE" w:hAnsi="Times New Roman CE" w:cs="Times New Roman CE"/>
          <w:spacing w:val="-2"/>
          <w:lang w:val="en-US"/>
        </w:rPr>
        <w:t>,</w:t>
      </w:r>
      <w:r w:rsidR="00A94214" w:rsidRPr="00C33C65">
        <w:rPr>
          <w:rFonts w:ascii="Times New Roman CE" w:hAnsi="Times New Roman CE" w:cs="Times New Roman CE"/>
          <w:spacing w:val="-2"/>
          <w:lang w:val="en-US"/>
        </w:rPr>
        <w:t xml:space="preserve"> Mort</w:t>
      </w:r>
      <w:r w:rsidR="00E75F73" w:rsidRPr="00C33C65">
        <w:rPr>
          <w:rFonts w:ascii="Times New Roman CE" w:hAnsi="Times New Roman CE" w:cs="Times New Roman CE"/>
          <w:spacing w:val="-2"/>
          <w:lang w:val="en-GB"/>
        </w:rPr>
        <w:t xml:space="preserve"> et al.</w:t>
      </w:r>
      <w:r w:rsidR="00A94214" w:rsidRPr="00C33C65">
        <w:rPr>
          <w:rFonts w:ascii="Times New Roman CE" w:hAnsi="Times New Roman CE" w:cs="Times New Roman CE"/>
          <w:spacing w:val="-2"/>
          <w:lang w:val="en-US"/>
        </w:rPr>
        <w:t xml:space="preserve"> 2022</w:t>
      </w:r>
      <w:r w:rsidR="00E75F73" w:rsidRPr="00C33C65">
        <w:rPr>
          <w:rFonts w:ascii="Times New Roman CE" w:hAnsi="Times New Roman CE" w:cs="Times New Roman CE"/>
          <w:spacing w:val="-2"/>
          <w:lang w:val="en-US"/>
        </w:rPr>
        <w:t>,</w:t>
      </w:r>
      <w:r w:rsidR="00A94214" w:rsidRPr="00C33C65">
        <w:rPr>
          <w:rFonts w:ascii="Times New Roman CE" w:hAnsi="Times New Roman CE" w:cs="Times New Roman CE"/>
          <w:spacing w:val="-2"/>
          <w:lang w:val="en-US"/>
        </w:rPr>
        <w:t xml:space="preserve"> Zhang &amp; Xu 2022</w:t>
      </w:r>
      <w:r w:rsidR="00E75F73" w:rsidRPr="00C33C65">
        <w:rPr>
          <w:rFonts w:ascii="Times New Roman CE" w:hAnsi="Times New Roman CE" w:cs="Times New Roman CE"/>
          <w:spacing w:val="-2"/>
          <w:lang w:val="en-US"/>
        </w:rPr>
        <w:t>,</w:t>
      </w:r>
      <w:r w:rsidR="00A94214" w:rsidRPr="00C33C65">
        <w:rPr>
          <w:rFonts w:ascii="Times New Roman CE" w:hAnsi="Times New Roman CE" w:cs="Times New Roman CE"/>
          <w:spacing w:val="-2"/>
          <w:lang w:val="en-US"/>
        </w:rPr>
        <w:t xml:space="preserve"> Zubair et al., 2020)</w:t>
      </w:r>
      <w:r w:rsidR="005123AE" w:rsidRPr="00C33C65">
        <w:rPr>
          <w:rFonts w:ascii="Times New Roman CE" w:hAnsi="Times New Roman CE" w:cs="Times New Roman"/>
          <w:spacing w:val="-2"/>
          <w:lang w:val="en-GB"/>
        </w:rPr>
        <w:fldChar w:fldCharType="end"/>
      </w:r>
      <w:r w:rsidR="00080E3B" w:rsidRPr="00C33C65">
        <w:rPr>
          <w:rFonts w:ascii="Times New Roman CE" w:hAnsi="Times New Roman CE" w:cs="Times New Roman"/>
          <w:spacing w:val="-2"/>
          <w:lang w:val="en-GB"/>
        </w:rPr>
        <w:t xml:space="preserve"> and extrusion</w:t>
      </w:r>
      <w:r w:rsidR="005123AE" w:rsidRPr="00C33C65">
        <w:rPr>
          <w:rFonts w:ascii="Times New Roman CE" w:hAnsi="Times New Roman CE" w:cs="Times New Roman"/>
          <w:b/>
          <w:spacing w:val="-2"/>
          <w:lang w:val="en-GB"/>
        </w:rPr>
        <w:t xml:space="preserve"> </w:t>
      </w:r>
      <w:r w:rsidR="005123AE" w:rsidRPr="00C33C65">
        <w:rPr>
          <w:rFonts w:ascii="Times New Roman CE" w:hAnsi="Times New Roman CE" w:cs="Times New Roman"/>
          <w:b/>
          <w:spacing w:val="-2"/>
          <w:lang w:val="en-GB"/>
        </w:rPr>
        <w:fldChar w:fldCharType="begin"/>
      </w:r>
      <w:r w:rsidR="00A94214" w:rsidRPr="00C33C65">
        <w:rPr>
          <w:rFonts w:ascii="Times New Roman CE" w:hAnsi="Times New Roman CE" w:cs="Times New Roman"/>
          <w:b/>
          <w:spacing w:val="-2"/>
          <w:lang w:val="en-GB"/>
        </w:rPr>
        <w:instrText xml:space="preserve"> ADDIN ZOTERO_ITEM CSL_CITATION {"citationID":"UExKkhxH","properties":{"formattedCitation":"(Babatunde et al., 2023; Huang, Liu, Ma, Mai, &amp; Li, 2022; Rangira, Gu, Ek, &amp; Ganjyal, 2020; Richter et al., 2022; C. Zhou et al., 2022)","plainCitation":"(Babatunde et al., 2023; Huang, Liu, Ma, Mai, &amp; Li, 2022; Rangira, Gu, Ek, &amp; Ganjyal, 2020; Richter et al., 2022; C. Zhou et al., 2022)","noteIndex":0},"citationItems":[{"id":1823,"uris":["http://zotero.org/users/8955362/items/8M8KDBR2"],"itemData":{"id":1823,"type":"article-journal","abstract":"Extrusion is a thermomechanical technology that has been widely used in the production of various starch-based foods and can transform raw materials into edible products with unique nutritional characteristics. Starch digestibility is a crucial nutritional factor that can largely determine the human postprandial glycemic response, and frequent consumption of foods with rapid starch digestibility is related to the occurrence of type 2 diabetes. The extrusion process involves starch degradation and order–disorder structural transition, which could result in large variance in starch digestibility in these foods depending on the raw material properties and processing conditions. It provides opportunities to modify starch digestibility by selecting a desirable combination of raw food materials and extrusion settings. This review firstly introduces the application of extrusion techniques in starch-based food production, while, more importantly, it discusses the effects of extrusion on the alteration of starch structures and consequentially starch digestibility in various foods. This review contains important information to generate a new generation of foods with slow starch digestibility by the extrusion technique.","container-title":"Foods","DOI":"10.3390/foods11162538","ISSN":"2304-8158","issue":"16","language":"en","license":"http://creativecommons.org/licenses/by/3.0/","note":"number: 16\npublisher: Multidisciplinary Digital Publishing Institute","page":"2538","source":"www.mdpi.com","title":"Effects of Extrusion on Starch Molecular Degradation, Order–Disorder Structural Transition and Digestibility—A Review","volume":"11","author":[{"family":"Huang","given":"Xiaoyue"},{"family":"Liu","given":"Hongsheng"},{"family":"Ma","given":"Yue"},{"family":"Mai","given":"Shihua"},{"family":"Li","given":"Cheng"}],"issued":{"date-parts":[["2022",1]]}},"label":"page"},{"id":1831,"uris":["http://zotero.org/users/8955362/items/Q2G72HGJ"],"itemData":{"id":1831,"type":"article-journal","abstract":"Pulses are important as alternative sources of protein and carbohydrates for the animal industry and, thus, require accurate evaluation of their nutrient profile during processing. Extrusion is a thermal processing of ingredients to induce physiochemical changes that convert them into more valuable products. The current study evaluated the effects of extrusion on the starch and fibre components of Amarillo peas, Dun peas, chickpeas, faba beans, lentils, and soybean meal (SBM). Pulses were extruded at 18% or 22% moisture and 110, 130, or 150 °C. Extrusion decreased (P &lt; 0.05) the starch content in Amarillo and Dun peas but increased (P &lt; 0.05) the same in faba beans, lentils, and SBM when compared with their whole counterparts. There was no difference in the total dietary fibre content of whole and extruded Amarillo peas, Dun peas, chickpeas, and SBM. Extrusion increased (P &lt; 0.05) the soluble dietary fibre (SDF) content of all pulses and SBM except chickpeas. Extrusion increased (P &lt; 0.05) for all fibre types in faba beans. Results indicate that extrusion increased the starch and SDF content of most pulses but had negative or no effects on other fibre components in all pulses except faba beans.","container-title":"Canadian Journal of Animal Science","DOI":"10.1139/cjas-2022-0127","ISSN":"0008-3984","journalAbbreviation":"Can. J. Anim. Sci.","note":"publisher: NRC Research Press","source":"cdnsciencepub.com (Atypon)","title":"Extrusion effects on the starch and fibre composition of Canadian pulses","URL":"https://cdnsciencepub.com/doi/10.1139/cjas-2022-0127","author":[{"family":"Babatunde","given":"Olufemi O."},{"family":"Cargo-Froom","given":"Cara L."},{"family":"Ai","given":"Yongfeng"},{"family":"Newkirk","given":"Rex W."},{"family":"Marinangeli","given":"Christopher P.F."},{"family":"Shoveller","given":"Anna K."},{"family":"Columbus","given":"Daniel A."}],"accessed":{"date-parts":[["2023",6,6]]},"issued":{"date-parts":[["2023",4,13]]}}},{"id":1828,"uris":["http://zotero.org/users/8955362/items/GNY8A9M7"],"itemData":{"id":1828,"type":"article-journal","abstract":"Further investigation of material properties during the extrusion process is essential to achieve precise control of the quality of the extrudate. Whole oat flour was used to produce low moisture puffed samples by a twin-screw extruder. X-ray diffraction (XRD), Scanning electron microscopy (SEM), infrared spectroscopy (FTIR), thermal analysis, and rheological experiments were used to deeply characterize changes in the structure and cross-linking of oats in different extrusion zones. Results indicated that the melting region was the main region that changed oat starch, including the major transformation of oat starch crystal morphology and the significant decrease of enthalpy representing the starch pasting peak in the differential scanning calorimeter (DSC) pattern (p &lt; 0.05). Moreover, the unstable structure of the protein increased in the barrel and then decreased significantly (p &lt; 0.05) after being extruded through the die head. The viscosity of oats increased in the cooking zone but decreased after the melting zone. A transformation occurred from elastic-dominant behavior to viscoelastic-dominant behavior for oats in the melting zone and after being extruded. This study provides further theoretical support for the research of the change of materials during extrusion and the development of oat-based food.","container-title":"Foods","DOI":"10.3390/foods11152206","ISSN":"2304-8158","issue":"15","language":"en","license":"http://creativecommons.org/licenses/by/3.0/","note":"number: 15\npublisher: Multidisciplinary Digital Publishing Institute","page":"2206","source":"www.mdpi.com","title":"Twin-Screw Extrusion of Oat: Evolutions of Rheological Behavior, Thermal Properties and Structures of Extruded Oat in Different Extrusion Zones","title-short":"Twin-Screw Extrusion of Oat","volume":"11","author":[{"family":"Zhou","given":"Chengyi"},{"family":"Wu","given":"Min"},{"family":"Sun","given":"Dongyu"},{"family":"Wei","given":"Wenguang"},{"family":"Yu","given":"Haoze"},{"family":"Zhang","given":"Tong"}],"issued":{"date-parts":[["2022",1]]}}},{"id":1826,"uris":["http://zotero.org/users/8955362/items/S6Q2CZT9"],"itemData":{"id":1826,"type":"article-journal","abstract":"Ten novel breeding lines of quinoa (Chenopodium quinoa Willd) suitable to be grown in the Pacific Northwest of the United States were developed and utilized for extrusion processing. Understanding how a particular breeding line performs during food processing and which properties determine its performance can promote the use of quinoa as an ingredient in value-added products, such as extruded snacks. In this study, extrusion characteristics of the whole seed flours of the novel quinoa breeding lines were evaluated using a co-rotating twin-screw extruder at two temperatures (110°C and 125°C), three screw speeds (200, 350, and 500 rpm), and a moisture content of 18% (w.b.). The expansion ratio (ER) ranged from 1.15 to 2.33 and was negatively influenced by the fat content in the flours. Breeding line 11WAQ-104.88 (WAQ10) exhibited the greatest potential for use in direct expanded foods as it had the highest ER for all conditions studied. Strong correlations were found between ER and pasting properties of the flours, proving the usefulness of the pasting test for flour quality evaluation before extrusion processing. The results demonstrate the potential of using quinoa for producing direct expanded food products and highlight the importance of selecting specific breeding lines for desired product characteristics. Practical Application This study provides the extrusion processing characteristics of 10 new quinoa breeding lines. Based on the information gained, it will be easier for the food industry, including breeders as well as processors, to select the right quinoa variety based on their requirements, and may further help to enhance the use of quinoa.","container-title":"Journal of Food Science","DOI":"10.1111/1750-3841.16360","ISSN":"1750-3841","issue":"12","language":"en","license":"© 2022 Institute of Food Technologists.","note":"_eprint: https://onlinelibrary.wiley.com/doi/pdf/10.1111/1750-3841.16360","page":"5349-5362","source":"Wiley Online Library","title":"Extrusion characteristics of ten novel quinoa breeding lines","volume":"87","author":[{"family":"Richter","given":"Jana K."},{"family":"Pietrysiak","given":"Ewa"},{"family":"Ek","given":"Pichmony"},{"family":"Dey","given":"Debomitra"},{"family":"Gu","given":"Bon-Jae"},{"family":"Ikuse","given":"Marina"},{"family":"Nalbandian","given":"Elizabeth"},{"family":"Żak","given":"Angelika"},{"family":"Ganjyal","given":"Girish M."}],"issued":{"date-parts":[["2022"]]}}},{"id":1824,"uris":["http://zotero.org/users/8955362/items/MJL44G8N"],"itemData":{"id":1824,"type":"article-journal","abstract":"Extrusion processing characteristics of pea starch were studied as impacted by various extrusion cooking processing variables, including, moisture content (15%, 17.5%, and 20% w.b.), temperature (120, 135, and 150 °C), and screw speed (150, 200, and 250 rpm), in a co-rotating twin-screw extruder. Physicochemical properties such as radial expansion ratio (ER), unit density (UD), water absorption index (WAI), and water solubility index (WSI) were measured. ER of the extrudates ranged between 2.52 and 3.63. These values of ER were significantly high, although relatively lower compared to the highest values reported in the literature for corn and rice extrudates. The UD values for all the extrudates ranged from 0.12 to 0.35 g/cm3, WAI, and WSI values ranged from 10.98 to 12.10 g/g and from 0.12% to 7.73%, respectively. Both screw speed and moisture content had significant impacts on the ER (P &lt; 0.01). The highest ER was observed for the extrusion cooking conditions of the lowest moisture content level (15%), lowest barrel temperature (120 °C), and lowest screw speed (150 rpm). The cross-sectional microstructure of the extrudates showed that the samples with a high ER had thick and elongated pores. The results of this study indicate that pea starch is a viable ingredient for making puffed extruded products. Practical Application The food industry can utilize the information generated from this study in the development of extruded expanded food products with pea starch. The specific information related to process conditions can assist the food industry in determining the ideal conditions for extrusion cooking in the production.","container-title":"Journal of Food Science","DOI":"10.1111/1750-3841.15450","ISSN":"1750-3841","issue":"10","language":"en","license":"© 2020 Institute of Food Technologists®","note":"_eprint: https://onlinelibrary.wiley.com/doi/pdf/10.1111/1750-3841.15450","page":"3333-3344","source":"Wiley Online Library","title":"Pea starch exhibits good expansion characteristics under relatively lower temperatures during extrusion cooking","volume":"85","author":[{"family":"Rangira","given":"Irene"},{"family":"Gu","given":"Bon-Jae"},{"family":"Ek","given":"Pichmony"},{"family":"Ganjyal","given":"Girish M."}],"issued":{"date-parts":[["2020"]]}},"label":"page"}],"schema":"https://github.com/citation-style-language/schema/raw/master/csl-citation.json"} </w:instrText>
      </w:r>
      <w:r w:rsidR="005123AE" w:rsidRPr="00C33C65">
        <w:rPr>
          <w:rFonts w:ascii="Times New Roman CE" w:hAnsi="Times New Roman CE" w:cs="Times New Roman"/>
          <w:b/>
          <w:spacing w:val="-2"/>
          <w:lang w:val="en-GB"/>
        </w:rPr>
        <w:fldChar w:fldCharType="separate"/>
      </w:r>
      <w:r w:rsidR="00A94214" w:rsidRPr="00C33C65">
        <w:rPr>
          <w:rFonts w:ascii="Times New Roman CE" w:hAnsi="Times New Roman CE" w:cs="Times New Roman CE"/>
          <w:spacing w:val="-2"/>
          <w:lang w:val="en-GB"/>
        </w:rPr>
        <w:t>(Babatunde et al. 2023</w:t>
      </w:r>
      <w:r w:rsidR="00E75F73" w:rsidRPr="00C33C65">
        <w:rPr>
          <w:rFonts w:ascii="Times New Roman CE" w:hAnsi="Times New Roman CE" w:cs="Times New Roman CE"/>
          <w:spacing w:val="-2"/>
          <w:lang w:val="en-GB"/>
        </w:rPr>
        <w:t>,</w:t>
      </w:r>
      <w:r w:rsidR="00A94214" w:rsidRPr="00C33C65">
        <w:rPr>
          <w:rFonts w:ascii="Times New Roman CE" w:hAnsi="Times New Roman CE" w:cs="Times New Roman CE"/>
          <w:spacing w:val="-2"/>
          <w:lang w:val="en-GB"/>
        </w:rPr>
        <w:t xml:space="preserve"> Huang</w:t>
      </w:r>
      <w:r w:rsidR="00E75F73" w:rsidRPr="00C33C65">
        <w:rPr>
          <w:rFonts w:ascii="Times New Roman CE" w:hAnsi="Times New Roman CE" w:cs="Times New Roman CE"/>
          <w:spacing w:val="-2"/>
          <w:lang w:val="en-GB"/>
        </w:rPr>
        <w:t xml:space="preserve"> et al.</w:t>
      </w:r>
      <w:r w:rsidR="00A94214" w:rsidRPr="00C33C65">
        <w:rPr>
          <w:rFonts w:ascii="Times New Roman CE" w:hAnsi="Times New Roman CE" w:cs="Times New Roman CE"/>
          <w:spacing w:val="-2"/>
          <w:lang w:val="en-GB"/>
        </w:rPr>
        <w:t xml:space="preserve"> 2022</w:t>
      </w:r>
      <w:r w:rsidR="00E75F73" w:rsidRPr="00C33C65">
        <w:rPr>
          <w:rFonts w:ascii="Times New Roman CE" w:hAnsi="Times New Roman CE" w:cs="Times New Roman CE"/>
          <w:spacing w:val="-2"/>
          <w:lang w:val="en-GB"/>
        </w:rPr>
        <w:t>,</w:t>
      </w:r>
      <w:r w:rsidR="00A94214" w:rsidRPr="00C33C65">
        <w:rPr>
          <w:rFonts w:ascii="Times New Roman CE" w:hAnsi="Times New Roman CE" w:cs="Times New Roman CE"/>
          <w:spacing w:val="-2"/>
          <w:lang w:val="en-GB"/>
        </w:rPr>
        <w:t xml:space="preserve"> Rangira</w:t>
      </w:r>
      <w:r w:rsidR="00E75F73" w:rsidRPr="00C33C65">
        <w:rPr>
          <w:rFonts w:ascii="Times New Roman CE" w:hAnsi="Times New Roman CE" w:cs="Times New Roman CE"/>
          <w:spacing w:val="-2"/>
          <w:lang w:val="en-GB"/>
        </w:rPr>
        <w:t xml:space="preserve"> et al.</w:t>
      </w:r>
      <w:r w:rsidR="00A94214" w:rsidRPr="00C33C65">
        <w:rPr>
          <w:rFonts w:ascii="Times New Roman CE" w:hAnsi="Times New Roman CE" w:cs="Times New Roman CE"/>
          <w:spacing w:val="-2"/>
          <w:lang w:val="en-GB"/>
        </w:rPr>
        <w:t xml:space="preserve"> 2020</w:t>
      </w:r>
      <w:r w:rsidR="00E75F73" w:rsidRPr="00C33C65">
        <w:rPr>
          <w:rFonts w:ascii="Times New Roman CE" w:hAnsi="Times New Roman CE" w:cs="Times New Roman CE"/>
          <w:spacing w:val="-2"/>
          <w:lang w:val="en-GB"/>
        </w:rPr>
        <w:t>,</w:t>
      </w:r>
      <w:r w:rsidR="00A94214" w:rsidRPr="00C33C65">
        <w:rPr>
          <w:rFonts w:ascii="Times New Roman CE" w:hAnsi="Times New Roman CE" w:cs="Times New Roman CE"/>
          <w:spacing w:val="-2"/>
          <w:lang w:val="en-GB"/>
        </w:rPr>
        <w:t xml:space="preserve"> Richter et al. 2022</w:t>
      </w:r>
      <w:r w:rsidR="00E75F73" w:rsidRPr="00C33C65">
        <w:rPr>
          <w:rFonts w:ascii="Times New Roman CE" w:hAnsi="Times New Roman CE" w:cs="Times New Roman CE"/>
          <w:spacing w:val="-2"/>
          <w:lang w:val="en-GB"/>
        </w:rPr>
        <w:t>,</w:t>
      </w:r>
      <w:r w:rsidR="00A94214" w:rsidRPr="00C33C65">
        <w:rPr>
          <w:rFonts w:ascii="Times New Roman CE" w:hAnsi="Times New Roman CE" w:cs="Times New Roman CE"/>
          <w:spacing w:val="-2"/>
          <w:lang w:val="en-GB"/>
        </w:rPr>
        <w:t xml:space="preserve"> Zhou et al. 2022)</w:t>
      </w:r>
      <w:r w:rsidR="005123AE" w:rsidRPr="00C33C65">
        <w:rPr>
          <w:rFonts w:ascii="Times New Roman CE" w:hAnsi="Times New Roman CE" w:cs="Times New Roman"/>
          <w:b/>
          <w:spacing w:val="-2"/>
          <w:lang w:val="en-GB"/>
        </w:rPr>
        <w:fldChar w:fldCharType="end"/>
      </w:r>
      <w:r w:rsidR="00080E3B" w:rsidRPr="00C33C65">
        <w:rPr>
          <w:rFonts w:ascii="Times New Roman CE" w:hAnsi="Times New Roman CE" w:cs="Times New Roman"/>
          <w:spacing w:val="-2"/>
          <w:lang w:val="en-GB"/>
        </w:rPr>
        <w:t>.</w:t>
      </w:r>
      <w:r w:rsidR="00080E3B" w:rsidRPr="00740F6E">
        <w:rPr>
          <w:rFonts w:ascii="Times New Roman CE" w:hAnsi="Times New Roman CE" w:cs="Times New Roman"/>
          <w:lang w:val="en-GB"/>
        </w:rPr>
        <w:t xml:space="preserve"> Each </w:t>
      </w:r>
      <w:r w:rsidR="000D42D8">
        <w:rPr>
          <w:rFonts w:ascii="Times New Roman CE" w:hAnsi="Times New Roman CE" w:cs="Times New Roman"/>
          <w:lang w:val="en-GB"/>
        </w:rPr>
        <w:t>method</w:t>
      </w:r>
      <w:r w:rsidR="00080E3B" w:rsidRPr="00740F6E">
        <w:rPr>
          <w:rFonts w:ascii="Times New Roman CE" w:hAnsi="Times New Roman CE" w:cs="Times New Roman"/>
          <w:lang w:val="en-GB"/>
        </w:rPr>
        <w:t xml:space="preserve"> listed has a specific range of applications dedicated to different products. </w:t>
      </w:r>
      <w:r w:rsidR="005123AE" w:rsidRPr="00740F6E">
        <w:rPr>
          <w:rFonts w:ascii="Times New Roman CE" w:hAnsi="Times New Roman CE" w:cs="Times New Roman"/>
          <w:lang w:val="en-GB"/>
        </w:rPr>
        <w:t>However</w:t>
      </w:r>
      <w:r w:rsidR="000D42D8">
        <w:rPr>
          <w:rFonts w:ascii="Times New Roman CE" w:hAnsi="Times New Roman CE" w:cs="Times New Roman"/>
          <w:lang w:val="en-GB"/>
        </w:rPr>
        <w:t>,</w:t>
      </w:r>
      <w:r w:rsidR="005123AE" w:rsidRPr="00740F6E">
        <w:rPr>
          <w:rFonts w:ascii="Times New Roman CE" w:hAnsi="Times New Roman CE" w:cs="Times New Roman"/>
          <w:lang w:val="en-GB"/>
        </w:rPr>
        <w:t xml:space="preserve"> on an industrial scale</w:t>
      </w:r>
      <w:r w:rsidR="000D42D8">
        <w:rPr>
          <w:rFonts w:ascii="Times New Roman CE" w:hAnsi="Times New Roman CE" w:cs="Times New Roman"/>
          <w:lang w:val="en-GB"/>
        </w:rPr>
        <w:t>,</w:t>
      </w:r>
      <w:r w:rsidR="005123AE" w:rsidRPr="00740F6E">
        <w:rPr>
          <w:rFonts w:ascii="Times New Roman CE" w:hAnsi="Times New Roman CE" w:cs="Times New Roman"/>
          <w:lang w:val="en-GB"/>
        </w:rPr>
        <w:t xml:space="preserve"> the extrusion p</w:t>
      </w:r>
      <w:r w:rsidR="00896FC7" w:rsidRPr="00740F6E">
        <w:rPr>
          <w:rFonts w:ascii="Times New Roman CE" w:hAnsi="Times New Roman CE" w:cs="Times New Roman"/>
          <w:lang w:val="en-GB"/>
        </w:rPr>
        <w:t xml:space="preserve">rocess is one of the most dominant ones as it allows to produce a continuous profile, sheet, rod or any other shape, depending on the extruder die construction. It can </w:t>
      </w:r>
      <w:r w:rsidR="000D42D8">
        <w:rPr>
          <w:rFonts w:ascii="Times New Roman CE" w:hAnsi="Times New Roman CE" w:cs="Times New Roman"/>
          <w:lang w:val="en-GB"/>
        </w:rPr>
        <w:t>enable</w:t>
      </w:r>
      <w:r w:rsidR="00896FC7" w:rsidRPr="00740F6E">
        <w:rPr>
          <w:rFonts w:ascii="Times New Roman CE" w:hAnsi="Times New Roman CE" w:cs="Times New Roman"/>
          <w:lang w:val="en-GB"/>
        </w:rPr>
        <w:t xml:space="preserve"> the in-situ, reactive modification of the processed starch, </w:t>
      </w:r>
      <w:r w:rsidR="000D42D8">
        <w:rPr>
          <w:rFonts w:ascii="Times New Roman CE" w:hAnsi="Times New Roman CE" w:cs="Times New Roman"/>
          <w:lang w:val="en-GB"/>
        </w:rPr>
        <w:t>adding</w:t>
      </w:r>
      <w:r w:rsidR="00896FC7" w:rsidRPr="00740F6E">
        <w:rPr>
          <w:rFonts w:ascii="Times New Roman CE" w:hAnsi="Times New Roman CE" w:cs="Times New Roman"/>
          <w:lang w:val="en-GB"/>
        </w:rPr>
        <w:t xml:space="preserve"> chemical modifiers, removing gaseous products, producing blends</w:t>
      </w:r>
      <w:r w:rsidR="00862686">
        <w:rPr>
          <w:rFonts w:ascii="Times New Roman CE" w:hAnsi="Times New Roman CE" w:cs="Times New Roman"/>
          <w:lang w:val="en-GB"/>
        </w:rPr>
        <w:t>, etc</w:t>
      </w:r>
      <w:r w:rsidR="00896FC7" w:rsidRPr="00740F6E">
        <w:rPr>
          <w:rFonts w:ascii="Times New Roman CE" w:hAnsi="Times New Roman CE" w:cs="Times New Roman"/>
          <w:lang w:val="en-GB"/>
        </w:rPr>
        <w:t xml:space="preserve">. </w:t>
      </w:r>
      <w:r w:rsidR="001551B6" w:rsidRPr="00740F6E">
        <w:rPr>
          <w:rFonts w:ascii="Times New Roman CE" w:hAnsi="Times New Roman CE" w:cs="Times New Roman"/>
          <w:lang w:val="en-GB"/>
        </w:rPr>
        <w:t xml:space="preserve">One of the most studied blends of starch is with biodegradable polyester polymers (mainly PLA and </w:t>
      </w:r>
      <w:r w:rsidR="00805C27" w:rsidRPr="00740F6E">
        <w:rPr>
          <w:rFonts w:ascii="Times New Roman CE" w:hAnsi="Times New Roman CE" w:cs="Times New Roman"/>
          <w:lang w:val="en-GB"/>
        </w:rPr>
        <w:t xml:space="preserve">other polyesters) </w:t>
      </w:r>
      <w:r w:rsidR="00805C27" w:rsidRPr="00740F6E">
        <w:rPr>
          <w:rFonts w:ascii="Times New Roman CE" w:hAnsi="Times New Roman CE" w:cs="Times New Roman"/>
          <w:lang w:val="en-GB"/>
        </w:rPr>
        <w:fldChar w:fldCharType="begin"/>
      </w:r>
      <w:r w:rsidR="00A94214">
        <w:rPr>
          <w:rFonts w:ascii="Times New Roman CE" w:hAnsi="Times New Roman CE" w:cs="Times New Roman"/>
          <w:lang w:val="en-GB"/>
        </w:rPr>
        <w:instrText xml:space="preserve"> ADDIN ZOTERO_ITEM CSL_CITATION {"citationID":"S2zSM64X","properties":{"formattedCitation":"(Chauhan, Raghu, &amp; Raj, 2021; Martinez Villadiego, Arias Tapia, Useche, &amp; Escobar Mac\\uc0\\u237{}as, 2022; Spiridon et al., 2020; Y. Wang, Zhong, Shi, &amp; Guo, 2021; Yang et al., 2023)","plainCitation":"(Chauhan, Raghu, &amp; Raj, 2021; Martinez Villadiego, Arias Tapia, Useche, &amp; Escobar Macías, 2022; Spiridon et al., 2020; Y. Wang, Zhong, Shi, &amp; Guo, 2021; Yang et al., 2023)","noteIndex":0},"citationItems":[{"id":1790,"uris":["http://zotero.org/users/8955362/items/HF2EYAYD"],"itemData":{"id":1790,"type":"article-journal","abstract":"Polylactic acid (PLA) is blended with native starch or thermo plasticized starch (TPS) for preparing biodegradable composites. However, poor compatibility of PLA with starch results in the composites with inferior mechanical properties. This study examines the effect of Maleic Anhydride-Grafted-PLA (GMAPLA) coupling agent and its concentration on the extent of improvements in mechanical and thermal properties of PLA –TPS blends. Maleic anhydride was grafted on PLA in Haake torque rheometer, characterized and used as the coupling agent. PLA/TPS (wt/wt) blends (70/30 and 50/50) were prepared by twin screw extrusion. GMAPLA at three different levels 5%, 10% and 15% (wt%) with respect to PLA content was taken to study its effect on mechanical properties of blends. Presence of GMAPLA significantly improved the mechanical properties (tensile, flexural and impact strength) of TPS/PLA blends. Among the three concentrations, 10% GMAPLA in the blend was found to give the maximum improvement in strength properties. Dynamic mechanical analysis and thermo-gravimetric analysis indicated no significant effect of GMAPLA content on transition temperatures and thermal degradation behavior of the blends.","container-title":"Polymers and Polymer Composites","DOI":"10.1177/09673911211004194","ISSN":"0967-3911","issue":"9_suppl","language":"en","note":"publisher: SAGE Publications Ltd STM","page":"S400-S410","source":"SAGE Journals","title":"Effect of maleic anhydride grafted polylactic acid concentration on mechanical and thermal properties of thermoplasticized starch filled polylactic acid blends","volume":"29","author":[{"family":"Chauhan","given":"Shakti"},{"family":"Raghu","given":"N"},{"family":"Raj","given":"Anand"}],"issued":{"date-parts":[["2021",11,1]]}},"label":"page"},{"id":1787,"uris":["http://zotero.org/users/8955362/items/GCFLNTQ5"],"itemData":{"id":1787,"type":"article-journal","abstract":"Thermoplastic starch/butyl glycol ester copolymer/polylactic acid (TPS/PBSA/PLA) biodegradable composites were prepared by melt-mixing. The structure, microstructure, mechanical properties and heat resistance of the TPS/PBSA/PLA composites were studied by Fourier-transform infrared spectrometry (FTIR), scanning electron microscopy (SEM), tensile test and thermogravimetry tests, respectively. The results showed that PBSA or PLA could bind to TPS by hydrogen bonding. SEM analysis showed that the composite represents an excellent dispersion and satisfied two-phase compatibility when the PLA, TPS and PBSA blended by a mass ration of 10, 30, and 60. The mechanical properties and the heat resistance of TPS/PBSA/PLA composite were improved by adding PLA with content less than 10%, according to the testing results.","container-title":"Journal of Composites Science","DOI":"10.3390/jcs5020048","ISSN":"2504-477X","issue":"2","language":"en","license":"http://creativecommons.org/licenses/by/3.0/","note":"number: 2\npublisher: Multidisciplinary Digital Publishing Institute","page":"48","source":"www.mdpi.com","title":"Study of the Preparation and Properties of TPS/PBSA/PLA Biodegradable Composites","volume":"5","author":[{"family":"Wang","given":"Yuxuan"},{"family":"Zhong","given":"Yuke"},{"family":"Shi","given":"Qifeng"},{"family":"Guo","given":"Sen"}],"issued":{"date-parts":[["2021",2]]}},"label":"page"},{"id":1785,"uris":["http://zotero.org/users/8955362/items/PN7AXV28"],"itemData":{"id":1785,"type":"article-journal","abstract":"The aim of this study was to improve the compatibility of starch with poly(lactic acid) (PLA) through the modification of corn starch by acetylation. As revealed from the NMR hydrogen spectra, three acetylated starch (ACS) with different degrees of substitution were successfully prepared. The ACS/PLA blended film was prepared by solution casting method. In accordance with the SEM results, the tensile strength and water resistance of ACS/PLA blend film improved when starch compatibility with PLA increased with more starch replacement. The initial thermal degradation temperature and decomposition interval of the blended film were significantly increased, in accordance with the obtained TG data. In addition, based on the single-factor experiments, a mathematical model of the quadratic polynomial regression equation between the process parameters (starch substitution (DS), PLA content, and glyceryl triacetate (GTA) content) and the tensile properties of the ACS/PLA blended film was constructed using the response surface method. On the basis of this model, optimal processing parameters with the least amount of PLA addition were required and the maximum tensile strength of the blended films could be calculated. The model was subsequently verified experimentally to be highly reliable. The model results produced in this study can also be used as a reference to extend the application of ACS/PLA blended film in food packaging, medical and agricultural floor film.","container-title":"Iranian Polymer Journal","DOI":"10.1007/s13726-022-01113-0","ISSN":"1735-5265","issue":"3","journalAbbreviation":"Iran Polym J","language":"en","page":"251-261","source":"Springer Link","title":"Optimization of processing parameters in poly(lactic acid)-reinforced acetylated starch composite films by response surface methodology","volume":"32","author":[{"family":"Yang","given":"Shaoxia"},{"family":"Ma","given":"Huihuang"},{"family":"Chen","given":"Yingxuan"},{"family":"Sun","given":"Ming"},{"family":"Liu","given":"Haiyan"},{"family":"Zhou","given":"Xiaodong"}],"issued":{"date-parts":[["2023",3,1]]}},"label":"page"},{"id":1783,"uris":["http://zotero.org/users/8955362/items/APYMHQHY"],"itemData":{"id":1783,"type":"article-journal","abstract":"Polylactic acid (PLA) and thermoplastic starch (TPS) are biodegradable polymers of biological origin, and the mixture of these polymers has been studied due to the desirable mechanical properties of PLA and the low processing cost of TPS. However, the TPS/PLA combination is thermodynamically immiscible due to the poor interfacial interaction between the hydrophilic starch granules and the hydrophobic PLA. To overcome these limitations, researchers studied the modification, processing, and properties of the mixtures as a strategy to increase the compatibility between phases. This review highlights recent developments, current results, and trends in the field of TPS/PLA-based compounds during the last two decades, with the main focus of improving the adhesion between the two components. The TPS/PLA blends were classified as plasticized, compatible, reinforced and with nanocomposites. This article presents, based on published research, TPS/PLA combinations, considering different methods with significant improvements in mechanical properties, with promising developments for applications in food packaging and biomedicine.","container-title":"Journal of Polymers and the Environment","DOI":"10.1007/s10924-021-02207-1","ISSN":"1572-8919","issue":"1","journalAbbreviation":"J Polym Environ","language":"en","page":"75-91","source":"Springer Link","title":"Thermoplastic Starch (TPS)/Polylactic Acid (PLA) Blending Methodologies: A Review","title-short":"Thermoplastic Starch (TPS)/Polylactic Acid (PLA) Blending Methodologies","volume":"30","author":[{"family":"Martinez Villadiego","given":"Keydis"},{"family":"Arias Tapia","given":"Mary Judith"},{"family":"Useche","given":"J."},{"family":"Escobar Macías","given":"Daniela"}],"issued":{"date-parts":[["2022",1,1]]}},"label":"page"},{"id":1837,"uris":["http://zotero.org/users/8955362/items/QU8DCMD7"],"itemData":{"id":1837,"type":"article-journal","abstract":"Different biomass wastes were successfully blended with starch and Ecoflex® viz. poly(butylene adipate-co-terephthalate), without glycerol addition, to obtain biocomposite materials. The mechanical properties, as well as thermal and surface properties, of the developed composites were evaluated. It was found that the tensile strength and impact strength improved upon the addition of lignin, while the water uptake capacity decreased. The presence of 5% lignin determined an increase in tensile strength of 125.4% for materials comprising celery (CEL), 109.6% for materials comprising poplar seed hair fibers (PSH), 92.9% for materials comprising pomace (POM) and 127.7% for materials comprising Asclepias syriaca fibers (ASF), compared with a reference sample. The addition of lignin to all the formulations conferred good antimicrobial properties against different microorganisms, S. aureus and especially E. coli. The good mechanical properties, water resistance and antimicrobial activity against pathogens recommend these composites to be used in the manufacture of packaging materials.","container-title":"International Journal of Biological Macromolecules","DOI":"10.1016/j.ijbiomac.2019.11.185","ISSN":"0141-8130","journalAbbreviation":"International Journal of Biological Macromolecules","language":"en","page":"1435-1444","source":"ScienceDirect","title":"New composites based on starch/Ecoflex®/biomass wastes: Mechanical, thermal, morphological and antimicrobial properties","title-short":"New composites based on starch/Ecoflex®/biomass wastes","volume":"156","author":[{"family":"Spiridon","given":"Iuliana"},{"family":"Anghel","given":"Narcis Catalin"},{"family":"Darie-Nita","given":"Raluca Nicoleta"},{"family":"Iwańczuk","given":"Andrzej"},{"family":"Ursu","given":"Ramona Gabriela"},{"family":"Spiridon","given":"Irene Alexandra"}],"issued":{"date-parts":[["2020",8,1]]}},"label":"page"}],"schema":"https://github.com/citation-style-language/schema/raw/master/csl-citation.json"} </w:instrText>
      </w:r>
      <w:r w:rsidR="00805C27" w:rsidRPr="00740F6E">
        <w:rPr>
          <w:rFonts w:ascii="Times New Roman CE" w:hAnsi="Times New Roman CE" w:cs="Times New Roman"/>
          <w:lang w:val="en-GB"/>
        </w:rPr>
        <w:fldChar w:fldCharType="separate"/>
      </w:r>
      <w:r w:rsidR="00A94214" w:rsidRPr="0077328D">
        <w:rPr>
          <w:rFonts w:ascii="Times New Roman CE" w:hAnsi="Times New Roman CE" w:cs="Times New Roman CE"/>
          <w:szCs w:val="24"/>
          <w:lang w:val="en-US"/>
        </w:rPr>
        <w:t>(Chauhan</w:t>
      </w:r>
      <w:r w:rsidR="00E75F73">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1</w:t>
      </w:r>
      <w:r w:rsidR="00E75F7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Villadiego</w:t>
      </w:r>
      <w:r w:rsidR="00E75F73">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2</w:t>
      </w:r>
      <w:r w:rsidR="00E75F7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Spiridon et al. 2020</w:t>
      </w:r>
      <w:r w:rsidR="00E75F7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Wang</w:t>
      </w:r>
      <w:r w:rsidR="00E75F73">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1</w:t>
      </w:r>
      <w:r w:rsidR="00E75F7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Yang et al. 2023)</w:t>
      </w:r>
      <w:r w:rsidR="00805C27" w:rsidRPr="00740F6E">
        <w:rPr>
          <w:rFonts w:ascii="Times New Roman CE" w:hAnsi="Times New Roman CE" w:cs="Times New Roman"/>
          <w:lang w:val="en-GB"/>
        </w:rPr>
        <w:fldChar w:fldCharType="end"/>
      </w:r>
      <w:r w:rsidR="00805C27" w:rsidRPr="00740F6E">
        <w:rPr>
          <w:rFonts w:ascii="Times New Roman CE" w:hAnsi="Times New Roman CE" w:cs="Times New Roman"/>
          <w:lang w:val="en-GB"/>
        </w:rPr>
        <w:t xml:space="preserve">. Hu et al. </w:t>
      </w:r>
      <w:r w:rsidR="00805C27" w:rsidRPr="00740F6E">
        <w:rPr>
          <w:rFonts w:ascii="Times New Roman CE" w:hAnsi="Times New Roman CE" w:cs="Times New Roman"/>
          <w:lang w:val="en-GB"/>
        </w:rPr>
        <w:fldChar w:fldCharType="begin"/>
      </w:r>
      <w:r w:rsidR="00A94214">
        <w:rPr>
          <w:rFonts w:ascii="Times New Roman CE" w:hAnsi="Times New Roman CE" w:cs="Times New Roman"/>
          <w:lang w:val="en-GB"/>
        </w:rPr>
        <w:instrText xml:space="preserve"> ADDIN ZOTERO_ITEM CSL_CITATION {"citationID":"oimSzUEE","properties":{"formattedCitation":"(Hu et al., 2020)","plainCitation":"(Hu et al., 2020)","noteIndex":0},"citationItems":[{"id":1792,"uris":["http://zotero.org/users/8955362/items/4H379RS3"],"itemData":{"id":1792,"type":"article-journal","abstract":"In this study, poly(lactic acid) (PLA)/starch blends were prepared through reactive melt blending by using PLA and starch as raw materials and vegetable oil polyols, polyethylene glycol (PEG), and citric acid (CA) as additives. The effects of CA and PEG on the toughness of PLA/starch blends were analyzed using a mechanical performance test, scanning electron microscope analysis, differential scanning calorimetry, Fourier-transform infrared spectroscopy, X-ray diffraction, rheological analysis, and hydrophilicity test. Results showed that the elongation at break and impact strength of the PLA/premixed starch (PSt)/PEG/CA blend were 140.51% and 3.56 kJ·m−2, which were 13.4 and 1.8 times higher than those of pure PLA, respectively. The essence of the improvement in the toughness of the PLA/PSt/PEG/CA blend was the esterification reaction among CA, PEG, and starch. During the melt-blending process, the CA with abundant carboxyl groups reacted in the amorphous region of the starch. The shape and crystal form of the starch did not change, but the surface activity of the starch improved and consequently increased the adhesion between starch and PLA. As a plasticizer for PLA and starch, PEG effectively enhanced the mobility of the molecular chains. After PEG was dispersed, it participated in the esterification reaction of CA and starch at the interface and formed a branched/crosslinked copolymer that was embedded in the interface of PLA and starch. This copolymer further improved the compatibility of the PLA/starch blends. PEGs with small molecules and CA were used as compatibilizers to reduce the effect on PLA biodegradability. The esterification reaction on the starch surface improved the compatibilization and toughness of the PLA/starch blend materials and broadens their application prospects in the fields of medicine and high-fill packaging.","container-title":"Molecules","DOI":"10.3390/molecules25245951","ISSN":"1420-3049","issue":"24","language":"en","license":"http://creativecommons.org/licenses/by/3.0/","note":"number: 24\npublisher: Multidisciplinary Digital Publishing Institute","page":"5951","source":"www.mdpi.com","title":"High-Toughness Poly(lactic Acid)/Starch Blends Prepared through Reactive Blending Plasticization and Compatibilization","volume":"25","author":[{"family":"Hu","given":"Huan"},{"family":"Xu","given":"Ang"},{"family":"Zhang","given":"Dianfeng"},{"family":"Zhou","given":"Weiyi"},{"family":"Peng","given":"Shaoxian"},{"family":"Zhao","given":"Xipo"}],"issued":{"date-parts":[["2020",1]]}}}],"schema":"https://github.com/citation-style-language/schema/raw/master/csl-citation.json"} </w:instrText>
      </w:r>
      <w:r w:rsidR="00805C27"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Hu et al. 2020)</w:t>
      </w:r>
      <w:r w:rsidR="00805C27" w:rsidRPr="00740F6E">
        <w:rPr>
          <w:rFonts w:ascii="Times New Roman CE" w:hAnsi="Times New Roman CE" w:cs="Times New Roman"/>
          <w:lang w:val="en-GB"/>
        </w:rPr>
        <w:fldChar w:fldCharType="end"/>
      </w:r>
      <w:r w:rsidR="00805C27" w:rsidRPr="00740F6E">
        <w:rPr>
          <w:rFonts w:ascii="Times New Roman CE" w:hAnsi="Times New Roman CE" w:cs="Times New Roman"/>
          <w:lang w:val="en-GB"/>
        </w:rPr>
        <w:t xml:space="preserve"> </w:t>
      </w:r>
      <w:r w:rsidR="00862686" w:rsidRPr="00862686">
        <w:rPr>
          <w:rFonts w:ascii="Times New Roman CE" w:hAnsi="Times New Roman CE" w:cs="Times New Roman"/>
          <w:lang w:val="en-GB"/>
        </w:rPr>
        <w:t xml:space="preserve">proposed using a well-known plasticizer for starch, </w:t>
      </w:r>
      <w:r w:rsidR="00805C27" w:rsidRPr="00740F6E">
        <w:rPr>
          <w:rFonts w:ascii="Times New Roman CE" w:hAnsi="Times New Roman CE" w:cs="Times New Roman"/>
          <w:lang w:val="en-GB"/>
        </w:rPr>
        <w:t>polyethylene glycol (PEG)</w:t>
      </w:r>
      <w:r w:rsidR="005E38E3">
        <w:rPr>
          <w:rFonts w:ascii="Times New Roman CE" w:hAnsi="Times New Roman CE" w:cs="Times New Roman"/>
          <w:lang w:val="en-GB"/>
        </w:rPr>
        <w:t>,</w:t>
      </w:r>
      <w:r w:rsidR="00805C27" w:rsidRPr="00740F6E">
        <w:rPr>
          <w:rFonts w:ascii="Times New Roman CE" w:hAnsi="Times New Roman CE" w:cs="Times New Roman"/>
          <w:lang w:val="en-GB"/>
        </w:rPr>
        <w:t xml:space="preserve"> but with a rather interesting reactive blending approach</w:t>
      </w:r>
      <w:r w:rsidR="005E38E3">
        <w:rPr>
          <w:rFonts w:ascii="Times New Roman CE" w:hAnsi="Times New Roman CE" w:cs="Times New Roman"/>
          <w:lang w:val="en-GB"/>
        </w:rPr>
        <w:t xml:space="preserve">. </w:t>
      </w:r>
      <w:r w:rsidR="00862686" w:rsidRPr="00862686">
        <w:rPr>
          <w:rFonts w:ascii="Times New Roman CE" w:hAnsi="Times New Roman CE" w:cs="Times New Roman"/>
          <w:lang w:val="en-GB"/>
        </w:rPr>
        <w:t xml:space="preserve">After participating in the esterification reaction, this approach allowed them to obtain a blend of TPS with PLA with a highly stable crosslinked/branched polyester on the starch surface </w:t>
      </w:r>
      <w:r w:rsidR="00805C27" w:rsidRPr="00740F6E">
        <w:rPr>
          <w:rFonts w:ascii="Times New Roman CE" w:hAnsi="Times New Roman CE" w:cs="Times New Roman"/>
          <w:lang w:val="en-GB"/>
        </w:rPr>
        <w:t xml:space="preserve">to </w:t>
      </w:r>
      <w:r w:rsidR="000D42D8">
        <w:rPr>
          <w:rFonts w:ascii="Times New Roman CE" w:hAnsi="Times New Roman CE" w:cs="Times New Roman"/>
          <w:lang w:val="en-GB"/>
        </w:rPr>
        <w:t>improve the compatibility between PLA and starch further</w:t>
      </w:r>
      <w:r w:rsidR="00805C27" w:rsidRPr="00740F6E">
        <w:rPr>
          <w:rFonts w:ascii="Times New Roman CE" w:hAnsi="Times New Roman CE" w:cs="Times New Roman"/>
          <w:lang w:val="en-GB"/>
        </w:rPr>
        <w:t xml:space="preserve">. </w:t>
      </w:r>
      <w:r w:rsidR="005E38E3">
        <w:rPr>
          <w:rFonts w:ascii="Times New Roman CE" w:hAnsi="Times New Roman CE" w:cs="Times New Roman"/>
          <w:lang w:val="en-GB"/>
        </w:rPr>
        <w:t xml:space="preserve">According </w:t>
      </w:r>
      <w:r w:rsidR="00805C27" w:rsidRPr="00740F6E">
        <w:rPr>
          <w:rFonts w:ascii="Times New Roman CE" w:hAnsi="Times New Roman CE" w:cs="Times New Roman"/>
          <w:lang w:val="en-GB"/>
        </w:rPr>
        <w:t>to their findings</w:t>
      </w:r>
      <w:r w:rsidR="005E38E3">
        <w:rPr>
          <w:rFonts w:ascii="Times New Roman CE" w:hAnsi="Times New Roman CE" w:cs="Times New Roman"/>
          <w:lang w:val="en-GB"/>
        </w:rPr>
        <w:t>, which</w:t>
      </w:r>
      <w:r w:rsidR="00805C27" w:rsidRPr="00740F6E">
        <w:rPr>
          <w:rFonts w:ascii="Times New Roman CE" w:hAnsi="Times New Roman CE" w:cs="Times New Roman"/>
          <w:lang w:val="en-GB"/>
        </w:rPr>
        <w:t xml:space="preserve"> </w:t>
      </w:r>
      <w:r w:rsidR="000D42D8">
        <w:rPr>
          <w:rFonts w:ascii="Times New Roman CE" w:hAnsi="Times New Roman CE" w:cs="Times New Roman"/>
          <w:lang w:val="en-GB"/>
        </w:rPr>
        <w:t>significan</w:t>
      </w:r>
      <w:r w:rsidR="00805C27" w:rsidRPr="00740F6E">
        <w:rPr>
          <w:rFonts w:ascii="Times New Roman CE" w:hAnsi="Times New Roman CE" w:cs="Times New Roman"/>
          <w:lang w:val="en-GB"/>
        </w:rPr>
        <w:t>tly decreased the water absorption of developed materials and increas</w:t>
      </w:r>
      <w:r w:rsidR="005E2E3E">
        <w:rPr>
          <w:rFonts w:ascii="Times New Roman CE" w:hAnsi="Times New Roman CE" w:cs="Times New Roman"/>
          <w:lang w:val="en-GB"/>
        </w:rPr>
        <w:t>ed</w:t>
      </w:r>
      <w:r w:rsidR="00805C27" w:rsidRPr="00740F6E">
        <w:rPr>
          <w:rFonts w:ascii="Times New Roman CE" w:hAnsi="Times New Roman CE" w:cs="Times New Roman"/>
          <w:lang w:val="en-GB"/>
        </w:rPr>
        <w:t xml:space="preserve"> their stability</w:t>
      </w:r>
      <w:r w:rsidR="009376C1">
        <w:rPr>
          <w:rFonts w:ascii="Times New Roman CE" w:hAnsi="Times New Roman CE" w:cs="Times New Roman"/>
          <w:lang w:val="en-GB"/>
        </w:rPr>
        <w:t>,</w:t>
      </w:r>
      <w:r w:rsidR="00805C27" w:rsidRPr="00740F6E">
        <w:rPr>
          <w:rFonts w:ascii="Times New Roman CE" w:hAnsi="Times New Roman CE" w:cs="Times New Roman"/>
          <w:lang w:val="en-GB"/>
        </w:rPr>
        <w:t xml:space="preserve"> </w:t>
      </w:r>
      <w:r w:rsidR="009376C1">
        <w:rPr>
          <w:rFonts w:ascii="Times New Roman CE" w:hAnsi="Times New Roman CE" w:cs="Times New Roman"/>
          <w:lang w:val="en-GB"/>
        </w:rPr>
        <w:t>w</w:t>
      </w:r>
      <w:r w:rsidR="00D87BEC" w:rsidRPr="00740F6E">
        <w:rPr>
          <w:rFonts w:ascii="Times New Roman CE" w:hAnsi="Times New Roman CE" w:cs="Times New Roman"/>
          <w:lang w:val="en-GB"/>
        </w:rPr>
        <w:t>ater absorption, is one of the main disadvantages of biodegradable polymers</w:t>
      </w:r>
      <w:r w:rsidR="000D42D8">
        <w:rPr>
          <w:rFonts w:ascii="Times New Roman CE" w:hAnsi="Times New Roman CE" w:cs="Times New Roman"/>
          <w:lang w:val="en-GB"/>
        </w:rPr>
        <w:t>,</w:t>
      </w:r>
      <w:r w:rsidR="00D87BEC" w:rsidRPr="00740F6E">
        <w:rPr>
          <w:rFonts w:ascii="Times New Roman CE" w:hAnsi="Times New Roman CE" w:cs="Times New Roman"/>
          <w:lang w:val="en-GB"/>
        </w:rPr>
        <w:t xml:space="preserve"> </w:t>
      </w:r>
      <w:r w:rsidR="009376C1">
        <w:rPr>
          <w:rFonts w:ascii="Times New Roman CE" w:hAnsi="Times New Roman CE" w:cs="Times New Roman"/>
          <w:lang w:val="en-GB"/>
        </w:rPr>
        <w:t>particular</w:t>
      </w:r>
      <w:r w:rsidR="000D42D8">
        <w:rPr>
          <w:rFonts w:ascii="Times New Roman CE" w:hAnsi="Times New Roman CE" w:cs="Times New Roman"/>
          <w:lang w:val="en-GB"/>
        </w:rPr>
        <w:t>ly</w:t>
      </w:r>
      <w:r w:rsidR="009376C1" w:rsidRPr="00740F6E">
        <w:rPr>
          <w:rFonts w:ascii="Times New Roman CE" w:hAnsi="Times New Roman CE" w:cs="Times New Roman"/>
          <w:lang w:val="en-GB"/>
        </w:rPr>
        <w:t xml:space="preserve"> </w:t>
      </w:r>
      <w:r w:rsidR="00D87BEC" w:rsidRPr="00740F6E">
        <w:rPr>
          <w:rFonts w:ascii="Times New Roman CE" w:hAnsi="Times New Roman CE" w:cs="Times New Roman"/>
          <w:lang w:val="en-GB"/>
        </w:rPr>
        <w:t xml:space="preserve">TPS. There are several methods to minimize this phenomenon, of which acetylation is the most widely used. </w:t>
      </w:r>
      <w:proofErr w:type="spellStart"/>
      <w:r w:rsidR="00D87BEC" w:rsidRPr="00740F6E">
        <w:rPr>
          <w:rFonts w:ascii="Times New Roman CE" w:hAnsi="Times New Roman CE" w:cs="Times New Roman"/>
          <w:lang w:val="en-GB"/>
        </w:rPr>
        <w:t>Noivoil</w:t>
      </w:r>
      <w:proofErr w:type="spellEnd"/>
      <w:r w:rsidR="00D87BEC" w:rsidRPr="00740F6E">
        <w:rPr>
          <w:rFonts w:ascii="Times New Roman CE" w:hAnsi="Times New Roman CE" w:cs="Times New Roman"/>
          <w:lang w:val="en-GB"/>
        </w:rPr>
        <w:t xml:space="preserve"> and</w:t>
      </w:r>
      <w:r w:rsidR="00CA61E6">
        <w:rPr>
          <w:rFonts w:ascii="Times New Roman CE" w:hAnsi="Times New Roman CE" w:cs="Times New Roman"/>
          <w:lang w:val="en-GB"/>
        </w:rPr>
        <w:t xml:space="preserve"> </w:t>
      </w:r>
      <w:proofErr w:type="spellStart"/>
      <w:r w:rsidR="00D87BEC" w:rsidRPr="00740F6E">
        <w:rPr>
          <w:rFonts w:ascii="Times New Roman CE" w:hAnsi="Times New Roman CE" w:cs="Times New Roman"/>
          <w:lang w:val="en-GB"/>
        </w:rPr>
        <w:t>Yoksan</w:t>
      </w:r>
      <w:proofErr w:type="spellEnd"/>
      <w:r w:rsidR="00D87BEC" w:rsidRPr="00740F6E">
        <w:rPr>
          <w:rFonts w:ascii="Times New Roman CE" w:hAnsi="Times New Roman CE" w:cs="Times New Roman"/>
          <w:lang w:val="en-GB"/>
        </w:rPr>
        <w:t xml:space="preserve"> </w:t>
      </w:r>
      <w:r w:rsidR="00D87BEC" w:rsidRPr="00740F6E">
        <w:rPr>
          <w:rFonts w:ascii="Times New Roman CE" w:hAnsi="Times New Roman CE" w:cs="Times New Roman"/>
          <w:lang w:val="en-GB"/>
        </w:rPr>
        <w:fldChar w:fldCharType="begin"/>
      </w:r>
      <w:r w:rsidR="008B005F" w:rsidRPr="00740F6E">
        <w:rPr>
          <w:rFonts w:ascii="Times New Roman CE" w:hAnsi="Times New Roman CE" w:cs="Times New Roman"/>
          <w:lang w:val="en-GB"/>
        </w:rPr>
        <w:instrText xml:space="preserve"> ADDIN ZOTERO_ITEM CSL_CITATION {"citationID":"zNvs1OF5","properties":{"formattedCitation":"(Noivoil &amp; Yoksan, 2021)","plainCitation":"(Noivoil &amp; Yoksan, 2021)","noteIndex":0},"citationItems":[{"id":1794,"uris":["http://zotero.org/users/8955362/items/RL54L77T"],"itemData":{"id":1794,"type":"article-journal","abstract":"The present research aims to improve the compatibility between relatively hydrophobic poly(lactic acid) (PLA) and hydrophilic thermoplastic starch (TPS) and the properties of the PLA/TPS blends by replacing TPS from native cassava starch (TPSN) with TPS from acetylated starch (TPSA). The effects of the degree of acetylation (DA) of acetylated starch, that is, 0.021, 0.031, and 0.074, on the morphological characteristics and properties of PLA/TPS blend are investigated. The melt blends of PLA and TPS with a weight proportion of PLA:TPS of 50:50 are fabricated and then blown into films. Scanning electron microscopy confirms the dispersion of TPS phase in the PLA matrix. Better dispersion and smaller size of the TPS phase are observed for the PLA/TPSA blend films with low DA of acetylated starch, resulting in improved tensile and barrier properties and increased storage modulus, thermal stability, and Tg, Tcc, and Tm of PLA. Elongation at break of the PLA/TPSA blend increases up to 57%, whereas its water vapor permeability and oxygen permeability decrease about 15%. The obtained PLA/TPSA blend films have the potential to be applied as biodegradable flexible packaging.","container-title":"Journal of Applied Polymer Science","DOI":"10.1002/app.49675","ISSN":"1097-4628","issue":"2","language":"en","license":"© 2020 Wiley Periodicals LLC","note":"_eprint: https://onlinelibrary.wiley.com/doi/pdf/10.1002/app.49675","page":"49675","source":"Wiley Online Library","title":"Compatibility improvement of poly(lactic acid)/thermoplastic starch blown films using acetylated starch","volume":"138","author":[{"family":"Noivoil","given":"Narumol"},{"family":"Yoksan","given":"Rangrong"}],"issued":{"date-parts":[["2021"]]}}}],"schema":"https://github.com/citation-style-language/schema/raw/master/csl-citation.json"} </w:instrText>
      </w:r>
      <w:r w:rsidR="00D87BEC"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Noivoil &amp; Yoksan 2021)</w:t>
      </w:r>
      <w:r w:rsidR="00D87BEC" w:rsidRPr="00740F6E">
        <w:rPr>
          <w:rFonts w:ascii="Times New Roman CE" w:hAnsi="Times New Roman CE" w:cs="Times New Roman"/>
          <w:lang w:val="en-GB"/>
        </w:rPr>
        <w:fldChar w:fldCharType="end"/>
      </w:r>
      <w:r w:rsidR="00D87BEC" w:rsidRPr="00740F6E">
        <w:rPr>
          <w:rFonts w:ascii="Times New Roman CE" w:hAnsi="Times New Roman CE" w:cs="Times New Roman"/>
          <w:lang w:val="en-GB"/>
        </w:rPr>
        <w:t xml:space="preserve"> </w:t>
      </w:r>
      <w:r w:rsidR="00D87BEC" w:rsidRPr="00740F6E">
        <w:rPr>
          <w:rFonts w:ascii="Times New Roman CE" w:hAnsi="Times New Roman CE" w:cs="Times New Roman"/>
          <w:lang w:val="en-GB"/>
        </w:rPr>
        <w:lastRenderedPageBreak/>
        <w:t>have recently developed a blend of PLA and acetylated TPS</w:t>
      </w:r>
      <w:r w:rsidR="009376C1">
        <w:rPr>
          <w:rFonts w:ascii="Times New Roman CE" w:hAnsi="Times New Roman CE" w:cs="Times New Roman"/>
          <w:lang w:val="en-GB"/>
        </w:rPr>
        <w:t>,</w:t>
      </w:r>
      <w:r w:rsidR="00D87BEC" w:rsidRPr="00740F6E">
        <w:rPr>
          <w:rFonts w:ascii="Times New Roman CE" w:hAnsi="Times New Roman CE" w:cs="Times New Roman"/>
          <w:lang w:val="en-GB"/>
        </w:rPr>
        <w:t xml:space="preserve"> which</w:t>
      </w:r>
      <w:r w:rsidR="009376C1">
        <w:rPr>
          <w:rFonts w:ascii="Times New Roman CE" w:hAnsi="Times New Roman CE" w:cs="Times New Roman"/>
          <w:lang w:val="en-GB"/>
        </w:rPr>
        <w:t>,</w:t>
      </w:r>
      <w:r w:rsidR="00D87BEC" w:rsidRPr="00740F6E">
        <w:rPr>
          <w:rFonts w:ascii="Times New Roman CE" w:hAnsi="Times New Roman CE" w:cs="Times New Roman"/>
          <w:lang w:val="en-GB"/>
        </w:rPr>
        <w:t xml:space="preserve"> </w:t>
      </w:r>
      <w:r w:rsidR="009376C1">
        <w:rPr>
          <w:rFonts w:ascii="Times New Roman CE" w:hAnsi="Times New Roman CE" w:cs="Times New Roman"/>
          <w:lang w:val="en-GB"/>
        </w:rPr>
        <w:t>as a</w:t>
      </w:r>
      <w:r w:rsidR="009376C1" w:rsidRPr="00740F6E">
        <w:rPr>
          <w:rFonts w:ascii="Times New Roman CE" w:hAnsi="Times New Roman CE" w:cs="Times New Roman"/>
          <w:lang w:val="en-GB"/>
        </w:rPr>
        <w:t xml:space="preserve"> </w:t>
      </w:r>
      <w:r w:rsidR="00D87BEC" w:rsidRPr="00740F6E">
        <w:rPr>
          <w:rFonts w:ascii="Times New Roman CE" w:hAnsi="Times New Roman CE" w:cs="Times New Roman"/>
          <w:lang w:val="en-GB"/>
        </w:rPr>
        <w:t>result</w:t>
      </w:r>
      <w:r w:rsidR="009376C1">
        <w:rPr>
          <w:rFonts w:ascii="Times New Roman CE" w:hAnsi="Times New Roman CE" w:cs="Times New Roman"/>
          <w:lang w:val="en-GB"/>
        </w:rPr>
        <w:t>,</w:t>
      </w:r>
      <w:r w:rsidR="00D87BEC" w:rsidRPr="00740F6E">
        <w:rPr>
          <w:rFonts w:ascii="Times New Roman CE" w:hAnsi="Times New Roman CE" w:cs="Times New Roman"/>
          <w:lang w:val="en-GB"/>
        </w:rPr>
        <w:t xml:space="preserve"> ha</w:t>
      </w:r>
      <w:r w:rsidR="000D42D8">
        <w:rPr>
          <w:rFonts w:ascii="Times New Roman CE" w:hAnsi="Times New Roman CE" w:cs="Times New Roman"/>
          <w:lang w:val="en-GB"/>
        </w:rPr>
        <w:t>s</w:t>
      </w:r>
      <w:r w:rsidR="00D87BEC" w:rsidRPr="00740F6E">
        <w:rPr>
          <w:rFonts w:ascii="Times New Roman CE" w:hAnsi="Times New Roman CE" w:cs="Times New Roman"/>
          <w:lang w:val="en-GB"/>
        </w:rPr>
        <w:t xml:space="preserve"> increased water vapour barrier properties </w:t>
      </w:r>
      <w:r w:rsidR="009376C1">
        <w:rPr>
          <w:rFonts w:ascii="Times New Roman CE" w:hAnsi="Times New Roman CE" w:cs="Times New Roman"/>
          <w:lang w:val="en-GB"/>
        </w:rPr>
        <w:t xml:space="preserve">and has the </w:t>
      </w:r>
      <w:r w:rsidR="00D87BEC" w:rsidRPr="00740F6E">
        <w:rPr>
          <w:rFonts w:ascii="Times New Roman CE" w:hAnsi="Times New Roman CE" w:cs="Times New Roman"/>
          <w:lang w:val="en-GB"/>
        </w:rPr>
        <w:t xml:space="preserve">potential </w:t>
      </w:r>
      <w:r w:rsidR="009376C1">
        <w:rPr>
          <w:rFonts w:ascii="Times New Roman CE" w:hAnsi="Times New Roman CE" w:cs="Times New Roman"/>
          <w:lang w:val="en-GB"/>
        </w:rPr>
        <w:t xml:space="preserve">to be </w:t>
      </w:r>
      <w:r w:rsidR="00D87BEC" w:rsidRPr="00740F6E">
        <w:rPr>
          <w:rFonts w:ascii="Times New Roman CE" w:hAnsi="Times New Roman CE" w:cs="Times New Roman"/>
          <w:lang w:val="en-GB"/>
        </w:rPr>
        <w:t>a</w:t>
      </w:r>
      <w:r w:rsidR="009376C1">
        <w:rPr>
          <w:rFonts w:ascii="Times New Roman CE" w:hAnsi="Times New Roman CE" w:cs="Times New Roman"/>
          <w:lang w:val="en-GB"/>
        </w:rPr>
        <w:t xml:space="preserve"> fully biodegradable</w:t>
      </w:r>
      <w:r w:rsidR="00D87BEC" w:rsidRPr="00740F6E">
        <w:rPr>
          <w:rFonts w:ascii="Times New Roman CE" w:hAnsi="Times New Roman CE" w:cs="Times New Roman"/>
          <w:lang w:val="en-GB"/>
        </w:rPr>
        <w:t xml:space="preserve"> material</w:t>
      </w:r>
      <w:r w:rsidR="009376C1">
        <w:rPr>
          <w:rFonts w:ascii="Times New Roman CE" w:hAnsi="Times New Roman CE" w:cs="Times New Roman"/>
          <w:lang w:val="en-GB"/>
        </w:rPr>
        <w:t xml:space="preserve"> for flexible packaging</w:t>
      </w:r>
      <w:r w:rsidR="00D87BEC" w:rsidRPr="00740F6E">
        <w:rPr>
          <w:rFonts w:ascii="Times New Roman CE" w:hAnsi="Times New Roman CE" w:cs="Times New Roman"/>
          <w:lang w:val="en-GB"/>
        </w:rPr>
        <w:t>.</w:t>
      </w:r>
    </w:p>
    <w:p w14:paraId="11F8FEA8" w14:textId="449A7CEE" w:rsidR="00896FC7" w:rsidRPr="00C649DD" w:rsidRDefault="00C649DD" w:rsidP="006A0928">
      <w:pPr>
        <w:pStyle w:val="Rn2"/>
        <w:rPr>
          <w:lang w:val="en-GB"/>
        </w:rPr>
      </w:pPr>
      <w:r>
        <w:rPr>
          <w:lang w:val="en-GB"/>
        </w:rPr>
        <w:t xml:space="preserve">2.2. </w:t>
      </w:r>
      <w:r w:rsidRPr="00C649DD">
        <w:rPr>
          <w:lang w:val="en-GB"/>
        </w:rPr>
        <w:t>C</w:t>
      </w:r>
      <w:r w:rsidR="00896FC7" w:rsidRPr="00C649DD">
        <w:rPr>
          <w:lang w:val="en-GB"/>
        </w:rPr>
        <w:t>ellulose</w:t>
      </w:r>
    </w:p>
    <w:p w14:paraId="5E620C8F" w14:textId="58183DCF" w:rsidR="009376C1" w:rsidRDefault="00896FC7" w:rsidP="00C649DD">
      <w:pPr>
        <w:spacing w:after="0" w:line="240" w:lineRule="auto"/>
        <w:ind w:firstLine="284"/>
        <w:jc w:val="both"/>
        <w:rPr>
          <w:rFonts w:ascii="Times New Roman CE" w:hAnsi="Times New Roman CE" w:cs="Times New Roman"/>
          <w:lang w:val="en-GB"/>
        </w:rPr>
      </w:pPr>
      <w:r w:rsidRPr="00740F6E">
        <w:rPr>
          <w:rFonts w:ascii="Times New Roman CE" w:hAnsi="Times New Roman CE" w:cs="Times New Roman"/>
          <w:lang w:val="en-GB"/>
        </w:rPr>
        <w:t xml:space="preserve">Cellulose is the most common form of carbon in biomass, accounting for 40-60 wt.% of the biomass, depending on the biomass source. It is a complex polysaccharide made of six-carbon sugar (glucose). Its crystalline structure makes it resistant to hydrolysis, the chemical reaction that releases simple, fermentable sugars from a polysaccharide. </w:t>
      </w:r>
      <w:r w:rsidR="000D42D8">
        <w:rPr>
          <w:rFonts w:ascii="Times New Roman CE" w:hAnsi="Times New Roman CE" w:cs="Times New Roman"/>
          <w:lang w:val="en-GB"/>
        </w:rPr>
        <w:t>A t</w:t>
      </w:r>
      <w:r w:rsidR="00697BA0" w:rsidRPr="00740F6E">
        <w:rPr>
          <w:rFonts w:ascii="Times New Roman CE" w:hAnsi="Times New Roman CE" w:cs="Times New Roman"/>
          <w:lang w:val="en-GB"/>
        </w:rPr>
        <w:t>ypical cellulose</w:t>
      </w:r>
      <w:r w:rsidR="000D42D8">
        <w:rPr>
          <w:rFonts w:ascii="Times New Roman CE" w:hAnsi="Times New Roman CE" w:cs="Times New Roman"/>
          <w:lang w:val="en-GB"/>
        </w:rPr>
        <w:t>-</w:t>
      </w:r>
      <w:r w:rsidR="00697BA0" w:rsidRPr="00740F6E">
        <w:rPr>
          <w:rFonts w:ascii="Times New Roman CE" w:hAnsi="Times New Roman CE" w:cs="Times New Roman"/>
          <w:lang w:val="en-GB"/>
        </w:rPr>
        <w:t xml:space="preserve">based processing chain consists of extraction (sources </w:t>
      </w:r>
      <w:r w:rsidR="000D42D8">
        <w:rPr>
          <w:rFonts w:ascii="Times New Roman CE" w:hAnsi="Times New Roman CE" w:cs="Times New Roman"/>
          <w:lang w:val="en-GB"/>
        </w:rPr>
        <w:t xml:space="preserve">such </w:t>
      </w:r>
      <w:r w:rsidR="00697BA0" w:rsidRPr="00740F6E">
        <w:rPr>
          <w:rFonts w:ascii="Times New Roman CE" w:hAnsi="Times New Roman CE" w:cs="Times New Roman"/>
          <w:lang w:val="en-GB"/>
        </w:rPr>
        <w:t xml:space="preserve">as wood, bamboo, </w:t>
      </w:r>
      <w:r w:rsidR="000D42D8">
        <w:rPr>
          <w:rFonts w:ascii="Times New Roman CE" w:hAnsi="Times New Roman CE" w:cs="Times New Roman"/>
          <w:lang w:val="en-GB"/>
        </w:rPr>
        <w:t xml:space="preserve">and </w:t>
      </w:r>
      <w:r w:rsidR="00697BA0" w:rsidRPr="00740F6E">
        <w:rPr>
          <w:rFonts w:ascii="Times New Roman CE" w:hAnsi="Times New Roman CE" w:cs="Times New Roman"/>
          <w:lang w:val="en-GB"/>
        </w:rPr>
        <w:t xml:space="preserve">other plants), processing (regenerated cellulose, pulp, derivatives, secondary chemicals), </w:t>
      </w:r>
      <w:r w:rsidR="009376C1">
        <w:rPr>
          <w:rFonts w:ascii="Times New Roman CE" w:hAnsi="Times New Roman CE" w:cs="Times New Roman"/>
          <w:lang w:val="en-GB"/>
        </w:rPr>
        <w:t xml:space="preserve">and </w:t>
      </w:r>
      <w:r w:rsidR="00697BA0" w:rsidRPr="00740F6E">
        <w:rPr>
          <w:rFonts w:ascii="Times New Roman CE" w:hAnsi="Times New Roman CE" w:cs="Times New Roman"/>
          <w:lang w:val="en-GB"/>
        </w:rPr>
        <w:t>product production (gels, membranes, films, fib</w:t>
      </w:r>
      <w:r w:rsidR="000D42D8">
        <w:rPr>
          <w:rFonts w:ascii="Times New Roman CE" w:hAnsi="Times New Roman CE" w:cs="Times New Roman"/>
          <w:lang w:val="en-GB"/>
        </w:rPr>
        <w:t>re</w:t>
      </w:r>
      <w:r w:rsidR="00697BA0" w:rsidRPr="00740F6E">
        <w:rPr>
          <w:rFonts w:ascii="Times New Roman CE" w:hAnsi="Times New Roman CE" w:cs="Times New Roman"/>
          <w:lang w:val="en-GB"/>
        </w:rPr>
        <w:t>s, composites). Its application field is</w:t>
      </w:r>
      <w:r w:rsidR="00396E8A" w:rsidRPr="00740F6E">
        <w:rPr>
          <w:rFonts w:ascii="Times New Roman CE" w:hAnsi="Times New Roman CE" w:cs="Times New Roman"/>
          <w:lang w:val="en-GB"/>
        </w:rPr>
        <w:t xml:space="preserve"> broad</w:t>
      </w:r>
      <w:r w:rsidR="000D42D8">
        <w:rPr>
          <w:rFonts w:ascii="Times New Roman CE" w:hAnsi="Times New Roman CE" w:cs="Times New Roman"/>
          <w:lang w:val="en-GB"/>
        </w:rPr>
        <w:t>,</w:t>
      </w:r>
      <w:r w:rsidR="00396E8A" w:rsidRPr="00740F6E">
        <w:rPr>
          <w:rFonts w:ascii="Times New Roman CE" w:hAnsi="Times New Roman CE" w:cs="Times New Roman"/>
          <w:lang w:val="en-GB"/>
        </w:rPr>
        <w:t xml:space="preserve"> as it can be used in packaging, textiles, construction, membranes, coatings, different consumables</w:t>
      </w:r>
      <w:r w:rsidR="009376C1">
        <w:rPr>
          <w:rFonts w:ascii="Times New Roman CE" w:hAnsi="Times New Roman CE" w:cs="Times New Roman"/>
          <w:lang w:val="en-GB"/>
        </w:rPr>
        <w:t>,</w:t>
      </w:r>
      <w:r w:rsidR="00396E8A" w:rsidRPr="00740F6E">
        <w:rPr>
          <w:rFonts w:ascii="Times New Roman CE" w:hAnsi="Times New Roman CE" w:cs="Times New Roman"/>
          <w:lang w:val="en-GB"/>
        </w:rPr>
        <w:t xml:space="preserve"> and other</w:t>
      </w:r>
      <w:r w:rsidR="000D42D8">
        <w:rPr>
          <w:rFonts w:ascii="Times New Roman CE" w:hAnsi="Times New Roman CE" w:cs="Times New Roman"/>
          <w:lang w:val="en-GB"/>
        </w:rPr>
        <w:t>s</w:t>
      </w:r>
      <w:r w:rsidR="00396E8A" w:rsidRPr="00740F6E">
        <w:rPr>
          <w:rFonts w:ascii="Times New Roman CE" w:hAnsi="Times New Roman CE" w:cs="Times New Roman"/>
          <w:lang w:val="en-GB"/>
        </w:rPr>
        <w:t xml:space="preserve">. </w:t>
      </w:r>
      <w:r w:rsidRPr="00740F6E">
        <w:rPr>
          <w:rFonts w:ascii="Times New Roman CE" w:hAnsi="Times New Roman CE" w:cs="Times New Roman"/>
          <w:lang w:val="en-GB"/>
        </w:rPr>
        <w:t xml:space="preserve">Cellulose is produced in large quantities with different morphologies and sizes, </w:t>
      </w:r>
      <w:r w:rsidR="00C945E9" w:rsidRPr="00740F6E">
        <w:rPr>
          <w:rFonts w:ascii="Times New Roman CE" w:hAnsi="Times New Roman CE" w:cs="Times New Roman"/>
          <w:lang w:val="en-GB"/>
        </w:rPr>
        <w:t xml:space="preserve">depending on the type of processed biomass. What needs to be underlined is that one of the sources of obtaining cellulose is waste material from different </w:t>
      </w:r>
      <w:r w:rsidR="00E170DE" w:rsidRPr="00740F6E">
        <w:rPr>
          <w:rFonts w:ascii="Times New Roman CE" w:hAnsi="Times New Roman CE" w:cs="Times New Roman"/>
          <w:lang w:val="en-GB"/>
        </w:rPr>
        <w:t>processes</w:t>
      </w:r>
      <w:r w:rsidR="00C945E9" w:rsidRPr="00740F6E">
        <w:rPr>
          <w:rFonts w:ascii="Times New Roman CE" w:hAnsi="Times New Roman CE" w:cs="Times New Roman"/>
          <w:lang w:val="en-GB"/>
        </w:rPr>
        <w:t xml:space="preserve">, such as pre-harvest and post-harvest agricultural losses </w:t>
      </w:r>
      <w:r w:rsidR="009376C1">
        <w:rPr>
          <w:rFonts w:ascii="Times New Roman CE" w:hAnsi="Times New Roman CE" w:cs="Times New Roman"/>
          <w:lang w:val="en-GB"/>
        </w:rPr>
        <w:t xml:space="preserve">as well as </w:t>
      </w:r>
      <w:r w:rsidR="00C945E9" w:rsidRPr="00740F6E">
        <w:rPr>
          <w:rFonts w:ascii="Times New Roman CE" w:hAnsi="Times New Roman CE" w:cs="Times New Roman"/>
          <w:lang w:val="en-GB"/>
        </w:rPr>
        <w:t>waste</w:t>
      </w:r>
      <w:r w:rsidR="009376C1">
        <w:rPr>
          <w:rFonts w:ascii="Times New Roman CE" w:hAnsi="Times New Roman CE" w:cs="Times New Roman"/>
          <w:lang w:val="en-GB"/>
        </w:rPr>
        <w:t xml:space="preserve"> from the</w:t>
      </w:r>
      <w:r w:rsidR="00C945E9" w:rsidRPr="00740F6E">
        <w:rPr>
          <w:rFonts w:ascii="Times New Roman CE" w:hAnsi="Times New Roman CE" w:cs="Times New Roman"/>
          <w:lang w:val="en-GB"/>
        </w:rPr>
        <w:t xml:space="preserve"> food processing industry </w:t>
      </w:r>
      <w:r w:rsidR="00C945E9" w:rsidRPr="00740F6E">
        <w:rPr>
          <w:rFonts w:ascii="Times New Roman CE" w:hAnsi="Times New Roman CE" w:cs="Times New Roman"/>
          <w:lang w:val="en-GB"/>
        </w:rPr>
        <w:fldChar w:fldCharType="begin"/>
      </w:r>
      <w:r w:rsidR="008B005F" w:rsidRPr="00740F6E">
        <w:rPr>
          <w:rFonts w:ascii="Times New Roman CE" w:hAnsi="Times New Roman CE" w:cs="Times New Roman"/>
          <w:lang w:val="en-GB"/>
        </w:rPr>
        <w:instrText xml:space="preserve"> ADDIN ZOTERO_ITEM CSL_CITATION {"citationID":"jsOad8Ss","properties":{"formattedCitation":"(Das &amp; Singh, 2004)","plainCitation":"(Das &amp; Singh, 2004)","noteIndex":0},"citationItems":[{"id":1835,"uris":["http://zotero.org/users/8955362/items/4AV63U7K"],"itemData":{"id":1835,"type":"article-journal","abstract":"Cellulose, an important cell wall polysaccharide, which is replenished constantly in nature by photosynthesis, goes waste in a lion's share in the form of pre-harvest and post-harvest agricultural losses and wastes of food processing industry. These cellulose wastes have an immense potential to be utilized for the production and recovery of several products and ingredients in food application. In this present study, a wide spectrum of researches in the arena of properties of cellulose, hemicellulose and lignin; their degradation; sources and composition of cellulosic and lignocellulosic wastes of agriculture and food industry; present status of converting them into value-added products of food applications; constraints in their conversions and future prospects therein has been reviewed in details. The study has encompassed production of biomass for various utilization and production and recovery of protein and amino acids, carbohydrates, lipids, organic acids, foods &amp; feeds and other miscellaneous products.","container-title":"Critical Reviews in Food Science and Nutrition","DOI":"10.1080/10408690490424630","ISSN":"1040-8398","issue":"2","journalAbbreviation":"Crit Rev Food Sci Nutr","language":"eng","note":"PMID: 15116755","page":"77-89","source":"PubMed","title":"Useful byproducts from cellulosic wastes of agriculture and food industry--a critical appraisal","volume":"44","author":[{"family":"Das","given":"Himanish"},{"family":"Singh","given":"Sudhir Kumar"}],"issued":{"date-parts":[["2004"]]}}}],"schema":"https://github.com/citation-style-language/schema/raw/master/csl-citation.json"} </w:instrText>
      </w:r>
      <w:r w:rsidR="00C945E9"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Das &amp; Singh 2004)</w:t>
      </w:r>
      <w:r w:rsidR="00C945E9" w:rsidRPr="00740F6E">
        <w:rPr>
          <w:rFonts w:ascii="Times New Roman CE" w:hAnsi="Times New Roman CE" w:cs="Times New Roman"/>
          <w:lang w:val="en-GB"/>
        </w:rPr>
        <w:fldChar w:fldCharType="end"/>
      </w:r>
      <w:r w:rsidR="00C945E9" w:rsidRPr="00740F6E">
        <w:rPr>
          <w:rFonts w:ascii="Times New Roman CE" w:hAnsi="Times New Roman CE" w:cs="Times New Roman"/>
          <w:lang w:val="en-GB"/>
        </w:rPr>
        <w:t>. Therefore</w:t>
      </w:r>
      <w:r w:rsidR="000D42D8">
        <w:rPr>
          <w:rFonts w:ascii="Times New Roman CE" w:hAnsi="Times New Roman CE" w:cs="Times New Roman"/>
          <w:lang w:val="en-GB"/>
        </w:rPr>
        <w:t>, cellulose is a cheap material that has been extensively studied over the</w:t>
      </w:r>
      <w:r w:rsidR="009376C1">
        <w:rPr>
          <w:rFonts w:ascii="Times New Roman CE" w:hAnsi="Times New Roman CE" w:cs="Times New Roman"/>
          <w:lang w:val="en-GB"/>
        </w:rPr>
        <w:t xml:space="preserve"> </w:t>
      </w:r>
      <w:r w:rsidR="00C945E9" w:rsidRPr="00740F6E">
        <w:rPr>
          <w:rFonts w:ascii="Times New Roman CE" w:hAnsi="Times New Roman CE" w:cs="Times New Roman"/>
          <w:lang w:val="en-GB"/>
        </w:rPr>
        <w:t xml:space="preserve">last few decades, </w:t>
      </w:r>
      <w:r w:rsidR="009376C1">
        <w:rPr>
          <w:rFonts w:ascii="Times New Roman CE" w:hAnsi="Times New Roman CE" w:cs="Times New Roman"/>
          <w:lang w:val="en-GB"/>
        </w:rPr>
        <w:t xml:space="preserve">both </w:t>
      </w:r>
      <w:r w:rsidR="00E170DE" w:rsidRPr="00740F6E">
        <w:rPr>
          <w:rFonts w:ascii="Times New Roman CE" w:hAnsi="Times New Roman CE" w:cs="Times New Roman"/>
          <w:lang w:val="en-GB"/>
        </w:rPr>
        <w:t xml:space="preserve">as a </w:t>
      </w:r>
      <w:r w:rsidR="009376C1">
        <w:rPr>
          <w:rFonts w:ascii="Times New Roman CE" w:hAnsi="Times New Roman CE" w:cs="Times New Roman"/>
          <w:lang w:val="en-GB"/>
        </w:rPr>
        <w:t>standalone</w:t>
      </w:r>
      <w:r w:rsidR="009376C1" w:rsidRPr="00740F6E">
        <w:rPr>
          <w:rFonts w:ascii="Times New Roman CE" w:hAnsi="Times New Roman CE" w:cs="Times New Roman"/>
          <w:lang w:val="en-GB"/>
        </w:rPr>
        <w:t xml:space="preserve"> </w:t>
      </w:r>
      <w:r w:rsidR="00E170DE" w:rsidRPr="00740F6E">
        <w:rPr>
          <w:rFonts w:ascii="Times New Roman CE" w:hAnsi="Times New Roman CE" w:cs="Times New Roman"/>
          <w:lang w:val="en-GB"/>
        </w:rPr>
        <w:t xml:space="preserve">polymer and </w:t>
      </w:r>
      <w:r w:rsidR="00C945E9" w:rsidRPr="00740F6E">
        <w:rPr>
          <w:rFonts w:ascii="Times New Roman CE" w:hAnsi="Times New Roman CE" w:cs="Times New Roman"/>
          <w:lang w:val="en-GB"/>
        </w:rPr>
        <w:t xml:space="preserve">as a filler for other biodegradable polymers. </w:t>
      </w:r>
    </w:p>
    <w:p w14:paraId="4AD27CF9" w14:textId="77E08BA5" w:rsidR="004657BC" w:rsidRPr="00740F6E" w:rsidRDefault="00E170DE"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GB"/>
        </w:rPr>
        <w:t xml:space="preserve">Cellulose as a biopolymer has a broad field of applications, considering food packaging </w:t>
      </w:r>
      <w:r w:rsidRPr="00740F6E">
        <w:rPr>
          <w:rFonts w:ascii="Times New Roman CE" w:hAnsi="Times New Roman CE" w:cs="Times New Roman"/>
          <w:lang w:val="en-GB"/>
        </w:rPr>
        <w:fldChar w:fldCharType="begin"/>
      </w:r>
      <w:r w:rsidR="00A94214">
        <w:rPr>
          <w:rFonts w:ascii="Times New Roman CE" w:hAnsi="Times New Roman CE" w:cs="Times New Roman"/>
          <w:lang w:val="en-GB"/>
        </w:rPr>
        <w:instrText xml:space="preserve"> ADDIN ZOTERO_ITEM CSL_CITATION {"citationID":"WLrP6Xch","properties":{"formattedCitation":"(Hadimani et al., 2023)","plainCitation":"(Hadimani et al., 2023)","noteIndex":0},"citationItems":[{"id":1842,"uris":["http://zotero.org/users/8955362/items/JTKVZ2CF"],"itemData":{"id":1842,"type":"article-journal","abstract":"In the current study, cellulose was extracted from sugarcane bagasse and further converted into carboxy methyl cellulose. The morphological, chemical, and structural characterization of synthesizeed carboxy methyl cellulose was performed. Further, the biopolymer was fabricated with mycogenic selenium nanoparticles and used to develop the biopolymer films. The developed biopolymer films were examined for the fruit shelf life stability, antifungal activity, and biodegradation potential. The results revealed that grapes wrapped with biofilms showed enhanced shelf life of fruit at all storage time intervals. The study also witnesses the antifungal activity of biopolymer films with a remarkable inhibitory action on the spores of Fusarium oxysporum and Sclerospora graminicola phytopathogens. Lastly, the biopolymer films were significantly degradable in the soil within two weeks of incubation. Thus, the developed biopolymer films exhibit multifaceted properties that can be used as an alternative to synthetic plastics for fruit packaging and also helps in protecting against fungal contaminants during storage with naturally degradable potential.","container-title":"International Journal of Biological Macromolecules","DOI":"10.1016/j.ijbiomac.2023.124076","ISSN":"0141-8130","journalAbbreviation":"International Journal of Biological Macromolecules","language":"en","page":"124076","source":"ScienceDirect","title":"Biodegradable hybrid biopolymer film based on carboxy methyl cellulose and selenium nanoparticles with antifungal properties to enhance grapes shelf life","volume":"237","author":[{"family":"Hadimani","given":"Shiva"},{"family":"Supriya","given":"Dodamani"},{"family":"Roopa","given":"Koliwad"},{"family":"Soujanya","given":"Shivanna K."},{"family":"Rakshata","given":"Vandakuduri"},{"family":"Netravati","given":"Avaradi"},{"family":"Akshayakumar","given":"Vijayakumar"},{"family":"De Britto","given":"Savitha"},{"family":"Jogaiah","given":"Sudisha"}],"issued":{"date-parts":[["2023",5,15]]}}}],"schema":"https://github.com/citation-style-language/schema/raw/master/csl-citation.json"} </w:instrText>
      </w:r>
      <w:r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Hadimani et al. 2023)</w:t>
      </w:r>
      <w:r w:rsidRPr="00740F6E">
        <w:rPr>
          <w:rFonts w:ascii="Times New Roman CE" w:hAnsi="Times New Roman CE" w:cs="Times New Roman"/>
          <w:lang w:val="en-GB"/>
        </w:rPr>
        <w:fldChar w:fldCharType="end"/>
      </w:r>
      <w:r w:rsidRPr="00740F6E">
        <w:rPr>
          <w:rFonts w:ascii="Times New Roman CE" w:hAnsi="Times New Roman CE" w:cs="Times New Roman"/>
          <w:lang w:val="en-GB"/>
        </w:rPr>
        <w:t xml:space="preserve">, </w:t>
      </w:r>
      <w:r w:rsidR="008A4DAD" w:rsidRPr="00740F6E">
        <w:rPr>
          <w:rFonts w:ascii="Times New Roman CE" w:hAnsi="Times New Roman CE" w:cs="Times New Roman"/>
          <w:lang w:val="en-GB"/>
        </w:rPr>
        <w:t xml:space="preserve">medical </w:t>
      </w:r>
      <w:r w:rsidR="008A4DAD" w:rsidRPr="00740F6E">
        <w:rPr>
          <w:rFonts w:ascii="Times New Roman CE" w:hAnsi="Times New Roman CE" w:cs="Times New Roman"/>
          <w:lang w:val="en-GB"/>
        </w:rPr>
        <w:fldChar w:fldCharType="begin"/>
      </w:r>
      <w:r w:rsidR="00A94214">
        <w:rPr>
          <w:rFonts w:ascii="Times New Roman CE" w:hAnsi="Times New Roman CE" w:cs="Times New Roman"/>
          <w:lang w:val="en-GB"/>
        </w:rPr>
        <w:instrText xml:space="preserve"> ADDIN ZOTERO_ITEM CSL_CITATION {"citationID":"NwtYce5N","properties":{"formattedCitation":"(Yahya et al., 2020)","plainCitation":"(Yahya et al., 2020)","noteIndex":0},"citationItems":[{"id":1844,"uris":["http://zotero.org/users/8955362/items/HMPVSAQN"],"itemData":{"id":1844,"type":"article-journal","abstract":"A biopolymer-based aerogel has been developed to become one of the most potentially utilized materials in different biomedical applications. The biopolymer-based aerogel has unique physical, chemical, and mechanical properties and these properties are used in tissue engineering, biosensing, diagnostic, medical implant and drug delivery applications. Biocompatible and non-toxic biopolymers such as chitosan, cellulose and alginates have been used to deliver antibiotics, plants extract, essential oils and metallic nanoparticles. Antibacterial aerogels have been used in superficial and chronic wound healing as dressing sheets. This review critically analyses the utilization of biopolymer-based aerogels in antibacterial delivery. The analysis shows the relationship between their properties and their applications in the wound healing process. Furthermore, highlights of the potentials, challenges and proposition of the application of biopolymer-based aerogels is explored.","container-title":"Antibiotics","DOI":"10.3390/antibiotics9100648","ISSN":"2079-6382","issue":"10","language":"en","license":"http://creativecommons.org/licenses/by/3.0/","note":"number: 10\npublisher: Multidisciplinary Digital Publishing Institute","page":"648","source":"www.mdpi.com","title":"A Review on Revolutionary Natural Biopolymer-Based Aerogels for Antibacterial Delivery","volume":"9","author":[{"family":"Yahya","given":"Esam Bashir"},{"family":"Jummaat","given":"Fauziah"},{"family":"Amirul","given":"A. A."},{"family":"Adnan","given":"A. S."},{"family":"Olaiya","given":"N. G."},{"family":"Abdullah","given":"C. K."},{"family":"Rizal","given":"Samsul"},{"family":"Mohamad Haafiz","given":"M. K."},{"family":"Khalil","given":"H. P. S. Abdul"}],"issued":{"date-parts":[["2020",10]]}}}],"schema":"https://github.com/citation-style-language/schema/raw/master/csl-citation.json"} </w:instrText>
      </w:r>
      <w:r w:rsidR="008A4DAD"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Yahya et al. 2020)</w:t>
      </w:r>
      <w:r w:rsidR="008A4DAD" w:rsidRPr="00740F6E">
        <w:rPr>
          <w:rFonts w:ascii="Times New Roman CE" w:hAnsi="Times New Roman CE" w:cs="Times New Roman"/>
          <w:lang w:val="en-GB"/>
        </w:rPr>
        <w:fldChar w:fldCharType="end"/>
      </w:r>
      <w:r w:rsidR="008A4DAD" w:rsidRPr="00740F6E">
        <w:rPr>
          <w:rFonts w:ascii="Times New Roman CE" w:hAnsi="Times New Roman CE" w:cs="Times New Roman"/>
          <w:lang w:val="en-GB"/>
        </w:rPr>
        <w:t xml:space="preserve">, different types of absorbents </w:t>
      </w:r>
      <w:r w:rsidR="008A4DAD" w:rsidRPr="00740F6E">
        <w:rPr>
          <w:rFonts w:ascii="Times New Roman CE" w:hAnsi="Times New Roman CE" w:cs="Times New Roman"/>
          <w:lang w:val="en-GB"/>
        </w:rPr>
        <w:fldChar w:fldCharType="begin"/>
      </w:r>
      <w:r w:rsidR="00A94214">
        <w:rPr>
          <w:rFonts w:ascii="Times New Roman CE" w:hAnsi="Times New Roman CE" w:cs="Times New Roman"/>
          <w:lang w:val="en-GB"/>
        </w:rPr>
        <w:instrText xml:space="preserve"> ADDIN ZOTERO_ITEM CSL_CITATION {"citationID":"5gFb3Ndu","properties":{"formattedCitation":"(Park et al., 2020)","plainCitation":"(Park et al., 2020)","noteIndex":0},"citationItems":[{"id":1846,"uris":["http://zotero.org/users/8955362/items/LYKMTC2L"],"itemData":{"id":1846,"type":"article-journal","abstract":"Cellulose-based magnetic hydrogel microbeads were prepared through sol–gel transition using a 1-ethyl-3-methylimidazolium acetate-in-oil emulsion. Surface properties of the microbeads were altered by blending cellulose with chitosan, carrageenan, lignin, or starch. The adsorption capacity of the cellulose microbeads for crystal violet was 1.3 times higher after blending cellulose with carrageenan, while that for methyl orange was 2.0 times higher after blending cellulose with chitosan. As a model study, kinetics and isotherms for the adsorption of crystal violet on the cellulose/carrageenan microbeads were investigated to understand the effect of the biopolymer on the adsorption properties. Adsorption capacities of the cellulose microbeads for pepsin and bovine serum albumin were 1.6 and 1.2 times higher after blending cellulose with chitosan, respectively. The adsorption capacity of the cellulose/carrageenan microbeads for lysozyme was 1.2 times higher than that of the cellulose microbeads. The cellulose/alkali lignin and cellulose/starch magnetic microbeads were found to be efficient supports for immobilization of lipase. Specific activities of lipase immobilized on the cellulose/alkali lignin and cellulose/starch magnetic microbeads were 1.2- and 1.4-fold higher than that of free lipase, respectively. Under denaturing thermal conditions, the half-life of lipase immobilized on the cellulose/alkali lignin and cellulose/starch magnetic microbeads was 47- and 56-fold higher than that of free lipase, respectively. Thus, owing to their biocompatibility, biodegradability, and controllability, the cellulose/biopolymer/Fe3O4 hydrogel microbeads may have many potential applications in biocatalytic, biomedical, and environmental fields.","container-title":"Cellulose","DOI":"10.1007/s10570-020-02974-5","ISSN":"1572-882X","issue":"5","journalAbbreviation":"Cellulose","language":"en","page":"2757-2773","source":"Springer Link","title":"Cellulose/biopolymer/Fe3O4 hydrogel microbeads for dye and protein adsorption","volume":"27","author":[{"family":"Park","given":"Saerom"},{"family":"Oh","given":"Yujin"},{"family":"Yun","given":"Jeongchel"},{"family":"Yoo","given":"Eunjin"},{"family":"Jung","given":"Dahun"},{"family":"Oh","given":"Kyeong Keun"},{"family":"Lee","given":"Sang Hyun"}],"issued":{"date-parts":[["2020",3,1]]}}}],"schema":"https://github.com/citation-style-language/schema/raw/master/csl-citation.json"} </w:instrText>
      </w:r>
      <w:r w:rsidR="008A4DAD"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Park et al. 2020)</w:t>
      </w:r>
      <w:r w:rsidR="008A4DAD" w:rsidRPr="00740F6E">
        <w:rPr>
          <w:rFonts w:ascii="Times New Roman CE" w:hAnsi="Times New Roman CE" w:cs="Times New Roman"/>
          <w:lang w:val="en-GB"/>
        </w:rPr>
        <w:fldChar w:fldCharType="end"/>
      </w:r>
      <w:r w:rsidR="008A4DAD" w:rsidRPr="00740F6E">
        <w:rPr>
          <w:rFonts w:ascii="Times New Roman CE" w:hAnsi="Times New Roman CE" w:cs="Times New Roman"/>
          <w:lang w:val="en-GB"/>
        </w:rPr>
        <w:t xml:space="preserve">, membranes </w:t>
      </w:r>
      <w:r w:rsidR="008A4DAD" w:rsidRPr="00740F6E">
        <w:rPr>
          <w:rFonts w:ascii="Times New Roman CE" w:hAnsi="Times New Roman CE" w:cs="Times New Roman"/>
          <w:lang w:val="en-GB"/>
        </w:rPr>
        <w:fldChar w:fldCharType="begin"/>
      </w:r>
      <w:r w:rsidR="008B005F" w:rsidRPr="00740F6E">
        <w:rPr>
          <w:rFonts w:ascii="Times New Roman CE" w:hAnsi="Times New Roman CE" w:cs="Times New Roman"/>
          <w:lang w:val="en-GB"/>
        </w:rPr>
        <w:instrText xml:space="preserve"> ADDIN ZOTERO_ITEM CSL_CITATION {"citationID":"alqv62Hv","properties":{"formattedCitation":"(Samaniego &amp; Espiritu, 2022)","plainCitation":"(Samaniego &amp; Espiritu, 2022)","noteIndex":0},"citationItems":[{"id":1847,"uris":["http://zotero.org/users/8955362/items/CE5ZIJII"],"itemData":{"id":1847,"type":"article-journal","abstract":"Cellulose and its derivatives, and chitosan are biopolymers that are touted as promising green alternatives for fuel cell ion exchange membrane (IEM) components due to their ubiquitous nature leading to low costs, environmental compatibility, and flexibility for modification. This review analyzes the various ways bacterial cellulose, nanocrystalline cellulose, cellulose nanofibers, cellulose acetate, and chitosan have been utilized in IEM synthesis. Key points realized from the rigorous literature evaluation are: (1) cellulosic and chitosan-based components were effectively used as both substrate and reinforcement, providing enhanced mechanical properties and additional sites for ion transport functionalization, (2) membrane fabrication involving grafting and crosslinking exhibited better mechanical and chemical stability compared to doping and impregnating techniques, (3) clever use of structures such as interpenetrating and semi-interpenetrating networks, like nanofiber skeletons, provided significant reduction in membrane swelling which is important in biopolymer-containing membranes due to its inherent hydrophilicity, and (4) the use of cellulosic materials had consistently resulted to improved methanol barrier characteristics for direct methanol fuel cell applications. However, a large portion of biopolymer-based IEM literature predominantly focused on proton exchange membrane research, and it is recommended that more attention should be shifted towards exploring biopolymer-based anion exchange membranes taking into consideration effective strategies that address the balance between swelling and performance.","container-title":"Green Chemistry Letters and Reviews","DOI":"10.1080/17518253.2022.2040599","ISSN":"1751-8253","issue":"1","note":"publisher: Taylor &amp; Francis\n_eprint: https://doi.org/10.1080/17518253.2022.2040599","page":"253-275","source":"Taylor and Francis+NEJM","title":"Prospects on utilization of biopolymer materials for ion exchange membranes in fuel cells","volume":"15","author":[{"family":"Samaniego","given":"Angelo Jacob"},{"family":"Espiritu","given":"Richard"}],"issued":{"date-parts":[["2022",1,2]]}}}],"schema":"https://github.com/citation-style-language/schema/raw/master/csl-citation.json"} </w:instrText>
      </w:r>
      <w:r w:rsidR="008A4DAD" w:rsidRPr="00740F6E">
        <w:rPr>
          <w:rFonts w:ascii="Times New Roman CE" w:hAnsi="Times New Roman CE" w:cs="Times New Roman"/>
          <w:lang w:val="en-GB"/>
        </w:rPr>
        <w:fldChar w:fldCharType="separate"/>
      </w:r>
      <w:r w:rsidR="00A94214" w:rsidRPr="00A94214">
        <w:rPr>
          <w:rFonts w:ascii="Times New Roman CE" w:hAnsi="Times New Roman CE" w:cs="Times New Roman CE"/>
        </w:rPr>
        <w:t>(Samaniego &amp; Espiritu 2022)</w:t>
      </w:r>
      <w:r w:rsidR="008A4DAD" w:rsidRPr="00740F6E">
        <w:rPr>
          <w:rFonts w:ascii="Times New Roman CE" w:hAnsi="Times New Roman CE" w:cs="Times New Roman"/>
          <w:lang w:val="en-GB"/>
        </w:rPr>
        <w:fldChar w:fldCharType="end"/>
      </w:r>
      <w:r w:rsidR="008A4DAD" w:rsidRPr="00740F6E">
        <w:rPr>
          <w:rFonts w:ascii="Times New Roman CE" w:hAnsi="Times New Roman CE" w:cs="Times New Roman"/>
          <w:lang w:val="en-GB"/>
        </w:rPr>
        <w:t xml:space="preserve"> and other </w:t>
      </w:r>
      <w:r w:rsidR="008A4DAD" w:rsidRPr="00740F6E">
        <w:rPr>
          <w:rFonts w:ascii="Times New Roman CE" w:hAnsi="Times New Roman CE" w:cs="Times New Roman"/>
          <w:lang w:val="en-GB"/>
        </w:rPr>
        <w:fldChar w:fldCharType="begin"/>
      </w:r>
      <w:r w:rsidR="00A94214">
        <w:rPr>
          <w:rFonts w:ascii="Times New Roman CE" w:hAnsi="Times New Roman CE" w:cs="Times New Roman"/>
          <w:lang w:val="en-GB"/>
        </w:rPr>
        <w:instrText xml:space="preserve"> ADDIN ZOTERO_ITEM CSL_CITATION {"citationID":"f64EyTsc","properties":{"formattedCitation":"(Dao et al., 2022; Fernandes et al., 2020; Lupa\\uc0\\u537{}cu et al., 2022; Nguyen et al., 2022; Rizal et al., 2020)","plainCitation":"(Dao et al., 2022; Fernandes et al., 2020; Lupașcu et al., 2022; Nguyen et al., 2022; Rizal et al., 2020)","noteIndex":0},"citationItems":[{"id":1855,"uris":["http://zotero.org/users/8955362/items/HI7E6ZGM"],"itemData":{"id":1855,"type":"article-journal","abstract":"Bacterial cellulose (BC) is a biopolymer of great significance to the medical, pharmaceutical, and food industries. However, a high concentration of carbon sources (mainly glucose) and other culture media components is usually required to promote a significant yield of BC, which increases the bioprocess cost. Thus, optimization strategies (conventional or statistical) have become relevant for the cost-effective production of bacterial cellulose. Additionally, this biopolymer may present new properties through modifications with exogenous compounds. The present review, explores and discusses recent studies (last five years) that report the optimization of BC production and its yield as well as in situ and ex situ modifications, resulting in improved mechanical, antioxidant, and antimicrobial properties of BC for new applications.","container-title":"International Journal of Biological Macromolecules","DOI":"10.1016/j.ijbiomac.2020.07.255","ISSN":"0141-8130","journalAbbreviation":"International Journal of Biological Macromolecules","language":"en","page":"2598-2611","source":"ScienceDirect","title":"Bacterial cellulose: From production optimization to new applications","title-short":"Bacterial cellulose","volume":"164","author":[{"family":"Fernandes","given":"Isabela de Andrade Arruda"},{"family":"Pedro","given":"Alessandra Cristina"},{"family":"Ribeiro","given":"Valéria Rampazzo"},{"family":"Bortolini","given":"Débora Gonçalves"},{"family":"Ozaki","given":"Mellany Sarah Cabral"},{"family":"Maciel","given":"Giselle Maria"},{"family":"Haminiuk","given":"Charles Windson Isidoro"}],"issued":{"date-parts":[["2020",12,1]]}}},{"id":1854,"uris":["http://zotero.org/users/8955362/items/I9TYH53Y"],"itemData":{"id":1854,"type":"article-journal","abstract":"Cellulose is the most widely used biopolymer, accounting for about 1.5 trillion tons of annual production on Earth. Bacterial cellulose (BC) is a form produced by different species of bacteria, representing a purified form of cellulose. The structure of bacterial cellulose consists of glucose monomers that give it excellent properties for different medical applications (unique nanostructure, high water holding capacity, high degree of polymerization, high mechanical strength, and high crystallinity). These properties differ depending on the cellulose-producing bacteria. The most discussed topic is related to the use of bacterial cellulose as a versatile biopolymer for wound dressing applications. The aim of this review is to present the microbial aspects of BC production and potential applications in development of value-added products, especially for biomedical applications.","container-title":"Materials","DOI":"10.3390/ma15020676","ISSN":"1996-1944","issue":"2","language":"en","license":"http://creativecommons.org/licenses/by/3.0/","note":"number: 2\npublisher: Multidisciplinary Digital Publishing Institute","page":"676","source":"www.mdpi.com","title":"An Overview Regarding Microbial Aspects of Production and Applications of Bacterial Cellulose","volume":"15","author":[{"family":"Lupașcu","given":"Raluca Elisabeta"},{"family":"Ghica","given":"Mihaela Violeta"},{"family":"Dinu-Pîrvu","given":"Cristina-Elena"},{"family":"Popa","given":"Lăcrămioara"},{"family":"Velescu","given":"Bruno Ștefan"},{"family":"Arsene","given":"Andreea Letiția"}],"issued":{"date-parts":[["2022",1]]}}},{"id":1852,"uris":["http://zotero.org/users/8955362/items/M7UH67CK"],"itemData":{"id":1852,"type":"article-journal","abstract":"Coffee pulp comprises of 50% in coffee cherries and is one of the most abundant agricultural wastes in the food industry. This study introduced a green method to recover major biopolymers (pectin and cellulose) from pulps of Coffee arabica L. which were then used as materials to produce biopolymer films. The results showed that the extraction procedure using acidified solvent (pH 3.1) at 84.3 °C for 4.3 h allowed to recover 16.7% pectin from coffee pulps. Furthermore, a two-step procedure including a pre-treatment step (using vapor at 170 °C for 30 min) and a bleaching step (using H2O2 at 40 °C for 10 h) contributed to extract 54% cellulose from coffee pulps. Biopolymer films made of coffee pectin-microcrystalline cellulose mixtures had a smooth surface, a high transparency, a tensile strength of 3 MPa, and an elongation of 4%.","container-title":"Biomass Conversion and Biorefinery","DOI":"10.1007/s13399-022-02339-x","ISSN":"2190-6823","journalAbbreviation":"Biomass Conv. Bioref.","language":"en","source":"Springer Link","title":"Pectin and cellulose extracted from coffee pulps and their potential in formulating biopolymer films","URL":"https://doi.org/10.1007/s13399-022-02339-x","author":[{"family":"Dao","given":"Duy N."},{"family":"Le","given":"Phuong H."},{"family":"Do","given":"Duy X."},{"family":"Dang","given":"Thinh M. Q."},{"family":"Nguyen","given":"Sinh K."},{"family":"Nguyen","given":"Viet"}],"accessed":{"date-parts":[["2023",6,6]]},"issued":{"date-parts":[["2022",1,18]]}}},{"id":1851,"uris":["http://zotero.org/users/8955362/items/3C2MAASK"],"itemData":{"id":1851,"type":"article-journal","abstract":"Developing robust and biodegradable biopolymer films based on macroalgae is a challenging task because of its inadequate mechanical strength and poor moisture barrier attribute to its hydrophilic nature. A promising and sustainable approach to overcome this challenge is to reinforce the biopolymer film with polysaccharide microfibre (microcrystalline cellulose) derived from Gigantochloa levis bamboo (GL-MCC). Eucheuma cottonii macroalgae were used for the development of biopolymer films without further extraction and purification, which was considered economical and easy. The mechanical, water contact angle (WCA), water absorption capacity (WSC), and thermal behaviour of macroalgae-based biopolymer films revealed that the inclusions of GL-MCC significantly enhanced the durability, moisture barrier, and thermal stability of the biopolymer films. The enhancement is ascribed to the interaction between macroalgae and GL-MCC due to high compatibility. Moreover, the incorporation of GL-MCC successfully increased the rigidity of the macroalgae-based biopolymer films against microorganism and moisture attack, but remain biodegradable and environmental-friendly. The developed biodegradable macroalgae/GL-MCC biopolymer films can potentially be used as packaging materials.","container-title":"Polymers","DOI":"10.3390/polym12112554","ISSN":"2073-4360","issue":"11","language":"en","license":"http://creativecommons.org/licenses/by/3.0/","note":"number: 11\npublisher: Multidisciplinary Digital Publishing Institute","page":"2554","source":"www.mdpi.com","title":"Properties of Macroalgae Biopolymer Films Reinforcement with Polysaccharide Microfibre","volume":"12","author":[{"family":"Rizal","given":"Samsul"},{"family":"Lai","given":"Tze Kiat"},{"family":"Muksin","given":"Umar"},{"family":"Olaiya","given":"N. G."},{"family":"Abdullah","given":"C. K."},{"family":"Ikramullah","given":""},{"family":"Yahya","given":"Esam Bashir"},{"family":"Chong","given":"E. W. N."},{"family":"Abdul Khalil","given":"H. P. S."}],"issued":{"date-parts":[["2020",11]]}}},{"id":1850,"uris":["http://zotero.org/users/8955362/items/PDPAHSDU"],"itemData":{"id":1850,"type":"article-journal","abstract":"This work investigates the rheological behavior and characteristics of solutions and convened biopolymer films from Chitosan (Chi) modified by kombucha-derived bacterial cellulose (KBC). The Arrhenius equation and the Ostwald de Waele model (power-law) revealed that the Chi/KBC solutions exhibited non-Newtonian behavior. Both temperature and KBC concentration strongly affected their solution viscosity. With the selection of a proper solvent for chitosan solubilization, it may be possible to improve the performances of chitosan films for specific applications. The elasticity of the prepared films containing KBC 10% w/w was preferable when compared to the controls. FTIR analysis has confirmed the presence of bacterial cellulose, chitosan acetate, and chitosan lactate as the corresponding components in the produced biopolymer films. The thermal behaviors of the Chi (lactic acid)/KBC samples showed slightly higher stability than Chi (acetic acid)/KBC. Generally, these results will be helpful in the preparation processes of the solutions and biopolymer films of Chi dissolved in acetic or lactic acid modified by KBC powder to fabricate food packaging, scaffolds, and bioprinting inks, or products related to injection or direct extrusion through a needle.","container-title":"Polymers","DOI":"10.3390/polym14214572","ISSN":"2073-4360","issue":"21","language":"en","license":"http://creativecommons.org/licenses/by/3.0/","note":"number: 21\npublisher: Multidisciplinary Digital Publishing Institute","page":"4572","source":"www.mdpi.com","title":"Chitosan Modified by Kombucha-Derived Bacterial Cellulose: Rheological Behavior and Properties of Convened Biopolymer Films","title-short":"Chitosan Modified by Kombucha-Derived Bacterial Cellulose","volume":"14","author":[{"family":"Nguyen","given":"Hau Trung"},{"family":"Sionkowska","given":"Alina"},{"family":"Lewandowska","given":"Katarzyna"},{"family":"Brudzyńska","given":"Patrycja"},{"family":"Szulc","given":"Marta"},{"family":"Saha","given":"Nabanita"},{"family":"Saha","given":"Tomas"},{"family":"Saha","given":"Petr"}],"issued":{"date-parts":[["2022",1]]}},"label":"page"}],"schema":"https://github.com/citation-style-language/schema/raw/master/csl-citation.json"} </w:instrText>
      </w:r>
      <w:r w:rsidR="008A4DAD" w:rsidRPr="00740F6E">
        <w:rPr>
          <w:rFonts w:ascii="Times New Roman CE" w:hAnsi="Times New Roman CE" w:cs="Times New Roman"/>
          <w:lang w:val="en-GB"/>
        </w:rPr>
        <w:fldChar w:fldCharType="separate"/>
      </w:r>
      <w:r w:rsidR="00A94214" w:rsidRPr="0077328D">
        <w:rPr>
          <w:rFonts w:ascii="Times New Roman CE" w:hAnsi="Times New Roman CE" w:cs="Times New Roman CE"/>
          <w:szCs w:val="24"/>
          <w:lang w:val="en-US"/>
        </w:rPr>
        <w:t>(Dao et al. 2022</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Fernandes et al. 2020</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Lupașcu et al. 2022</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Nguyen et al. 2022</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Rizal et al. 2020)</w:t>
      </w:r>
      <w:r w:rsidR="008A4DAD" w:rsidRPr="00740F6E">
        <w:rPr>
          <w:rFonts w:ascii="Times New Roman CE" w:hAnsi="Times New Roman CE" w:cs="Times New Roman"/>
          <w:lang w:val="en-GB"/>
        </w:rPr>
        <w:fldChar w:fldCharType="end"/>
      </w:r>
      <w:r w:rsidR="008A4DAD" w:rsidRPr="00740F6E">
        <w:rPr>
          <w:rFonts w:ascii="Times New Roman CE" w:hAnsi="Times New Roman CE" w:cs="Times New Roman"/>
          <w:lang w:val="en-GB"/>
        </w:rPr>
        <w:t xml:space="preserve">. For composites </w:t>
      </w:r>
      <w:r w:rsidR="00712090" w:rsidRPr="00740F6E">
        <w:rPr>
          <w:rFonts w:ascii="Times New Roman CE" w:hAnsi="Times New Roman CE" w:cs="Times New Roman"/>
          <w:lang w:val="en-GB"/>
        </w:rPr>
        <w:t xml:space="preserve">based on different polymers, filled </w:t>
      </w:r>
      <w:r w:rsidR="008A4DAD" w:rsidRPr="00740F6E">
        <w:rPr>
          <w:rFonts w:ascii="Times New Roman CE" w:hAnsi="Times New Roman CE" w:cs="Times New Roman"/>
          <w:lang w:val="en-GB"/>
        </w:rPr>
        <w:t>with naturally occurring or man-made cellulosic fib</w:t>
      </w:r>
      <w:r w:rsidR="000D42D8">
        <w:rPr>
          <w:rFonts w:ascii="Times New Roman CE" w:hAnsi="Times New Roman CE" w:cs="Times New Roman"/>
          <w:lang w:val="en-GB"/>
        </w:rPr>
        <w:t>re</w:t>
      </w:r>
      <w:r w:rsidR="008A4DAD" w:rsidRPr="00740F6E">
        <w:rPr>
          <w:rFonts w:ascii="Times New Roman CE" w:hAnsi="Times New Roman CE" w:cs="Times New Roman"/>
          <w:lang w:val="en-GB"/>
        </w:rPr>
        <w:t>s</w:t>
      </w:r>
      <w:r w:rsidR="000D42D8">
        <w:rPr>
          <w:rFonts w:ascii="Times New Roman CE" w:hAnsi="Times New Roman CE" w:cs="Times New Roman"/>
          <w:lang w:val="en-GB"/>
        </w:rPr>
        <w:t>,</w:t>
      </w:r>
      <w:r w:rsidR="00712090" w:rsidRPr="00740F6E">
        <w:rPr>
          <w:rFonts w:ascii="Times New Roman CE" w:hAnsi="Times New Roman CE" w:cs="Times New Roman"/>
          <w:lang w:val="en-GB"/>
        </w:rPr>
        <w:t xml:space="preserve"> the number of researched applications is also very extensive. The mostly used biopolymers are previously mentioned </w:t>
      </w:r>
      <w:r w:rsidR="001E5DBE">
        <w:rPr>
          <w:rFonts w:ascii="Times New Roman CE" w:hAnsi="Times New Roman CE" w:cs="Times New Roman"/>
          <w:lang w:val="en-GB"/>
        </w:rPr>
        <w:t xml:space="preserve">biopolymers such a </w:t>
      </w:r>
      <w:r w:rsidR="00712090" w:rsidRPr="00740F6E">
        <w:rPr>
          <w:rFonts w:ascii="Times New Roman CE" w:hAnsi="Times New Roman CE" w:cs="Times New Roman"/>
          <w:lang w:val="en-GB"/>
        </w:rPr>
        <w:t xml:space="preserve">PLA, </w:t>
      </w:r>
      <w:proofErr w:type="spellStart"/>
      <w:r w:rsidR="00712090" w:rsidRPr="00740F6E">
        <w:rPr>
          <w:rFonts w:ascii="Times New Roman CE" w:hAnsi="Times New Roman CE" w:cs="Times New Roman"/>
          <w:lang w:val="en-GB"/>
        </w:rPr>
        <w:t>polyhydroxyalkanoates</w:t>
      </w:r>
      <w:proofErr w:type="spellEnd"/>
      <w:r w:rsidR="00712090" w:rsidRPr="00740F6E">
        <w:rPr>
          <w:rFonts w:ascii="Times New Roman CE" w:hAnsi="Times New Roman CE" w:cs="Times New Roman"/>
          <w:lang w:val="en-GB"/>
        </w:rPr>
        <w:t xml:space="preserve"> (PHAs)</w:t>
      </w:r>
      <w:r w:rsidR="001E5DBE">
        <w:rPr>
          <w:rFonts w:ascii="Times New Roman CE" w:hAnsi="Times New Roman CE" w:cs="Times New Roman"/>
          <w:lang w:val="en-GB"/>
        </w:rPr>
        <w:t>,</w:t>
      </w:r>
      <w:r w:rsidR="00712090" w:rsidRPr="00740F6E">
        <w:rPr>
          <w:rFonts w:ascii="Times New Roman CE" w:hAnsi="Times New Roman CE" w:cs="Times New Roman"/>
          <w:lang w:val="en-GB"/>
        </w:rPr>
        <w:t xml:space="preserve"> and starch</w:t>
      </w:r>
      <w:r w:rsidR="001E5DBE">
        <w:rPr>
          <w:rFonts w:ascii="Times New Roman CE" w:hAnsi="Times New Roman CE" w:cs="Times New Roman"/>
          <w:lang w:val="en-GB"/>
        </w:rPr>
        <w:t>-</w:t>
      </w:r>
      <w:r w:rsidR="00712090" w:rsidRPr="00740F6E">
        <w:rPr>
          <w:rFonts w:ascii="Times New Roman CE" w:hAnsi="Times New Roman CE" w:cs="Times New Roman"/>
          <w:lang w:val="en-GB"/>
        </w:rPr>
        <w:t xml:space="preserve">based plastics </w:t>
      </w:r>
      <w:r w:rsidR="00712090" w:rsidRPr="00740F6E">
        <w:rPr>
          <w:rFonts w:ascii="Times New Roman CE" w:hAnsi="Times New Roman CE" w:cs="Times New Roman"/>
          <w:lang w:val="en-GB"/>
        </w:rPr>
        <w:fldChar w:fldCharType="begin"/>
      </w:r>
      <w:r w:rsidR="008B005F" w:rsidRPr="00740F6E">
        <w:rPr>
          <w:rFonts w:ascii="Times New Roman CE" w:hAnsi="Times New Roman CE" w:cs="Times New Roman"/>
          <w:lang w:val="en-GB"/>
        </w:rPr>
        <w:instrText xml:space="preserve"> ADDIN ZOTERO_ITEM CSL_CITATION {"citationID":"7k5NOP4U","properties":{"formattedCitation":"(Baghaei &amp; Skrifvars, 2020)","plainCitation":"(Baghaei &amp; Skrifvars, 2020)","noteIndex":0},"citationItems":[{"id":1861,"uris":["http://zotero.org/users/8955362/items/NYTF6T5N"],"itemData":{"id":1861,"type":"article-journal","abstract":"Nowadays, there is greater demand for greener materials in societies due to environmental consciousness, depleting fossil fuels and growing ecological concerns. Within the foreseeable future, industries and suppliers will be required to be more aware of challenges faced due to the availability of resources and use more sustainable and renewable raw materials. In this context, cellulose can be expected to become a vital resource for materials owing to its abundance, versatility as a biopolymer, several different forms and potential applications. Thus, all-cellulose composites (ACCs) have gained significant research interest in recent years. ACC is a class of biocomposites in which the matrix is a dissolved and regenerated cellulose, while the reinforcement is undissolved or partly dissolved cellulose. This review paper is intended to provide a brief outline of works that cover recent progress in the manufacturing and processing techniques for ACCs, various cellulose sources, solvents and antisolvents, as well as their properties.","container-title":"Molecules","DOI":"10.3390/molecules25122836","ISSN":"1420-3049","issue":"12","language":"en","license":"http://creativecommons.org/licenses/by/3.0/","note":"number: 12\npublisher: Multidisciplinary Digital Publishing Institute","page":"2836","source":"www.mdpi.com","title":"All-Cellulose Composites: A Review of Recent Studies on Structure, Properties and Applications","title-short":"All-Cellulose Composites","volume":"25","author":[{"family":"Baghaei","given":"Behnaz"},{"family":"Skrifvars","given":"Mikael"}],"issued":{"date-parts":[["2020",1]]}}}],"schema":"https://github.com/citation-style-language/schema/raw/master/csl-citation.json"} </w:instrText>
      </w:r>
      <w:r w:rsidR="00712090"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Baghaei &amp; Skrifvars 2020)</w:t>
      </w:r>
      <w:r w:rsidR="00712090" w:rsidRPr="00740F6E">
        <w:rPr>
          <w:rFonts w:ascii="Times New Roman CE" w:hAnsi="Times New Roman CE" w:cs="Times New Roman"/>
          <w:lang w:val="en-GB"/>
        </w:rPr>
        <w:fldChar w:fldCharType="end"/>
      </w:r>
      <w:r w:rsidR="00712090" w:rsidRPr="00740F6E">
        <w:rPr>
          <w:rFonts w:ascii="Times New Roman CE" w:hAnsi="Times New Roman CE" w:cs="Times New Roman"/>
          <w:lang w:val="en-GB"/>
        </w:rPr>
        <w:t xml:space="preserve">. Due to their </w:t>
      </w:r>
      <w:r w:rsidR="001E5DBE" w:rsidRPr="00740F6E">
        <w:rPr>
          <w:rFonts w:ascii="Times New Roman CE" w:hAnsi="Times New Roman CE" w:cs="Times New Roman"/>
          <w:lang w:val="en-GB"/>
        </w:rPr>
        <w:t>uni</w:t>
      </w:r>
      <w:r w:rsidR="001E5DBE">
        <w:rPr>
          <w:rFonts w:ascii="Times New Roman CE" w:hAnsi="Times New Roman CE" w:cs="Times New Roman"/>
          <w:lang w:val="en-GB"/>
        </w:rPr>
        <w:t>que</w:t>
      </w:r>
      <w:r w:rsidR="001E5DBE" w:rsidRPr="00740F6E">
        <w:rPr>
          <w:rFonts w:ascii="Times New Roman CE" w:hAnsi="Times New Roman CE" w:cs="Times New Roman"/>
          <w:lang w:val="en-GB"/>
        </w:rPr>
        <w:t xml:space="preserve"> </w:t>
      </w:r>
      <w:r w:rsidR="00712090" w:rsidRPr="00740F6E">
        <w:rPr>
          <w:rFonts w:ascii="Times New Roman CE" w:hAnsi="Times New Roman CE" w:cs="Times New Roman"/>
          <w:lang w:val="en-GB"/>
        </w:rPr>
        <w:t xml:space="preserve">properties, mostly </w:t>
      </w:r>
      <w:r w:rsidR="001E5DBE">
        <w:rPr>
          <w:rFonts w:ascii="Times New Roman CE" w:hAnsi="Times New Roman CE" w:cs="Times New Roman"/>
          <w:lang w:val="en-GB"/>
        </w:rPr>
        <w:t>characterized by</w:t>
      </w:r>
      <w:r w:rsidR="001E5DBE" w:rsidRPr="00740F6E">
        <w:rPr>
          <w:rFonts w:ascii="Times New Roman CE" w:hAnsi="Times New Roman CE" w:cs="Times New Roman"/>
          <w:lang w:val="en-GB"/>
        </w:rPr>
        <w:t xml:space="preserve"> </w:t>
      </w:r>
      <w:r w:rsidR="00712090" w:rsidRPr="00740F6E">
        <w:rPr>
          <w:rFonts w:ascii="Times New Roman CE" w:hAnsi="Times New Roman CE" w:cs="Times New Roman"/>
          <w:lang w:val="en-GB"/>
        </w:rPr>
        <w:t>high stiffness and low density, they have been extensively used in the packaging, automotive</w:t>
      </w:r>
      <w:r w:rsidR="001E5DBE">
        <w:rPr>
          <w:rFonts w:ascii="Times New Roman CE" w:hAnsi="Times New Roman CE" w:cs="Times New Roman"/>
          <w:lang w:val="en-GB"/>
        </w:rPr>
        <w:t>,</w:t>
      </w:r>
      <w:r w:rsidR="00712090" w:rsidRPr="00740F6E">
        <w:rPr>
          <w:rFonts w:ascii="Times New Roman CE" w:hAnsi="Times New Roman CE" w:cs="Times New Roman"/>
          <w:lang w:val="en-GB"/>
        </w:rPr>
        <w:t xml:space="preserve"> and transport industry. </w:t>
      </w:r>
      <w:r w:rsidR="008C3CDB" w:rsidRPr="00740F6E">
        <w:rPr>
          <w:rFonts w:ascii="Times New Roman CE" w:hAnsi="Times New Roman CE" w:cs="Times New Roman"/>
          <w:lang w:val="en-GB"/>
        </w:rPr>
        <w:t>Although it is not that easy to produce such composite</w:t>
      </w:r>
      <w:r w:rsidR="001E5DBE">
        <w:rPr>
          <w:rFonts w:ascii="Times New Roman CE" w:hAnsi="Times New Roman CE" w:cs="Times New Roman"/>
          <w:lang w:val="en-GB"/>
        </w:rPr>
        <w:t>,</w:t>
      </w:r>
      <w:r w:rsidR="008C3CDB" w:rsidRPr="00740F6E">
        <w:rPr>
          <w:rFonts w:ascii="Times New Roman CE" w:hAnsi="Times New Roman CE" w:cs="Times New Roman"/>
          <w:lang w:val="en-GB"/>
        </w:rPr>
        <w:t xml:space="preserve"> as one </w:t>
      </w:r>
      <w:r w:rsidR="001E5DBE">
        <w:rPr>
          <w:rFonts w:ascii="Times New Roman CE" w:hAnsi="Times New Roman CE" w:cs="Times New Roman"/>
          <w:lang w:val="en-GB"/>
        </w:rPr>
        <w:t xml:space="preserve">must consider the challenge of </w:t>
      </w:r>
      <w:r w:rsidR="001E5DBE" w:rsidRPr="00740F6E">
        <w:rPr>
          <w:rFonts w:ascii="Times New Roman CE" w:hAnsi="Times New Roman CE" w:cs="Times New Roman"/>
          <w:lang w:val="en-GB"/>
        </w:rPr>
        <w:t>improv</w:t>
      </w:r>
      <w:r w:rsidR="001E5DBE">
        <w:rPr>
          <w:rFonts w:ascii="Times New Roman CE" w:hAnsi="Times New Roman CE" w:cs="Times New Roman"/>
          <w:lang w:val="en-GB"/>
        </w:rPr>
        <w:t>ing</w:t>
      </w:r>
      <w:r w:rsidR="001E5DBE" w:rsidRPr="00740F6E">
        <w:rPr>
          <w:rFonts w:ascii="Times New Roman CE" w:hAnsi="Times New Roman CE" w:cs="Times New Roman"/>
          <w:lang w:val="en-GB"/>
        </w:rPr>
        <w:t xml:space="preserve"> </w:t>
      </w:r>
      <w:r w:rsidR="008C3CDB" w:rsidRPr="00740F6E">
        <w:rPr>
          <w:rFonts w:ascii="Times New Roman CE" w:hAnsi="Times New Roman CE" w:cs="Times New Roman"/>
          <w:lang w:val="en-GB"/>
        </w:rPr>
        <w:t xml:space="preserve">the interfacial compatibility between the polymer matrix and the hydrophilic cellulose </w:t>
      </w:r>
      <w:proofErr w:type="spellStart"/>
      <w:r w:rsidR="008C3CDB" w:rsidRPr="00740F6E">
        <w:rPr>
          <w:rFonts w:ascii="Times New Roman CE" w:hAnsi="Times New Roman CE" w:cs="Times New Roman"/>
          <w:lang w:val="en-GB"/>
        </w:rPr>
        <w:t>fibers</w:t>
      </w:r>
      <w:proofErr w:type="spellEnd"/>
      <w:r w:rsidR="001E5DBE">
        <w:rPr>
          <w:rFonts w:ascii="Times New Roman CE" w:hAnsi="Times New Roman CE" w:cs="Times New Roman"/>
          <w:lang w:val="en-GB"/>
        </w:rPr>
        <w:t>. This compatibility is crucial</w:t>
      </w:r>
      <w:r w:rsidR="00CA61E6">
        <w:rPr>
          <w:rFonts w:ascii="Times New Roman CE" w:hAnsi="Times New Roman CE" w:cs="Times New Roman"/>
          <w:lang w:val="en-GB"/>
        </w:rPr>
        <w:t xml:space="preserve"> </w:t>
      </w:r>
      <w:r w:rsidR="001E5DBE">
        <w:rPr>
          <w:rFonts w:ascii="Times New Roman CE" w:hAnsi="Times New Roman CE" w:cs="Times New Roman"/>
          <w:lang w:val="en-GB"/>
        </w:rPr>
        <w:t>in</w:t>
      </w:r>
      <w:r w:rsidR="008C3CDB" w:rsidRPr="00740F6E">
        <w:rPr>
          <w:rFonts w:ascii="Times New Roman CE" w:hAnsi="Times New Roman CE" w:cs="Times New Roman"/>
          <w:lang w:val="en-GB"/>
        </w:rPr>
        <w:t xml:space="preserve"> achiev</w:t>
      </w:r>
      <w:r w:rsidR="001E5DBE">
        <w:rPr>
          <w:rFonts w:ascii="Times New Roman CE" w:hAnsi="Times New Roman CE" w:cs="Times New Roman"/>
          <w:lang w:val="en-GB"/>
        </w:rPr>
        <w:t>ing</w:t>
      </w:r>
      <w:r w:rsidR="008C3CDB" w:rsidRPr="00740F6E">
        <w:rPr>
          <w:rFonts w:ascii="Times New Roman CE" w:hAnsi="Times New Roman CE" w:cs="Times New Roman"/>
          <w:lang w:val="en-GB"/>
        </w:rPr>
        <w:t xml:space="preserve"> a </w:t>
      </w:r>
      <w:proofErr w:type="spellStart"/>
      <w:r w:rsidR="008C3CDB" w:rsidRPr="00740F6E">
        <w:rPr>
          <w:rFonts w:ascii="Times New Roman CE" w:hAnsi="Times New Roman CE" w:cs="Times New Roman"/>
          <w:lang w:val="en-GB"/>
        </w:rPr>
        <w:t>biocomposite</w:t>
      </w:r>
      <w:proofErr w:type="spellEnd"/>
      <w:r w:rsidR="008C3CDB" w:rsidRPr="00740F6E">
        <w:rPr>
          <w:rFonts w:ascii="Times New Roman CE" w:hAnsi="Times New Roman CE" w:cs="Times New Roman"/>
          <w:lang w:val="en-GB"/>
        </w:rPr>
        <w:t xml:space="preserve"> with </w:t>
      </w:r>
      <w:r w:rsidR="001E5DBE">
        <w:rPr>
          <w:rFonts w:ascii="Times New Roman CE" w:hAnsi="Times New Roman CE" w:cs="Times New Roman"/>
          <w:lang w:val="en-GB"/>
        </w:rPr>
        <w:t>favourable</w:t>
      </w:r>
      <w:r w:rsidR="001E5DBE" w:rsidRPr="00740F6E">
        <w:rPr>
          <w:rFonts w:ascii="Times New Roman CE" w:hAnsi="Times New Roman CE" w:cs="Times New Roman"/>
          <w:lang w:val="en-GB"/>
        </w:rPr>
        <w:t xml:space="preserve"> </w:t>
      </w:r>
      <w:r w:rsidR="008C3CDB" w:rsidRPr="00740F6E">
        <w:rPr>
          <w:rFonts w:ascii="Times New Roman CE" w:hAnsi="Times New Roman CE" w:cs="Times New Roman"/>
          <w:lang w:val="en-GB"/>
        </w:rPr>
        <w:t xml:space="preserve">mechanical properties </w:t>
      </w:r>
      <w:r w:rsidR="008C3CDB" w:rsidRPr="00740F6E">
        <w:rPr>
          <w:rFonts w:ascii="Times New Roman CE" w:hAnsi="Times New Roman CE" w:cs="Times New Roman"/>
          <w:lang w:val="en-GB"/>
        </w:rPr>
        <w:fldChar w:fldCharType="begin"/>
      </w:r>
      <w:r w:rsidR="008B005F" w:rsidRPr="00740F6E">
        <w:rPr>
          <w:rFonts w:ascii="Times New Roman CE" w:hAnsi="Times New Roman CE" w:cs="Times New Roman"/>
          <w:lang w:val="en-GB"/>
        </w:rPr>
        <w:instrText xml:space="preserve"> ADDIN ZOTERO_ITEM CSL_CITATION {"citationID":"PFpJjGp8","properties":{"formattedCitation":"(L. Zhou, Ke, Yang, &amp; Yang, 2021)","plainCitation":"(L. Zhou, Ke, Yang, &amp; Yang, 2021)","noteIndex":0},"citationItems":[{"id":1863,"uris":["http://zotero.org/users/8955362/items/KP7UZB2W"],"itemData":{"id":1863,"type":"article-journal","abstract":"Cellulose is one of the most promising fillers used for poly(lactic acid) (PLA) composites owing to its natural abundance, complete biodegradability, and superb properties. Improving the compatibility between hydrophilic cellulose and hydrophobic PLA is a hot topic in literature for a long time, wherein surface chemical modification of cellulose have attracted the most attention. In this review, we summarized the research activities of recent five years that focus on the chemical modification strategies of cellulose used in PLA/cellulose composites. Two major classifications are carefully discussed, i.e., the reactions of small molecules modified cellulose such as esterification, oxidation/amidation and silanization, and reactions of polymers modified cellulose including PLA and other polymers. The discussion mainly focuses on the relationship between the structure of grafted small molecule/polymers and mechanical properties of PLA composites and addresses the current common problems that hinder the chemical modified cellulose from developing high-performance PLA/cellulose composites. We hope this review provide some possible inspiration for researchers to develop PLA/cellulose products with industrial value in the future.","container-title":"Composites Communications","DOI":"10.1016/j.coco.2020.100548","ISSN":"2452-2139","journalAbbreviation":"Composites Communications","language":"en","page":"100548","source":"ScienceDirect","title":"Recent progress on chemical modification of cellulose for high mechanical-performance Poly(lactic acid)/Cellulose composite: A review","title-short":"Recent progress on chemical modification of cellulose for high mechanical-performance Poly(lactic acid)/Cellulose composite","volume":"23","author":[{"family":"Zhou","given":"Ling"},{"family":"Ke","given":"Kai"},{"family":"Yang","given":"Ming-Bo"},{"family":"Yang","given":"Wei"}],"issued":{"date-parts":[["2021",2,1]]}}}],"schema":"https://github.com/citation-style-language/schema/raw/master/csl-citation.json"} </w:instrText>
      </w:r>
      <w:r w:rsidR="008C3CDB"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Zhou</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1)</w:t>
      </w:r>
      <w:r w:rsidR="008C3CDB" w:rsidRPr="00740F6E">
        <w:rPr>
          <w:rFonts w:ascii="Times New Roman CE" w:hAnsi="Times New Roman CE" w:cs="Times New Roman"/>
          <w:lang w:val="en-GB"/>
        </w:rPr>
        <w:fldChar w:fldCharType="end"/>
      </w:r>
      <w:r w:rsidR="008C3CDB" w:rsidRPr="00740F6E">
        <w:rPr>
          <w:rFonts w:ascii="Times New Roman CE" w:hAnsi="Times New Roman CE" w:cs="Times New Roman"/>
          <w:lang w:val="en-GB"/>
        </w:rPr>
        <w:t xml:space="preserve">. This </w:t>
      </w:r>
      <w:r w:rsidR="001E5DBE">
        <w:rPr>
          <w:rFonts w:ascii="Times New Roman CE" w:hAnsi="Times New Roman CE" w:cs="Times New Roman"/>
          <w:lang w:val="en-GB"/>
        </w:rPr>
        <w:t xml:space="preserve">is </w:t>
      </w:r>
      <w:r w:rsidR="008C3CDB" w:rsidRPr="00740F6E">
        <w:rPr>
          <w:rFonts w:ascii="Times New Roman CE" w:hAnsi="Times New Roman CE" w:cs="Times New Roman"/>
          <w:lang w:val="en-GB"/>
        </w:rPr>
        <w:t>especially true for the PLA-cellulose composites</w:t>
      </w:r>
      <w:r w:rsidR="001E5DBE">
        <w:rPr>
          <w:rFonts w:ascii="Times New Roman CE" w:hAnsi="Times New Roman CE" w:cs="Times New Roman"/>
          <w:lang w:val="en-GB"/>
        </w:rPr>
        <w:t>,</w:t>
      </w:r>
      <w:r w:rsidR="008C3CDB" w:rsidRPr="00740F6E">
        <w:rPr>
          <w:rFonts w:ascii="Times New Roman CE" w:hAnsi="Times New Roman CE" w:cs="Times New Roman"/>
          <w:lang w:val="en-GB"/>
        </w:rPr>
        <w:t xml:space="preserve"> where weak interfacial adhesion could severely decrease</w:t>
      </w:r>
      <w:r w:rsidR="001E5DBE">
        <w:rPr>
          <w:rFonts w:ascii="Times New Roman CE" w:hAnsi="Times New Roman CE" w:cs="Times New Roman"/>
          <w:lang w:val="en-GB"/>
        </w:rPr>
        <w:t xml:space="preserve"> the</w:t>
      </w:r>
      <w:r w:rsidR="008C3CDB" w:rsidRPr="00740F6E">
        <w:rPr>
          <w:rFonts w:ascii="Times New Roman CE" w:hAnsi="Times New Roman CE" w:cs="Times New Roman"/>
          <w:lang w:val="en-GB"/>
        </w:rPr>
        <w:t xml:space="preserve"> mechanical strength of the polymer matrix. </w:t>
      </w:r>
      <w:r w:rsidR="00450FDC" w:rsidRPr="00740F6E">
        <w:rPr>
          <w:rFonts w:ascii="Times New Roman CE" w:hAnsi="Times New Roman CE" w:cs="Times New Roman"/>
          <w:lang w:val="en-GB"/>
        </w:rPr>
        <w:t xml:space="preserve">Cui et al. </w:t>
      </w:r>
      <w:r w:rsidR="00450FDC" w:rsidRPr="00740F6E">
        <w:rPr>
          <w:rFonts w:ascii="Times New Roman CE" w:hAnsi="Times New Roman CE" w:cs="Times New Roman"/>
          <w:lang w:val="en-GB"/>
        </w:rPr>
        <w:fldChar w:fldCharType="begin"/>
      </w:r>
      <w:r w:rsidR="008B005F" w:rsidRPr="00740F6E">
        <w:rPr>
          <w:rFonts w:ascii="Times New Roman CE" w:hAnsi="Times New Roman CE" w:cs="Times New Roman"/>
          <w:lang w:val="en-GB"/>
        </w:rPr>
        <w:instrText xml:space="preserve"> ADDIN ZOTERO_ITEM CSL_CITATION {"citationID":"idVsWvgY","properties":{"formattedCitation":"(Cui, Ozaki, Asoh, &amp; Uyama, 2020)","plainCitation":"(Cui, Ozaki, Asoh, &amp; Uyama, 2020)","noteIndex":0},"citationItems":[{"id":1871,"uris":["http://zotero.org/users/8955362/items/SV262VNQ"],"itemData":{"id":1871,"type":"article-journal","abstract":"As the most extensively researched thermoplastic aliphatic polyester, poly (lactic acid) (PLA) derived from renewable resources has shown it tremendous potential at replacing the petroleum-based polymers in many fields. The greatest challenge hindering the use of PLA is considered as its poor toughness. In terms of reproducible processes and products, cellulose has been applied to the PLA matrix as reinforcing fillers but the poor compatibility due to the inherent hydrophilicity of cellulose and hydrophobic nature of PLA is troubling. To solve this issue, we carried out an effective water-based method to render the cellulose surface with high carboxylic group content through the esterification of hydroxyl groups with citric acid in a solid phase reaction to strengthen the hydrogen bonding interaction with PLA. Consequently, the modified cellulose showed good dispersion in PLA matrix. The resulting flexural properties of PLA composites incorporated by the citric acid-modified cellulose and its fibrillated form as fillers were improved compared to those of the pristine PLA resin. The potential nucleating function of the modified cellulose was discussed and the filler proportion in the composite was optimized. Because of the well-established processing technique, we believe that citric acid-modified cellulose has an immense potential as a sustainable and cost-effective reinforcing filler for PLA, as a representative of bio-based polyesters.","container-title":"Polymer Degradation and Stability","DOI":"10.1016/j.polymdegradstab.2020.109118","ISSN":"0141-3910","journalAbbreviation":"Polymer Degradation and Stability","language":"en","page":"109118","source":"ScienceDirect","title":"Cellulose modified by citric acid reinforced Poly(lactic acid) resin as fillers","volume":"175","author":[{"family":"Cui","given":"Xinnan"},{"family":"Ozaki","given":"Airi"},{"family":"Asoh","given":"Taka-Aki"},{"family":"Uyama","given":"Hiroshi"}],"issued":{"date-parts":[["2020",5,1]]}}}],"schema":"https://github.com/citation-style-language/schema/raw/master/csl-citation.json"} </w:instrText>
      </w:r>
      <w:r w:rsidR="00450FDC"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Cui</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0)</w:t>
      </w:r>
      <w:r w:rsidR="00450FDC" w:rsidRPr="00740F6E">
        <w:rPr>
          <w:rFonts w:ascii="Times New Roman CE" w:hAnsi="Times New Roman CE" w:cs="Times New Roman"/>
          <w:lang w:val="en-GB"/>
        </w:rPr>
        <w:fldChar w:fldCharType="end"/>
      </w:r>
      <w:r w:rsidR="00450FDC" w:rsidRPr="00740F6E">
        <w:rPr>
          <w:rFonts w:ascii="Times New Roman CE" w:hAnsi="Times New Roman CE" w:cs="Times New Roman"/>
          <w:lang w:val="en-GB"/>
        </w:rPr>
        <w:t xml:space="preserve"> have adapted the cellulose </w:t>
      </w:r>
      <w:r w:rsidR="001E5DBE">
        <w:rPr>
          <w:rFonts w:ascii="Times New Roman CE" w:hAnsi="Times New Roman CE" w:cs="Times New Roman"/>
          <w:lang w:val="en-GB"/>
        </w:rPr>
        <w:t xml:space="preserve">as </w:t>
      </w:r>
      <w:r w:rsidR="00450FDC" w:rsidRPr="00740F6E">
        <w:rPr>
          <w:rFonts w:ascii="Times New Roman CE" w:hAnsi="Times New Roman CE" w:cs="Times New Roman"/>
          <w:lang w:val="en-GB"/>
        </w:rPr>
        <w:t xml:space="preserve">reinforcing fillers in PLA composite by modifying the </w:t>
      </w:r>
      <w:r w:rsidR="001E5DBE">
        <w:rPr>
          <w:rFonts w:ascii="Times New Roman CE" w:hAnsi="Times New Roman CE" w:cs="Times New Roman"/>
          <w:lang w:val="en-GB"/>
        </w:rPr>
        <w:t xml:space="preserve">cellulose surface with </w:t>
      </w:r>
      <w:r w:rsidR="00450FDC" w:rsidRPr="00740F6E">
        <w:rPr>
          <w:rFonts w:ascii="Times New Roman CE" w:hAnsi="Times New Roman CE" w:cs="Times New Roman"/>
          <w:lang w:val="en-GB"/>
        </w:rPr>
        <w:t xml:space="preserve">citric acid. The modified fillers exposed within </w:t>
      </w:r>
      <w:r w:rsidR="001E5DBE">
        <w:rPr>
          <w:rFonts w:ascii="Times New Roman CE" w:hAnsi="Times New Roman CE" w:cs="Times New Roman"/>
          <w:lang w:val="en-GB"/>
        </w:rPr>
        <w:t xml:space="preserve">the </w:t>
      </w:r>
      <w:r w:rsidR="00450FDC" w:rsidRPr="00740F6E">
        <w:rPr>
          <w:rFonts w:ascii="Times New Roman CE" w:hAnsi="Times New Roman CE" w:cs="Times New Roman"/>
          <w:lang w:val="en-GB"/>
        </w:rPr>
        <w:t xml:space="preserve">PLA matrix </w:t>
      </w:r>
      <w:r w:rsidR="001E5DBE">
        <w:rPr>
          <w:rFonts w:ascii="Times New Roman CE" w:hAnsi="Times New Roman CE" w:cs="Times New Roman"/>
          <w:lang w:val="en-GB"/>
        </w:rPr>
        <w:t xml:space="preserve">exhibited </w:t>
      </w:r>
      <w:r w:rsidR="00450FDC" w:rsidRPr="00740F6E">
        <w:rPr>
          <w:rFonts w:ascii="Times New Roman CE" w:hAnsi="Times New Roman CE" w:cs="Times New Roman"/>
          <w:lang w:val="en-GB"/>
        </w:rPr>
        <w:t>a good dispersion and reinforced-composites brought out the enhanced flexural modulus and stress</w:t>
      </w:r>
      <w:r w:rsidR="001E5DBE">
        <w:rPr>
          <w:rFonts w:ascii="Times New Roman CE" w:hAnsi="Times New Roman CE" w:cs="Times New Roman"/>
          <w:lang w:val="en-GB"/>
        </w:rPr>
        <w:t>. This</w:t>
      </w:r>
      <w:r w:rsidR="00450FDC" w:rsidRPr="00740F6E">
        <w:rPr>
          <w:rFonts w:ascii="Times New Roman CE" w:hAnsi="Times New Roman CE" w:cs="Times New Roman"/>
          <w:lang w:val="en-GB"/>
        </w:rPr>
        <w:t xml:space="preserve"> </w:t>
      </w:r>
      <w:r w:rsidR="001E5DBE" w:rsidRPr="00740F6E">
        <w:rPr>
          <w:rFonts w:ascii="Times New Roman CE" w:hAnsi="Times New Roman CE" w:cs="Times New Roman"/>
          <w:lang w:val="en-GB"/>
        </w:rPr>
        <w:t>suggest</w:t>
      </w:r>
      <w:r w:rsidR="001E5DBE">
        <w:rPr>
          <w:rFonts w:ascii="Times New Roman CE" w:hAnsi="Times New Roman CE" w:cs="Times New Roman"/>
          <w:lang w:val="en-GB"/>
        </w:rPr>
        <w:t>s</w:t>
      </w:r>
      <w:r w:rsidR="001E5DBE" w:rsidRPr="00740F6E">
        <w:rPr>
          <w:rFonts w:ascii="Times New Roman CE" w:hAnsi="Times New Roman CE" w:cs="Times New Roman"/>
          <w:lang w:val="en-GB"/>
        </w:rPr>
        <w:t xml:space="preserve"> </w:t>
      </w:r>
      <w:r w:rsidR="00450FDC" w:rsidRPr="00740F6E">
        <w:rPr>
          <w:rFonts w:ascii="Times New Roman CE" w:hAnsi="Times New Roman CE" w:cs="Times New Roman"/>
          <w:lang w:val="en-GB"/>
        </w:rPr>
        <w:t>the compatibility between the fillers and PLA</w:t>
      </w:r>
      <w:r w:rsidR="001E5DBE">
        <w:rPr>
          <w:rFonts w:ascii="Times New Roman CE" w:hAnsi="Times New Roman CE" w:cs="Times New Roman"/>
          <w:lang w:val="en-GB"/>
        </w:rPr>
        <w:t>,</w:t>
      </w:r>
      <w:r w:rsidR="00450FDC" w:rsidRPr="00740F6E">
        <w:rPr>
          <w:rFonts w:ascii="Times New Roman CE" w:hAnsi="Times New Roman CE" w:cs="Times New Roman"/>
          <w:lang w:val="en-GB"/>
        </w:rPr>
        <w:t xml:space="preserve"> by introducing carboxylic groups on </w:t>
      </w:r>
      <w:r w:rsidR="001E5DBE">
        <w:rPr>
          <w:rFonts w:ascii="Times New Roman CE" w:hAnsi="Times New Roman CE" w:cs="Times New Roman"/>
          <w:lang w:val="en-GB"/>
        </w:rPr>
        <w:t xml:space="preserve">the </w:t>
      </w:r>
      <w:r w:rsidR="00450FDC" w:rsidRPr="00740F6E">
        <w:rPr>
          <w:rFonts w:ascii="Times New Roman CE" w:hAnsi="Times New Roman CE" w:cs="Times New Roman"/>
          <w:lang w:val="en-GB"/>
        </w:rPr>
        <w:t xml:space="preserve">cellulose surface. </w:t>
      </w:r>
      <w:r w:rsidR="001E5DBE">
        <w:rPr>
          <w:rFonts w:ascii="Times New Roman CE" w:hAnsi="Times New Roman CE" w:cs="Times New Roman"/>
          <w:lang w:val="en-GB"/>
        </w:rPr>
        <w:t>O</w:t>
      </w:r>
      <w:r w:rsidR="00450FDC" w:rsidRPr="00740F6E">
        <w:rPr>
          <w:rFonts w:ascii="Times New Roman CE" w:hAnsi="Times New Roman CE" w:cs="Times New Roman"/>
          <w:lang w:val="en-GB"/>
        </w:rPr>
        <w:t>verall</w:t>
      </w:r>
      <w:r w:rsidR="001E5DBE">
        <w:rPr>
          <w:rFonts w:ascii="Times New Roman CE" w:hAnsi="Times New Roman CE" w:cs="Times New Roman"/>
          <w:lang w:val="en-GB"/>
        </w:rPr>
        <w:t>, these improvements</w:t>
      </w:r>
      <w:r w:rsidR="00450FDC" w:rsidRPr="00740F6E">
        <w:rPr>
          <w:rFonts w:ascii="Times New Roman CE" w:hAnsi="Times New Roman CE" w:cs="Times New Roman"/>
          <w:lang w:val="en-GB"/>
        </w:rPr>
        <w:t xml:space="preserve"> greatly </w:t>
      </w:r>
      <w:proofErr w:type="spellStart"/>
      <w:r w:rsidR="001E5DBE">
        <w:rPr>
          <w:rFonts w:ascii="Times New Roman CE" w:hAnsi="Times New Roman CE" w:cs="Times New Roman"/>
          <w:lang w:val="en-GB"/>
        </w:rPr>
        <w:t>enchance</w:t>
      </w:r>
      <w:proofErr w:type="spellEnd"/>
      <w:r w:rsidR="001E5DBE" w:rsidRPr="00740F6E">
        <w:rPr>
          <w:rFonts w:ascii="Times New Roman CE" w:hAnsi="Times New Roman CE" w:cs="Times New Roman"/>
          <w:lang w:val="en-GB"/>
        </w:rPr>
        <w:t xml:space="preserve"> </w:t>
      </w:r>
      <w:r w:rsidR="00450FDC" w:rsidRPr="00740F6E">
        <w:rPr>
          <w:rFonts w:ascii="Times New Roman CE" w:hAnsi="Times New Roman CE" w:cs="Times New Roman"/>
          <w:lang w:val="en-GB"/>
        </w:rPr>
        <w:t>the end properties of the developed composite.</w:t>
      </w:r>
      <w:r w:rsidR="001E5DBE">
        <w:rPr>
          <w:rFonts w:ascii="Times New Roman CE" w:hAnsi="Times New Roman CE" w:cs="Times New Roman"/>
          <w:lang w:val="en-GB"/>
        </w:rPr>
        <w:t xml:space="preserve"> A</w:t>
      </w:r>
      <w:r w:rsidR="00450FDC" w:rsidRPr="00740F6E">
        <w:rPr>
          <w:rFonts w:ascii="Times New Roman CE" w:hAnsi="Times New Roman CE" w:cs="Times New Roman"/>
          <w:lang w:val="en-GB"/>
        </w:rPr>
        <w:t xml:space="preserve"> </w:t>
      </w:r>
      <w:r w:rsidR="001E5DBE">
        <w:rPr>
          <w:rFonts w:ascii="Times New Roman CE" w:hAnsi="Times New Roman CE" w:cs="Times New Roman"/>
          <w:lang w:val="en-GB"/>
        </w:rPr>
        <w:t>s</w:t>
      </w:r>
      <w:r w:rsidR="00450FDC" w:rsidRPr="00740F6E">
        <w:rPr>
          <w:rFonts w:ascii="Times New Roman CE" w:hAnsi="Times New Roman CE" w:cs="Times New Roman"/>
          <w:lang w:val="en-GB"/>
        </w:rPr>
        <w:t>imilar approach</w:t>
      </w:r>
      <w:r w:rsidR="001E5DBE">
        <w:rPr>
          <w:rFonts w:ascii="Times New Roman CE" w:hAnsi="Times New Roman CE" w:cs="Times New Roman"/>
          <w:lang w:val="en-GB"/>
        </w:rPr>
        <w:t>,</w:t>
      </w:r>
      <w:r w:rsidR="00450FDC" w:rsidRPr="00740F6E">
        <w:rPr>
          <w:rFonts w:ascii="Times New Roman CE" w:hAnsi="Times New Roman CE" w:cs="Times New Roman"/>
          <w:lang w:val="en-GB"/>
        </w:rPr>
        <w:t xml:space="preserve"> but with a different source of cellulose </w:t>
      </w:r>
      <w:proofErr w:type="spellStart"/>
      <w:r w:rsidR="00450FDC" w:rsidRPr="00740F6E">
        <w:rPr>
          <w:rFonts w:ascii="Times New Roman CE" w:hAnsi="Times New Roman CE" w:cs="Times New Roman"/>
          <w:lang w:val="en-GB"/>
        </w:rPr>
        <w:t>fibers</w:t>
      </w:r>
      <w:proofErr w:type="spellEnd"/>
      <w:r w:rsidR="00450FDC" w:rsidRPr="00740F6E">
        <w:rPr>
          <w:rFonts w:ascii="Times New Roman CE" w:hAnsi="Times New Roman CE" w:cs="Times New Roman"/>
          <w:lang w:val="en-GB"/>
        </w:rPr>
        <w:t xml:space="preserve"> (obtained from waste rubber wood) was presented by Ou et al. </w:t>
      </w:r>
      <w:r w:rsidR="00450FDC" w:rsidRPr="00740F6E">
        <w:rPr>
          <w:rFonts w:ascii="Times New Roman CE" w:hAnsi="Times New Roman CE" w:cs="Times New Roman"/>
          <w:lang w:val="en-GB"/>
        </w:rPr>
        <w:fldChar w:fldCharType="begin"/>
      </w:r>
      <w:r w:rsidR="00A94214">
        <w:rPr>
          <w:rFonts w:ascii="Times New Roman CE" w:hAnsi="Times New Roman CE" w:cs="Times New Roman"/>
          <w:lang w:val="en-GB"/>
        </w:rPr>
        <w:instrText xml:space="preserve"> ADDIN ZOTERO_ITEM CSL_CITATION {"citationID":"dmNveJDx","properties":{"formattedCitation":"(Ou et al., 2021)","plainCitation":"(Ou et al., 2021)","noteIndex":0},"citationItems":[{"id":1874,"uris":["http://zotero.org/users/8955362/items/KRPILKZ2"],"itemData":{"id":1874,"type":"article-journal","abstract":"Waste rubber wood (RW) is the castoff of rubber plantation with abundant reservation but without high-value utilization. In this study, cellulose with high purity has been efficiently isolated from waste RW and further processed into cellulose nanocrystals. By means of acetylation, more hydrophobic cellulose-based products, namely acetylated rubber wood cellulose (Ac–RWC) and acetylated rubber wood cellulose nanocrystals (Ac–RW–CNC) had been attempted as reinforcing fillers for fabricating two series of PLA-based composite films via spin coating instead of currently prevailing melt compounding technique. To ensure a uniformed dispersion of fillers in PLA matrix, the addition of reinforcing filler should be equal to or less than 5% based on the film dry weight. Compared with pure PLA film, the Ac–RWC reinforced PLA composite films are more thermally stable, while the Ac–RW–CNC reinforced PLA composite films on the other hand exhibit more enhanced performance in mechanical properties and the degree of crystallinity. The highest tensile strength (55.0 MPa) and Young’s modulus (3.9 GPa) were achieved for 5%Ac–RW–CNC/PLA composite film.","container-title":"Frontiers in Bioengineering and Biotechnology","ISSN":"2296-4185","source":"Frontiers","title":"Cellulose Isolated From Waste Rubber Wood and Its Application in PLA Based Composite Films","URL":"https://www.frontiersin.org/articles/10.3389/fbioe.2021.666399","volume":"9","author":[{"family":"Ou","given":"Zhiqiang"},{"family":"Zhou","given":"Qi"},{"family":"Rao","given":"Xin"},{"family":"Yang","given":"Haifeng"},{"family":"Huo","given":"Chunqing"},{"family":"Du","given":"Xueyu"}],"accessed":{"date-parts":[["2023",6,6]]},"issued":{"date-parts":[["2021"]]}}}],"schema":"https://github.com/citation-style-language/schema/raw/master/csl-citation.json"} </w:instrText>
      </w:r>
      <w:r w:rsidR="00450FDC"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Ou et al. 2021)</w:t>
      </w:r>
      <w:r w:rsidR="00450FDC" w:rsidRPr="00740F6E">
        <w:rPr>
          <w:rFonts w:ascii="Times New Roman CE" w:hAnsi="Times New Roman CE" w:cs="Times New Roman"/>
          <w:lang w:val="en-GB"/>
        </w:rPr>
        <w:fldChar w:fldCharType="end"/>
      </w:r>
      <w:r w:rsidR="001E5DBE">
        <w:rPr>
          <w:rFonts w:ascii="Times New Roman CE" w:hAnsi="Times New Roman CE" w:cs="Times New Roman"/>
          <w:lang w:val="en-GB"/>
        </w:rPr>
        <w:t>. In their study,</w:t>
      </w:r>
      <w:r w:rsidR="00CA61E6">
        <w:rPr>
          <w:rFonts w:ascii="Times New Roman CE" w:hAnsi="Times New Roman CE" w:cs="Times New Roman"/>
          <w:lang w:val="en-GB"/>
        </w:rPr>
        <w:t xml:space="preserve"> </w:t>
      </w:r>
      <w:r w:rsidR="00450FDC" w:rsidRPr="00740F6E">
        <w:rPr>
          <w:rFonts w:ascii="Times New Roman CE" w:hAnsi="Times New Roman CE" w:cs="Times New Roman"/>
          <w:lang w:val="en-GB"/>
        </w:rPr>
        <w:t>r</w:t>
      </w:r>
      <w:proofErr w:type="spellStart"/>
      <w:r w:rsidR="00450FDC" w:rsidRPr="00740F6E">
        <w:rPr>
          <w:rFonts w:ascii="Times New Roman CE" w:hAnsi="Times New Roman CE" w:cs="Times New Roman"/>
          <w:lang w:val="en-US"/>
        </w:rPr>
        <w:t>ubber</w:t>
      </w:r>
      <w:proofErr w:type="spellEnd"/>
      <w:r w:rsidR="00450FDC" w:rsidRPr="00740F6E">
        <w:rPr>
          <w:rFonts w:ascii="Times New Roman CE" w:hAnsi="Times New Roman CE" w:cs="Times New Roman"/>
          <w:lang w:val="en-US"/>
        </w:rPr>
        <w:t xml:space="preserve"> wood cellulose </w:t>
      </w:r>
      <w:r w:rsidR="00862686" w:rsidRPr="00862686">
        <w:rPr>
          <w:rFonts w:ascii="Times New Roman CE" w:hAnsi="Times New Roman CE" w:cs="Times New Roman"/>
          <w:lang w:val="en-US"/>
        </w:rPr>
        <w:t xml:space="preserve">was effectively isolated, processed, and surface modified into acetylated cellulose and </w:t>
      </w:r>
      <w:r w:rsidR="00450FDC" w:rsidRPr="00740F6E">
        <w:rPr>
          <w:rFonts w:ascii="Times New Roman CE" w:hAnsi="Times New Roman CE" w:cs="Times New Roman"/>
          <w:lang w:val="en-US"/>
        </w:rPr>
        <w:t>cellulose nanocrystals</w:t>
      </w:r>
      <w:r w:rsidR="001E5DBE">
        <w:rPr>
          <w:rFonts w:ascii="Times New Roman CE" w:hAnsi="Times New Roman CE" w:cs="Times New Roman"/>
          <w:lang w:val="en-US"/>
        </w:rPr>
        <w:t>.</w:t>
      </w:r>
      <w:r w:rsidR="001E5DBE" w:rsidRPr="00740F6E">
        <w:rPr>
          <w:rFonts w:ascii="Times New Roman CE" w:hAnsi="Times New Roman CE" w:cs="Times New Roman"/>
          <w:lang w:val="en-US"/>
        </w:rPr>
        <w:t xml:space="preserve"> </w:t>
      </w:r>
      <w:r w:rsidR="005E3AF6">
        <w:rPr>
          <w:rFonts w:ascii="Times New Roman CE" w:hAnsi="Times New Roman CE" w:cs="Times New Roman"/>
          <w:lang w:val="en-US"/>
        </w:rPr>
        <w:t>B</w:t>
      </w:r>
      <w:r w:rsidR="00450FDC" w:rsidRPr="00740F6E">
        <w:rPr>
          <w:rFonts w:ascii="Times New Roman CE" w:hAnsi="Times New Roman CE" w:cs="Times New Roman"/>
          <w:lang w:val="en-US"/>
        </w:rPr>
        <w:t xml:space="preserve">oth of </w:t>
      </w:r>
      <w:r w:rsidR="005E3AF6">
        <w:rPr>
          <w:rFonts w:ascii="Times New Roman CE" w:hAnsi="Times New Roman CE" w:cs="Times New Roman"/>
          <w:lang w:val="en-US"/>
        </w:rPr>
        <w:t xml:space="preserve">these materials show </w:t>
      </w:r>
      <w:r w:rsidR="005E3AF6" w:rsidRPr="00740F6E">
        <w:rPr>
          <w:rFonts w:ascii="Times New Roman CE" w:hAnsi="Times New Roman CE" w:cs="Times New Roman"/>
          <w:lang w:val="en-US"/>
        </w:rPr>
        <w:t>promis</w:t>
      </w:r>
      <w:r w:rsidR="005E3AF6">
        <w:rPr>
          <w:rFonts w:ascii="Times New Roman CE" w:hAnsi="Times New Roman CE" w:cs="Times New Roman"/>
          <w:lang w:val="en-US"/>
        </w:rPr>
        <w:t>e as</w:t>
      </w:r>
      <w:r w:rsidR="005E3AF6" w:rsidRPr="00740F6E">
        <w:rPr>
          <w:rFonts w:ascii="Times New Roman CE" w:hAnsi="Times New Roman CE" w:cs="Times New Roman"/>
          <w:lang w:val="en-US"/>
        </w:rPr>
        <w:t xml:space="preserve"> </w:t>
      </w:r>
      <w:r w:rsidR="00450FDC" w:rsidRPr="00740F6E">
        <w:rPr>
          <w:rFonts w:ascii="Times New Roman CE" w:hAnsi="Times New Roman CE" w:cs="Times New Roman"/>
          <w:lang w:val="en-US"/>
        </w:rPr>
        <w:t xml:space="preserve">reinforcing fillers for </w:t>
      </w:r>
      <w:r w:rsidR="00862686">
        <w:rPr>
          <w:rFonts w:ascii="Times New Roman CE" w:hAnsi="Times New Roman CE" w:cs="Times New Roman"/>
          <w:lang w:val="en-US"/>
        </w:rPr>
        <w:t>fabricating</w:t>
      </w:r>
      <w:r w:rsidR="00450FDC" w:rsidRPr="00740F6E">
        <w:rPr>
          <w:rFonts w:ascii="Times New Roman CE" w:hAnsi="Times New Roman CE" w:cs="Times New Roman"/>
          <w:lang w:val="en-US"/>
        </w:rPr>
        <w:t xml:space="preserve"> PLA-based composite films. However</w:t>
      </w:r>
      <w:r w:rsidR="005E3AF6">
        <w:rPr>
          <w:rFonts w:ascii="Times New Roman CE" w:hAnsi="Times New Roman CE" w:cs="Times New Roman"/>
          <w:lang w:val="en-US"/>
        </w:rPr>
        <w:t>, the use of</w:t>
      </w:r>
      <w:r w:rsidR="00450FDC" w:rsidRPr="00740F6E">
        <w:rPr>
          <w:rFonts w:ascii="Times New Roman CE" w:hAnsi="Times New Roman CE" w:cs="Times New Roman"/>
          <w:lang w:val="en-US"/>
        </w:rPr>
        <w:t xml:space="preserve"> cellulose as a filler is not limited to </w:t>
      </w:r>
      <w:r w:rsidR="00F6700D" w:rsidRPr="00740F6E">
        <w:rPr>
          <w:rFonts w:ascii="Times New Roman CE" w:hAnsi="Times New Roman CE" w:cs="Times New Roman"/>
          <w:lang w:val="en-US"/>
        </w:rPr>
        <w:t>biopolymers</w:t>
      </w:r>
      <w:r w:rsidR="005E3AF6">
        <w:rPr>
          <w:rFonts w:ascii="Times New Roman CE" w:hAnsi="Times New Roman CE" w:cs="Times New Roman"/>
          <w:lang w:val="en-US"/>
        </w:rPr>
        <w:t xml:space="preserve"> alone</w:t>
      </w:r>
      <w:r w:rsidR="00F6700D" w:rsidRPr="00740F6E">
        <w:rPr>
          <w:rFonts w:ascii="Times New Roman CE" w:hAnsi="Times New Roman CE" w:cs="Times New Roman"/>
          <w:lang w:val="en-US"/>
        </w:rPr>
        <w:t xml:space="preserve">. There are many examples of </w:t>
      </w:r>
      <w:r w:rsidR="005E3AF6" w:rsidRPr="00740F6E">
        <w:rPr>
          <w:rFonts w:ascii="Times New Roman CE" w:hAnsi="Times New Roman CE" w:cs="Times New Roman"/>
          <w:lang w:val="en-US"/>
        </w:rPr>
        <w:t>i</w:t>
      </w:r>
      <w:r w:rsidR="005E3AF6">
        <w:rPr>
          <w:rFonts w:ascii="Times New Roman CE" w:hAnsi="Times New Roman CE" w:cs="Times New Roman"/>
          <w:lang w:val="en-US"/>
        </w:rPr>
        <w:t>ncorporating</w:t>
      </w:r>
      <w:r w:rsidR="005E3AF6" w:rsidRPr="00740F6E">
        <w:rPr>
          <w:rFonts w:ascii="Times New Roman CE" w:hAnsi="Times New Roman CE" w:cs="Times New Roman"/>
          <w:lang w:val="en-US"/>
        </w:rPr>
        <w:t xml:space="preserve"> </w:t>
      </w:r>
      <w:r w:rsidR="00F6700D" w:rsidRPr="00740F6E">
        <w:rPr>
          <w:rFonts w:ascii="Times New Roman CE" w:hAnsi="Times New Roman CE" w:cs="Times New Roman"/>
          <w:lang w:val="en-US"/>
        </w:rPr>
        <w:t>such filler</w:t>
      </w:r>
      <w:r w:rsidR="005E3AF6">
        <w:rPr>
          <w:rFonts w:ascii="Times New Roman CE" w:hAnsi="Times New Roman CE" w:cs="Times New Roman"/>
          <w:lang w:val="en-US"/>
        </w:rPr>
        <w:t>s</w:t>
      </w:r>
      <w:r w:rsidR="00F6700D" w:rsidRPr="00740F6E">
        <w:rPr>
          <w:rFonts w:ascii="Times New Roman CE" w:hAnsi="Times New Roman CE" w:cs="Times New Roman"/>
          <w:lang w:val="en-US"/>
        </w:rPr>
        <w:t xml:space="preserve"> into </w:t>
      </w:r>
      <w:r w:rsidR="005E3AF6" w:rsidRPr="00740F6E">
        <w:rPr>
          <w:rFonts w:ascii="Times New Roman CE" w:hAnsi="Times New Roman CE" w:cs="Times New Roman"/>
          <w:lang w:val="en-US"/>
        </w:rPr>
        <w:t>fossil</w:t>
      </w:r>
      <w:r w:rsidR="005E3AF6">
        <w:rPr>
          <w:rFonts w:ascii="Times New Roman CE" w:hAnsi="Times New Roman CE" w:cs="Times New Roman"/>
          <w:lang w:val="en-US"/>
        </w:rPr>
        <w:t>-</w:t>
      </w:r>
      <w:r w:rsidR="00F6700D" w:rsidRPr="00740F6E">
        <w:rPr>
          <w:rFonts w:ascii="Times New Roman CE" w:hAnsi="Times New Roman CE" w:cs="Times New Roman"/>
          <w:lang w:val="en-US"/>
        </w:rPr>
        <w:t xml:space="preserve">derived polymers such as polypropylene (PP), polyethylene (PE) or polyurethane (PU). </w:t>
      </w:r>
      <w:proofErr w:type="spellStart"/>
      <w:r w:rsidR="00F6700D" w:rsidRPr="00740F6E">
        <w:rPr>
          <w:rFonts w:ascii="Times New Roman CE" w:hAnsi="Times New Roman CE" w:cs="Times New Roman"/>
          <w:lang w:val="en-US"/>
        </w:rPr>
        <w:t>Samadam</w:t>
      </w:r>
      <w:proofErr w:type="spellEnd"/>
      <w:r w:rsidR="00F6700D" w:rsidRPr="00740F6E">
        <w:rPr>
          <w:rFonts w:ascii="Times New Roman CE" w:hAnsi="Times New Roman CE" w:cs="Times New Roman"/>
          <w:lang w:val="en-US"/>
        </w:rPr>
        <w:t xml:space="preserve"> et al. </w:t>
      </w:r>
      <w:r w:rsidR="00F6700D"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Xfowku3r","properties":{"formattedCitation":"(Samadam, Vallepalli, Neeraj Kumar, Sreekanth, &amp; Raman Goud, 2022)","plainCitation":"(Samadam, Vallepalli, Neeraj Kumar, Sreekanth, &amp; Raman Goud, 2022)","noteIndex":0},"citationItems":[{"id":1866,"uris":["http://zotero.org/users/8955362/items/Y9YMS6VN"],"itemData":{"id":1866,"type":"article-journal","abstract":"Cellulose is the most abundant material of all the available natural polymers. Cellulose is a very light weight material which shows good strength and stiffness in its base form. And it has the properties like bio degradability, easy availability, environmental-friendly and good mechanical properties. Cellulose is mainly used in making of papers and fibers. Apart from this cellulose is also used in making the bio polymer-based composites using different synthetic strategies. Here, in this project we are going to prepare a composite from cellulose and plastic. Generally, there are composites with low cellulose content are easily accepted and widely used. But we are going to prepare a composite with high Cellulose content. Cellulose is extracted by chemical process from plants. Then by using this extracted cellulose, a high cellulose content composite is made by combining with HDPE. Three different compositions of cellulose and plastic i.e., [Cellulose50%, HDPE50%], [Cellulose45%, HDPE45%], [Cellulose40%, HDPE60%] are being used. We also study the mechanical properties and water absorption properties of this component in detail by performing tests like Tensile load test, Compression load test, Shear load test, and Hardness. The main aim of this project is to study the mechanical properties and to display emerging applications of Cellulose-plastic Composites.","collection-title":"International Conference on Materials, Processing &amp; Characterization (13th ICMPC)","container-title":"Materials Today: Proceedings","DOI":"10.1016/j.matpr.2022.04.271","ISSN":"2214-7853","journalAbbreviation":"Materials Today: Proceedings","language":"en","page":"3405-3410","source":"ScienceDirect","title":"Mechanical properties evaluation and behaviour of cellulose-HDPE composite","volume":"62","author":[{"family":"Samadam","given":"Akhil"},{"family":"Vallepalli","given":"Rishith"},{"family":"Neeraj Kumar","given":"K."},{"family":"Sreekanth","given":"M."},{"family":"Raman Goud","given":"R."}],"issued":{"date-parts":[["2022",1,1]]}}}],"schema":"https://github.com/citation-style-language/schema/raw/master/csl-citation.json"} </w:instrText>
      </w:r>
      <w:r w:rsidR="00F6700D"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Samadam</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2)</w:t>
      </w:r>
      <w:r w:rsidR="00F6700D" w:rsidRPr="00740F6E">
        <w:rPr>
          <w:rFonts w:ascii="Times New Roman CE" w:hAnsi="Times New Roman CE" w:cs="Times New Roman"/>
          <w:lang w:val="en-US"/>
        </w:rPr>
        <w:fldChar w:fldCharType="end"/>
      </w:r>
      <w:r w:rsidR="00F6700D" w:rsidRPr="00740F6E">
        <w:rPr>
          <w:rFonts w:ascii="Times New Roman CE" w:hAnsi="Times New Roman CE" w:cs="Times New Roman"/>
          <w:lang w:val="en-US"/>
        </w:rPr>
        <w:t xml:space="preserve"> proposed three composites of cellulose and</w:t>
      </w:r>
      <w:r w:rsidR="004657BC" w:rsidRPr="00740F6E">
        <w:rPr>
          <w:rFonts w:ascii="Times New Roman CE" w:hAnsi="Times New Roman CE" w:cs="Times New Roman"/>
          <w:lang w:val="en-US"/>
        </w:rPr>
        <w:t xml:space="preserve"> high density polyethylene (HDPE)</w:t>
      </w:r>
      <w:r w:rsidR="005E2E3E">
        <w:rPr>
          <w:rFonts w:ascii="Times New Roman CE" w:hAnsi="Times New Roman CE" w:cs="Times New Roman"/>
          <w:lang w:val="en-US"/>
        </w:rPr>
        <w:t>.</w:t>
      </w:r>
    </w:p>
    <w:p w14:paraId="7D6353E4" w14:textId="7C5A36E4" w:rsidR="00F6700D" w:rsidRPr="00740F6E" w:rsidRDefault="00F6700D"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Based on tensile tests</w:t>
      </w:r>
      <w:r w:rsidR="000D42D8">
        <w:rPr>
          <w:rFonts w:ascii="Times New Roman CE" w:hAnsi="Times New Roman CE" w:cs="Times New Roman"/>
          <w:lang w:val="en-US"/>
        </w:rPr>
        <w:t>, it was concluded that increasing the cellulose content</w:t>
      </w:r>
      <w:r w:rsidR="00862686" w:rsidRPr="00862686">
        <w:rPr>
          <w:rFonts w:ascii="Times New Roman CE" w:hAnsi="Times New Roman CE" w:cs="Times New Roman"/>
          <w:lang w:val="en-US"/>
        </w:rPr>
        <w:t xml:space="preserve"> further decreases the material's tensile strength</w:t>
      </w:r>
      <w:r w:rsidRPr="00740F6E">
        <w:rPr>
          <w:rFonts w:ascii="Times New Roman CE" w:hAnsi="Times New Roman CE" w:cs="Times New Roman"/>
          <w:lang w:val="en-US"/>
        </w:rPr>
        <w:t xml:space="preserve">. With </w:t>
      </w:r>
      <w:r w:rsidR="005E3AF6">
        <w:rPr>
          <w:rFonts w:ascii="Times New Roman CE" w:hAnsi="Times New Roman CE" w:cs="Times New Roman"/>
          <w:lang w:val="en-US"/>
        </w:rPr>
        <w:t>a</w:t>
      </w:r>
      <w:r w:rsidR="005E3AF6" w:rsidRPr="00740F6E">
        <w:rPr>
          <w:rFonts w:ascii="Times New Roman CE" w:hAnsi="Times New Roman CE" w:cs="Times New Roman"/>
          <w:lang w:val="en-US"/>
        </w:rPr>
        <w:t xml:space="preserve"> </w:t>
      </w:r>
      <w:r w:rsidRPr="00740F6E">
        <w:rPr>
          <w:rFonts w:ascii="Times New Roman CE" w:hAnsi="Times New Roman CE" w:cs="Times New Roman"/>
          <w:lang w:val="en-US"/>
        </w:rPr>
        <w:t>limit value of 45% of cellulose content</w:t>
      </w:r>
      <w:r w:rsidR="005E3AF6">
        <w:rPr>
          <w:rFonts w:ascii="Times New Roman CE" w:hAnsi="Times New Roman CE" w:cs="Times New Roman"/>
          <w:lang w:val="en-US"/>
        </w:rPr>
        <w:t>,</w:t>
      </w:r>
      <w:r w:rsidRPr="00740F6E">
        <w:rPr>
          <w:rFonts w:ascii="Times New Roman CE" w:hAnsi="Times New Roman CE" w:cs="Times New Roman"/>
          <w:lang w:val="en-US"/>
        </w:rPr>
        <w:t xml:space="preserve"> </w:t>
      </w:r>
      <w:r w:rsidR="000D42D8">
        <w:rPr>
          <w:rFonts w:ascii="Times New Roman CE" w:hAnsi="Times New Roman CE" w:cs="Times New Roman"/>
          <w:lang w:val="en-US"/>
        </w:rPr>
        <w:t>HDPE's hardness</w:t>
      </w:r>
      <w:r w:rsidRPr="00740F6E">
        <w:rPr>
          <w:rFonts w:ascii="Times New Roman CE" w:hAnsi="Times New Roman CE" w:cs="Times New Roman"/>
          <w:lang w:val="en-US"/>
        </w:rPr>
        <w:t xml:space="preserve"> </w:t>
      </w:r>
      <w:r w:rsidR="005E3AF6">
        <w:rPr>
          <w:rFonts w:ascii="Times New Roman CE" w:hAnsi="Times New Roman CE" w:cs="Times New Roman"/>
          <w:lang w:val="en-US"/>
        </w:rPr>
        <w:t xml:space="preserve">increases along with its </w:t>
      </w:r>
      <w:r w:rsidRPr="00740F6E">
        <w:rPr>
          <w:rFonts w:ascii="Times New Roman CE" w:hAnsi="Times New Roman CE" w:cs="Times New Roman"/>
          <w:lang w:val="en-US"/>
        </w:rPr>
        <w:t xml:space="preserve">overall mechanical properties. Yu et al. </w:t>
      </w:r>
      <w:r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YZL7qSfJ","properties":{"formattedCitation":"(Yu et al., 2022)","plainCitation":"(Yu et al., 2022)","noteIndex":0},"citationItems":[{"id":1867,"uris":["http://zotero.org/users/8955362/items/F44Y26XV"],"itemData":{"id":1867,"type":"article-journal","abstract":"A variety of cellulose-based polymer composite materials has been developed and show different impacts on the morphologies and properties of composites. Herein, we report the morphologies and properties of composites by blending polyurethane (PU) with either ethyl cellulose (EC) or cellulose nanofiber (CNF) through either drop-casting or electrospinning process. EC is homogenously mixed with PU without microphase separation and enhanced Young's modulus of composites from 0.04 to 6.94 MPa. The CNF is heterogeneously distributed in PU/CNF composites without interference on the PU microstructure and slightly increased modulus to 0.24 MPa. While the shearing force of the electrospinning process slightly affects the PU/EC composites, it drastically enhances PU crystallinity and Young's modulus to 54.95 MPa in PU/CNF composites. A model is established to summarize the effect of cellulose additives, compositions, and processes on PU/cellulose composites, providing a comprehensive understanding for designing future cellulose composites.","container-title":"Carbohydrate Polymers","DOI":"10.1016/j.carbpol.2022.119549","ISSN":"0144-8617","journalAbbreviation":"Carbohydrate Polymers","language":"en","page":"119549","source":"ScienceDirect","title":"Effect of cellulose compositions and fabrication methods on mechanical properties of polyurethane-cellulose composites","volume":"291","author":[{"family":"Yu","given":"Tzu-Yi"},{"family":"Tseng","given":"Yu-Kai"},{"family":"Lin","given":"Ting-Han"},{"family":"Wang","given":"Tzu-Chia"},{"family":"Tseng","given":"Yun-Hsiu"},{"family":"Chang","given":"Yin-Hsuan"},{"family":"Wu","given":"Ming-Chung"},{"family":"Su","given":"Wei-Fang"}],"issued":{"date-parts":[["2022",9,1]]}}}],"schema":"https://github.com/citation-style-language/schema/raw/master/csl-citation.json"} </w:instrText>
      </w:r>
      <w:r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Yu et al. 2022)</w:t>
      </w:r>
      <w:r w:rsidRPr="00740F6E">
        <w:rPr>
          <w:rFonts w:ascii="Times New Roman CE" w:hAnsi="Times New Roman CE" w:cs="Times New Roman"/>
          <w:lang w:val="en-US"/>
        </w:rPr>
        <w:fldChar w:fldCharType="end"/>
      </w:r>
      <w:r w:rsidRPr="00740F6E">
        <w:rPr>
          <w:rFonts w:ascii="Times New Roman CE" w:hAnsi="Times New Roman CE" w:cs="Times New Roman"/>
          <w:lang w:val="en-US"/>
        </w:rPr>
        <w:t xml:space="preserve"> also used cellulose as a filler for conventional non-biodegradable plastic such as PU. </w:t>
      </w:r>
      <w:r w:rsidR="00697BA0" w:rsidRPr="00740F6E">
        <w:rPr>
          <w:rFonts w:ascii="Times New Roman CE" w:hAnsi="Times New Roman CE" w:cs="Times New Roman"/>
          <w:lang w:val="en-US"/>
        </w:rPr>
        <w:t xml:space="preserve">Their findings were similar, </w:t>
      </w:r>
      <w:r w:rsidR="005E3AF6">
        <w:rPr>
          <w:rFonts w:ascii="Times New Roman CE" w:hAnsi="Times New Roman CE" w:cs="Times New Roman"/>
          <w:lang w:val="en-US"/>
        </w:rPr>
        <w:t xml:space="preserve">as </w:t>
      </w:r>
      <w:r w:rsidR="00697BA0" w:rsidRPr="00740F6E">
        <w:rPr>
          <w:rFonts w:ascii="Times New Roman CE" w:hAnsi="Times New Roman CE" w:cs="Times New Roman"/>
          <w:lang w:val="en-US"/>
        </w:rPr>
        <w:t xml:space="preserve">the addition of cellulosic filler increased the tensile strength of the composite </w:t>
      </w:r>
      <w:r w:rsidR="005E3AF6">
        <w:rPr>
          <w:rFonts w:ascii="Times New Roman CE" w:hAnsi="Times New Roman CE" w:cs="Times New Roman"/>
          <w:lang w:val="en-US"/>
        </w:rPr>
        <w:t xml:space="preserve">while </w:t>
      </w:r>
      <w:r w:rsidR="00697BA0" w:rsidRPr="00740F6E">
        <w:rPr>
          <w:rFonts w:ascii="Times New Roman CE" w:hAnsi="Times New Roman CE" w:cs="Times New Roman"/>
          <w:lang w:val="en-US"/>
        </w:rPr>
        <w:t>simultaneously</w:t>
      </w:r>
      <w:r w:rsidR="005E3AF6">
        <w:rPr>
          <w:rFonts w:ascii="Times New Roman CE" w:hAnsi="Times New Roman CE" w:cs="Times New Roman"/>
          <w:lang w:val="en-US"/>
        </w:rPr>
        <w:t xml:space="preserve"> </w:t>
      </w:r>
      <w:r w:rsidR="005E3AF6" w:rsidRPr="00740F6E">
        <w:rPr>
          <w:rFonts w:ascii="Times New Roman CE" w:hAnsi="Times New Roman CE" w:cs="Times New Roman"/>
          <w:lang w:val="en-US"/>
        </w:rPr>
        <w:t>reducing the strain rate</w:t>
      </w:r>
      <w:r w:rsidR="00697BA0" w:rsidRPr="00740F6E">
        <w:rPr>
          <w:rFonts w:ascii="Times New Roman CE" w:hAnsi="Times New Roman CE" w:cs="Times New Roman"/>
          <w:lang w:val="en-US"/>
        </w:rPr>
        <w:t xml:space="preserve">. </w:t>
      </w:r>
    </w:p>
    <w:p w14:paraId="7A7DF96C" w14:textId="22C4C67D" w:rsidR="00396E8A" w:rsidRPr="00C649DD" w:rsidRDefault="00C649DD" w:rsidP="006A0928">
      <w:pPr>
        <w:pStyle w:val="Rn2"/>
        <w:rPr>
          <w:lang w:val="en-US"/>
        </w:rPr>
      </w:pPr>
      <w:r w:rsidRPr="00C649DD">
        <w:rPr>
          <w:lang w:val="en-US"/>
        </w:rPr>
        <w:t xml:space="preserve">2.3. </w:t>
      </w:r>
      <w:r w:rsidR="00396E8A" w:rsidRPr="00C649DD">
        <w:rPr>
          <w:lang w:val="en-US"/>
        </w:rPr>
        <w:t>Chitosan/chitin</w:t>
      </w:r>
    </w:p>
    <w:p w14:paraId="2B2A79E4" w14:textId="40A7D2E4" w:rsidR="00396E8A" w:rsidRPr="00740F6E" w:rsidRDefault="00396E8A"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 xml:space="preserve">Chitosan is obtained by </w:t>
      </w:r>
      <w:proofErr w:type="spellStart"/>
      <w:r w:rsidRPr="00740F6E">
        <w:rPr>
          <w:rFonts w:ascii="Times New Roman CE" w:hAnsi="Times New Roman CE" w:cs="Times New Roman"/>
          <w:lang w:val="en-US"/>
        </w:rPr>
        <w:t>deacytylation</w:t>
      </w:r>
      <w:proofErr w:type="spellEnd"/>
      <w:r w:rsidRPr="00740F6E">
        <w:rPr>
          <w:rFonts w:ascii="Times New Roman CE" w:hAnsi="Times New Roman CE" w:cs="Times New Roman"/>
          <w:lang w:val="en-US"/>
        </w:rPr>
        <w:t xml:space="preserve"> of chitin which is the second most abundant biopolymer in nature next to cellulose and is mainly found in invertebrates, fungi, and yeasts. Chitosan can be made from chitin by enzymatic or chemical processes. </w:t>
      </w:r>
      <w:r w:rsidR="008D4A44" w:rsidRPr="008D4A44">
        <w:rPr>
          <w:rFonts w:ascii="Times New Roman CE" w:hAnsi="Times New Roman CE" w:cs="Times New Roman"/>
          <w:lang w:val="en-US"/>
        </w:rPr>
        <w:t xml:space="preserve">Due to the low cost and scalable mass production, the chemical process is </w:t>
      </w:r>
      <w:proofErr w:type="spellStart"/>
      <w:r w:rsidR="000D42D8">
        <w:rPr>
          <w:rFonts w:ascii="Times New Roman CE" w:hAnsi="Times New Roman CE" w:cs="Times New Roman"/>
          <w:lang w:val="en-US"/>
        </w:rPr>
        <w:t>favourable</w:t>
      </w:r>
      <w:proofErr w:type="spellEnd"/>
      <w:r w:rsidR="000D42D8">
        <w:rPr>
          <w:rFonts w:ascii="Times New Roman CE" w:hAnsi="Times New Roman CE" w:cs="Times New Roman"/>
          <w:lang w:val="en-US"/>
        </w:rPr>
        <w:t xml:space="preserve"> for producing chitosan for commercial us</w:t>
      </w:r>
      <w:r w:rsidR="008D4A44" w:rsidRPr="008D4A44">
        <w:rPr>
          <w:rFonts w:ascii="Times New Roman CE" w:hAnsi="Times New Roman CE" w:cs="Times New Roman"/>
          <w:lang w:val="en-US"/>
        </w:rPr>
        <w:t>e</w:t>
      </w:r>
      <w:r w:rsidRPr="00740F6E">
        <w:rPr>
          <w:rFonts w:ascii="Times New Roman CE" w:hAnsi="Times New Roman CE" w:cs="Times New Roman"/>
          <w:lang w:val="en-US"/>
        </w:rPr>
        <w:t>. Chitosan is a non-toxic, biodegradable, biocompatible material with many interesting chemical and physical properties</w:t>
      </w:r>
      <w:r w:rsidR="000D42D8">
        <w:rPr>
          <w:rFonts w:ascii="Times New Roman CE" w:hAnsi="Times New Roman CE" w:cs="Times New Roman"/>
          <w:lang w:val="en-US"/>
        </w:rPr>
        <w:t xml:space="preserve"> and</w:t>
      </w:r>
      <w:r w:rsidRPr="00740F6E">
        <w:rPr>
          <w:rFonts w:ascii="Times New Roman CE" w:hAnsi="Times New Roman CE" w:cs="Times New Roman"/>
          <w:lang w:val="en-US"/>
        </w:rPr>
        <w:t xml:space="preserve"> attractive biological functionalities, such as antimicrobial, antioxidant, antitumor activities, etc. </w:t>
      </w:r>
      <w:r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dQI08X1x","properties":{"formattedCitation":"(Xue &amp; Wilson, 2021)","plainCitation":"(Xue &amp; Wilson, 2021)","noteIndex":0},"citationItems":[{"id":1876,"uris":["http://zotero.org/users/8955362/items/NL9KYGBT"],"itemData":{"id":1876,"type":"article-journal","abstract":"Chitosan composite fibrous materials continue to generate significant interest for wastewater treatment, food packaging, and biomedical applications. This relates to the relatively high surface area and porosity of such fibrous chitosan materials that synergize with their unique physicochemical properties. Various methods are involved in the preparation of chitosan composite fibrous materials, which include the modification of the biopolymer that serve to alter the solubility of chitosan, along with post-treatment of the composite materials to improve the water stability or to achieve tailored functional properties. Two promising methods to produce such composite fibrous materials involve freeze-drying and electrospinning. Future developments of such composite fibrous materials demands an understanding of the various modes of preparation and methods of structural characterization of such materials. This review contributes to an understanding of the structure–property relationships of composite fibrous materials that contain chitosan, along with an overview of recent advancements concerning their preparation.","container-title":"Journal of Composites Science","DOI":"10.3390/jcs5060160","ISSN":"2504-477X","issue":"6","language":"en","license":"http://creativecommons.org/licenses/by/3.0/","note":"number: 6\npublisher: Multidisciplinary Digital Publishing Institute","page":"160","source":"www.mdpi.com","title":"An Overview of the Design of Chitosan-Based Fiber Composite Materials","volume":"5","author":[{"family":"Xue","given":"Chen"},{"family":"Wilson","given":"Lee D."}],"issued":{"date-parts":[["2021",6]]}}}],"schema":"https://github.com/citation-style-language/schema/raw/master/csl-citation.json"} </w:instrText>
      </w:r>
      <w:r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Xue &amp; Wilson 2021)</w:t>
      </w:r>
      <w:r w:rsidRPr="00740F6E">
        <w:rPr>
          <w:rFonts w:ascii="Times New Roman CE" w:hAnsi="Times New Roman CE" w:cs="Times New Roman"/>
          <w:lang w:val="en-US"/>
        </w:rPr>
        <w:fldChar w:fldCharType="end"/>
      </w:r>
      <w:r w:rsidRPr="00740F6E">
        <w:rPr>
          <w:rFonts w:ascii="Times New Roman CE" w:hAnsi="Times New Roman CE" w:cs="Times New Roman"/>
          <w:lang w:val="en-US"/>
        </w:rPr>
        <w:t>. As a natural bio-active material</w:t>
      </w:r>
      <w:r w:rsidR="001E4EBB">
        <w:rPr>
          <w:rFonts w:ascii="Times New Roman CE" w:hAnsi="Times New Roman CE" w:cs="Times New Roman"/>
          <w:lang w:val="en-US"/>
        </w:rPr>
        <w:t xml:space="preserve"> that is</w:t>
      </w:r>
      <w:r w:rsidRPr="00740F6E">
        <w:rPr>
          <w:rFonts w:ascii="Times New Roman CE" w:hAnsi="Times New Roman CE" w:cs="Times New Roman"/>
          <w:lang w:val="en-US"/>
        </w:rPr>
        <w:t xml:space="preserve"> broadly available and </w:t>
      </w:r>
      <w:r w:rsidR="001E4EBB">
        <w:rPr>
          <w:rFonts w:ascii="Times New Roman CE" w:hAnsi="Times New Roman CE" w:cs="Times New Roman"/>
          <w:lang w:val="en-US"/>
        </w:rPr>
        <w:t>exhibit</w:t>
      </w:r>
      <w:r w:rsidR="000D42D8">
        <w:rPr>
          <w:rFonts w:ascii="Times New Roman CE" w:hAnsi="Times New Roman CE" w:cs="Times New Roman"/>
          <w:lang w:val="en-US"/>
        </w:rPr>
        <w:t>s</w:t>
      </w:r>
      <w:r w:rsidR="001E4EBB">
        <w:rPr>
          <w:rFonts w:ascii="Times New Roman CE" w:hAnsi="Times New Roman CE" w:cs="Times New Roman"/>
          <w:lang w:val="en-US"/>
        </w:rPr>
        <w:t xml:space="preserve"> excellent</w:t>
      </w:r>
      <w:r w:rsidR="00316CE0" w:rsidRPr="00740F6E">
        <w:rPr>
          <w:rFonts w:ascii="Times New Roman CE" w:hAnsi="Times New Roman CE" w:cs="Times New Roman"/>
          <w:lang w:val="en-US"/>
        </w:rPr>
        <w:t xml:space="preserve"> antimicrobial activity, one of its </w:t>
      </w:r>
      <w:r w:rsidR="001E4EBB">
        <w:rPr>
          <w:rFonts w:ascii="Times New Roman CE" w:hAnsi="Times New Roman CE" w:cs="Times New Roman"/>
          <w:lang w:val="en-US"/>
        </w:rPr>
        <w:t>highly</w:t>
      </w:r>
      <w:r w:rsidR="001E4EBB" w:rsidRPr="00740F6E">
        <w:rPr>
          <w:rFonts w:ascii="Times New Roman CE" w:hAnsi="Times New Roman CE" w:cs="Times New Roman"/>
          <w:lang w:val="en-US"/>
        </w:rPr>
        <w:t xml:space="preserve"> </w:t>
      </w:r>
      <w:r w:rsidR="00316CE0" w:rsidRPr="00740F6E">
        <w:rPr>
          <w:rFonts w:ascii="Times New Roman CE" w:hAnsi="Times New Roman CE" w:cs="Times New Roman"/>
          <w:lang w:val="en-US"/>
        </w:rPr>
        <w:t xml:space="preserve">recommended applications </w:t>
      </w:r>
      <w:r w:rsidR="001E4EBB">
        <w:rPr>
          <w:rFonts w:ascii="Times New Roman CE" w:hAnsi="Times New Roman CE" w:cs="Times New Roman"/>
          <w:lang w:val="en-US"/>
        </w:rPr>
        <w:t>is in various</w:t>
      </w:r>
      <w:r w:rsidR="00316CE0" w:rsidRPr="00740F6E">
        <w:rPr>
          <w:rFonts w:ascii="Times New Roman CE" w:hAnsi="Times New Roman CE" w:cs="Times New Roman"/>
          <w:lang w:val="en-US"/>
        </w:rPr>
        <w:t xml:space="preserve"> types of different coatings, especially for food preservation in the packaging industry, cosmetics and biomedical</w:t>
      </w:r>
      <w:r w:rsidR="009036DE">
        <w:rPr>
          <w:rFonts w:ascii="Times New Roman CE" w:hAnsi="Times New Roman CE" w:cs="Times New Roman"/>
          <w:lang w:val="en-US"/>
        </w:rPr>
        <w:t xml:space="preserve"> purposes.</w:t>
      </w:r>
      <w:r w:rsidR="00316CE0" w:rsidRPr="00740F6E">
        <w:rPr>
          <w:rFonts w:ascii="Times New Roman CE" w:hAnsi="Times New Roman CE" w:cs="Times New Roman"/>
          <w:lang w:val="en-US"/>
        </w:rPr>
        <w:t xml:space="preserve"> </w:t>
      </w:r>
      <w:r w:rsidR="00316CE0"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XXA1wrPP","properties":{"formattedCitation":"(Bari, Hussain, Hussain, Ali, &amp; Malik, 2021; Gumienna &amp; G\\uc0\\u243{}rna, 2021; J. Liu et al., 2021; Pal et al., 2021; Salmas et al., 2021a; Xue &amp; Wilson, 2021)","plainCitation":"(Bari, Hussain, Hussain, Ali, &amp; Malik, 2021; Gumienna &amp; Górna, 2021; J. Liu et al., 2021; Pal et al., 2021; Salmas et al., 2021a; Xue &amp; Wilson, 2021)","noteIndex":0},"citationItems":[{"id":1876,"uris":["http://zotero.org/users/8955362/items/NL9KYGBT"],"itemData":{"id":1876,"type":"article-journal","abstract":"Chitosan composite fibrous materials continue to generate significant interest for wastewater treatment, food packaging, and biomedical applications. This relates to the relatively high surface area and porosity of such fibrous chitosan materials that synergize with their unique physicochemical properties. Various methods are involved in the preparation of chitosan composite fibrous materials, which include the modification of the biopolymer that serve to alter the solubility of chitosan, along with post-treatment of the composite materials to improve the water stability or to achieve tailored functional properties. Two promising methods to produce such composite fibrous materials involve freeze-drying and electrospinning. Future developments of such composite fibrous materials demands an understanding of the various modes of preparation and methods of structural characterization of such materials. This review contributes to an understanding of the structure–property relationships of composite fibrous materials that contain chitosan, along with an overview of recent advancements concerning their preparation.","container-title":"Journal of Composites Science","DOI":"10.3390/jcs5060160","ISSN":"2504-477X","issue":"6","language":"en","license":"http://creativecommons.org/licenses/by/3.0/","note":"number: 6\npublisher: Multidisciplinary Digital Publishing Institute","page":"160","source":"www.mdpi.com","title":"An Overview of the Design of Chitosan-Based Fiber Composite Materials","volume":"5","author":[{"family":"Xue","given":"Chen"},{"family":"Wilson","given":"Lee D."}],"issued":{"date-parts":[["2021",6]]}},"label":"page"},{"id":1885,"uris":["http://zotero.org/users/8955362/items/IUCIYFI2"],"itemData":{"id":1885,"type":"article-journal","abstract":"Chitosan is one of the emerging materials for various applications. The most intensive studies have focused on its use as a biomaterial and for biomedical, cosmetic, and packaging systems. The research on biodegradable food packaging systems over conventional non-biodegradable packaging systems has gained much importance in the last decade. The deacetylation of chitin, a polysaccharide mainly obtained from crustaceans and shrimp shells, yields chitosan. The deacetylation process of chitin leads to the generation of primary amino groups. The functional activity of chitosan is generally owed to this amino group, which imparts inherent antioxidant and antimicrobial activity to the chitosan. Further, since chitosan is a naturally derived polymer, it is biodegradable and safe for human consumption. Food-focused researchers are exploiting the properties of chitosan to develop biodegradable food packaging systems. However, the properties of packaging systems using chitosan can be improved by adding different additives or blending chitosan with other polymers. In this review, we report on the different properties of chitosan that make it suitable for food packaging applications, various methods to develop chitosan-based packaging films, and finally, the applications of chitosan in developing multifunctional food packaging materials. Here we present a short overview of the chitosan-based nanocomposites, beginning with principal properties, selected preparation techniques, and finally, selected current research.","container-title":"International Journal of Molecular Sciences","DOI":"10.3390/ijms222010968","ISSN":"1422-0067","issue":"20","language":"en","license":"http://creativecommons.org/licenses/by/3.0/","note":"number: 20\npublisher: Multidisciplinary Digital Publishing Institute","page":"10968","source":"www.mdpi.com","title":"Selected Applications of Chitosan Composites","volume":"22","author":[{"family":"Pal","given":"Kunal"},{"family":"Bharti","given":"Deepti"},{"family":"Sarkar","given":"Preetam"},{"family":"Anis","given":"Arfat"},{"family":"Kim","given":"Doman"},{"family":"Chałas","given":"Renata"},{"family":"Maksymiuk","given":"Paweł"},{"family":"Stachurski","given":"Piotr"},{"family":"Jarzębski","given":"Maciej"}],"issued":{"date-parts":[["2021",1]]}},"label":"page"},{"id":1882,"uris":["http://zotero.org/users/8955362/items/9ILNYRAP"],"itemData":{"id":1882,"type":"article-journal","abstract":"Environmental concerns associated with packaging materials opened a new challenging research domain for the researchers to investigate the new materials, which could minimize the raised issues and provide a better shelf life to the products. In this regard, natural polymers such as Chitosan has been blended with numerous materials for the development of packaging films. Knowledge of physiochemical properties of new films is essential before using them for packaging. In the present work, Chitosan films are produced using different Ethylene Glycol based solvents. Further, these blended films are characterized in terms of FTIR, TGA, DSC, FESEM, and EDX analysis. The addition of different Ethylene Glycol with the Chitosan shifted the peaks, changed their thermal and endo/exothermic profiles. The images revealed the micro-sized films with better surfaces, which could be good as packaging material.","container-title":"Journal of the Pakistan Institute of Chemical Engineers","DOI":"10.54693/piche.04913","ISSN":"1813-4092","issue":"1","language":"en","license":"Copyright (c) 2022 Journal of the Pakistan Institute of Chemical Engineers","note":"number: 1","page":"21-32","source":"www.piche.org.pk","title":"Preparation and Characterization of Chitosan and Ethylene Glycol Based Chitosan Films","volume":"49","author":[{"family":"Bari","given":"Arhama"},{"family":"Hussain","given":"Sadiq"},{"family":"Hussain","given":"Maham"},{"family":"Ali","given":"Najaf"},{"family":"Malik","given":"Akhtar Ali"}],"issued":{"date-parts":[["2021",4,12]]}}},{"id":1880,"uris":["http://zotero.org/users/8955362/items/6D46XLMX"],"itemData":{"id":1880,"type":"article-journal","abstract":"The function of chitosan film was reinforced by ZnO nanoparticles and antioxidant of bamboo leaves (AOB) for food packaging application. The results of structural characterization indicated the good compatibility among chitosan, ZnO nanoparticles and AOB. The chitosan film had the best mechanical strength and the highest light transmittance. The addition of AOB remarkably reduced the UV light transmittance and significantly enhanced the antioxidant activity of the films. Meanwhile, AOB and ZnO nanoparticles synergistically enhanced the antibacterial activity against E. coli and S. aureus. Our results suggested that the chitosan/ZnO/AOB films could be applied as potential active packaging materials in food industry to extend the shelf-life of packaged food.","container-title":"International Journal of Biological Macromolecules","DOI":"10.1016/j.ijbiomac.2021.08.136","ISSN":"0141-8130","journalAbbreviation":"International Journal of Biological Macromolecules","language":"en","page":"363-369","source":"ScienceDirect","title":"Chitosan-based films with antioxidant of bamboo leaves and ZnO nanoparticles for application in active food packaging","volume":"189","author":[{"family":"Liu","given":"Jialin"},{"family":"Huang","given":"Jiayin"},{"family":"Hu","given":"Zhiheng"},{"family":"Li","given":"Gaoshang"},{"family":"Hu","given":"Lingping"},{"family":"Chen","given":"Xin"},{"family":"Hu","given":"Yaqin"}],"issued":{"date-parts":[["2021",10,31]]}}},{"id":1879,"uris":["http://zotero.org/users/8955362/items/W5S4C7KR"],"itemData":{"id":1879,"type":"article-journal","abstract":"Following the global trend toward a cyclic economy, the development of a fully biodegradable active packaging film is the target of this work. An innovative process to improve the mechanical, antioxidant, and barrier properties of Poly(L-Lactic Acid)/Chitosan films is presented using essential basil oil extract. A Chitosan/Basil oil blend was prepared via a green evaporation/adsorption method as a precursor for the development of the Poly(L-Lactic Acid)/Chitosan/Basil Oil active packaging film. This Chitosan/Basil Oil blend was incorporated directly in the Poly(L-Lactic Acid) matrix with various concentrations. Modification of the chitosan with the Basil Oil improves the blending with the Poly(L-Lactic Acid) matrix via a melt-extrusion process. The obtained Poly(L-Lactic Acid)/Chitosan/Basil Oil composite films exhibited advanced food packaging properties compared to those of the Poly(L-Lactic Acid)/Chitosan films without Basil Oil addition. The films with 5%wt and 10%wt Chitosan/Basil Oil loadings exhibited better thermal, mechanical, and barrier behavior and significant antioxidant activity. Thus, PLLA/CS/BO5 and PLLA/CS/BO10 are the most promising films to potentially be used for active packaging applications.","container-title":"Processes","DOI":"10.3390/pr9010088","ISSN":"2227-9717","issue":"1","language":"en","license":"http://creativecommons.org/licenses/by/3.0/","note":"number: 1\npublisher: Multidisciplinary Digital Publishing Institute","page":"88","source":"www.mdpi.com","title":"Development of Poly(L-Lactic Acid)/Chitosan/Basil Oil Active Packaging Films via a Melt-Extrusion Process Using Novel Chitosan/Basil Oil Blends","volume":"9","author":[{"family":"Salmas","given":"Constantinos E."},{"family":"Giannakas","given":"Aris E."},{"family":"Baikousi","given":"Maria"},{"family":"Leontiou","given":"Areti"},{"family":"Siasou","given":"Zoe"},{"family":"Karakassides","given":"Michael A."}],"issued":{"date-parts":[["2021",1]]}}},{"id":1878,"uris":["http://zotero.org/users/8955362/items/CA5M5UF2"],"itemData":{"id":1878,"type":"article-journal","abstract":"Innovations in food and drink packaging result mainly from the needs and requirements of consumers, which are influenced by changing global trends. Antimicrobial and active packaging are at the forefront of current research and development for food packaging. One of the few natural polymers on the market with antimicrobial properties is biodegradable and biocompatible chitosan. It is formed as a result of chitin deacetylation. Due to these properties, the production of chitosan alone or a composite film based on chitosan is of great interest to scientists and industrialists from various fields. Chitosan films have the potential to be used as a packaging material to maintain the quality and microbiological safety of food. In addition, chitosan is widely used in antimicrobial films against a wide range of pathogenic and food spoilage microbes. Polylactic acid (PLA) is considered one of the most promising and environmentally friendly polymers due to its physical and chemical properties, including renewable, biodegradability, biocompatibility, and is considered safe (GRAS). There is great interest among scientists in the study of PLA as an alternative food packaging film with improved properties to increase its usability for food packaging applications. The aim of this review article is to draw attention to the existing possibilities of using various components in combination with chitosan, PLA, or bacteriocins to improve the properties of packaging in new food packaging technologies. Consequently, they can be a promising solution to improve the quality, delay the spoilage of packaged food, as well as increase the safety and shelf life of food.","container-title":"Molecules","DOI":"10.3390/molecules26123735","ISSN":"1420-3049","issue":"12","language":"en","license":"http://creativecommons.org/licenses/by/3.0/","note":"number: 12\npublisher: Multidisciplinary Digital Publishing Institute","page":"3735","source":"www.mdpi.com","title":"Antimicrobial Food Packaging with Biodegradable Polymers and Bacteriocins","volume":"26","author":[{"family":"Gumienna","given":"Małgorzata"},{"family":"Górna","given":"Barbara"}],"issued":{"date-parts":[["2021",1]]}}}],"schema":"https://github.com/citation-style-language/schema/raw/master/csl-citation.json"} </w:instrText>
      </w:r>
      <w:r w:rsidR="00316CE0" w:rsidRPr="00740F6E">
        <w:rPr>
          <w:rFonts w:ascii="Times New Roman CE" w:hAnsi="Times New Roman CE" w:cs="Times New Roman"/>
          <w:lang w:val="en-US"/>
        </w:rPr>
        <w:fldChar w:fldCharType="separate"/>
      </w:r>
      <w:r w:rsidR="00A94214" w:rsidRPr="0077328D">
        <w:rPr>
          <w:rFonts w:ascii="Times New Roman CE" w:hAnsi="Times New Roman CE" w:cs="Times New Roman CE"/>
          <w:szCs w:val="24"/>
          <w:lang w:val="en-US"/>
        </w:rPr>
        <w:t>(Bari</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1</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Gumienna &amp; Górna 2021</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Liu et al. 2021</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Pal et al. 2021</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Salmas et al. 2021a</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Xue &amp; Wilson 2021)</w:t>
      </w:r>
      <w:r w:rsidR="00316CE0" w:rsidRPr="00740F6E">
        <w:rPr>
          <w:rFonts w:ascii="Times New Roman CE" w:hAnsi="Times New Roman CE" w:cs="Times New Roman"/>
          <w:lang w:val="en-US"/>
        </w:rPr>
        <w:fldChar w:fldCharType="end"/>
      </w:r>
      <w:r w:rsidR="000D42D8">
        <w:rPr>
          <w:rFonts w:ascii="Times New Roman CE" w:hAnsi="Times New Roman CE" w:cs="Times New Roman"/>
          <w:lang w:val="en-US"/>
        </w:rPr>
        <w:t>.</w:t>
      </w:r>
      <w:r w:rsidR="00316CE0" w:rsidRPr="00740F6E">
        <w:rPr>
          <w:rFonts w:ascii="Times New Roman CE" w:hAnsi="Times New Roman CE" w:cs="Times New Roman"/>
          <w:lang w:val="en-US"/>
        </w:rPr>
        <w:t xml:space="preserve"> </w:t>
      </w:r>
      <w:r w:rsidR="007B5526" w:rsidRPr="00740F6E">
        <w:rPr>
          <w:rFonts w:ascii="Times New Roman CE" w:hAnsi="Times New Roman CE" w:cs="Times New Roman"/>
          <w:lang w:val="en-US"/>
        </w:rPr>
        <w:t xml:space="preserve">It is especially suitable for food packaging applications as it is safe </w:t>
      </w:r>
      <w:r w:rsidR="007B5526" w:rsidRPr="00740F6E">
        <w:rPr>
          <w:rFonts w:ascii="Times New Roman CE" w:hAnsi="Times New Roman CE" w:cs="Times New Roman"/>
          <w:lang w:val="en-US"/>
        </w:rPr>
        <w:lastRenderedPageBreak/>
        <w:t xml:space="preserve">for human consumption </w:t>
      </w:r>
      <w:r w:rsidR="007B5526"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YMqXwcf9","properties":{"formattedCitation":"(Al-Hilifi et al., 2023)","plainCitation":"(Al-Hilifi et al., 2023)","noteIndex":0},"citationItems":[{"id":1888,"uris":["http://zotero.org/users/8955362/items/4RE88HX4"],"itemData":{"id":1888,"type":"article-journal","abstract":"There is a significant drive towards the development of edible biocompatible films for food packaging application due to the environmental and health impacts of synthetic packaging materials. This has inspired the exploration of biodegradable natural polymers as packaging materials. To address the instant water disintegration of most natural polymers, polymers with conditional water solubility, such as chitosan (needing acidic conditions for dissolution in water), have gained significant research attention. To this end, chitosan has been blended with different natural proteins, including whey protein isolates, to prepare edible food films. However, consumption of whey protein isolates in their natural form has been proposed in the literature to prolong processing (digestion) time upon consumption. To circumvent this limitation, here we report the development of chitosan/whey protein hydrolysate-based edible films with additional antioxidant properties. The developed films revealed that the inclusion of whey protein hydrolysate improved physicochemical properties and mechanical strength of the films with tensile strength of 26.3 MPa at 1 wt% WPH loading compared to 10.9 MPa in control neat chitosan films (0 wt% WPH). Furthermore, chitosan/whey protein hydrolysate exhibited a significant (whey protein hydrolysate) dose-dependent antioxidant response with a maximum value of 83% DPPH in chitosan/WPH (1 wt%) films assessed using two different antioxidant assays. Based on the results from this study, we envisage the exploration of whey protein hydrolysate-based films for commercial food packaging application in future.","container-title":"Journal of Composites Science","DOI":"10.3390/jcs7030094","ISSN":"2504-477X","issue":"3","language":"en","license":"http://creativecommons.org/licenses/by/3.0/","note":"number: 3\npublisher: Multidisciplinary Digital Publishing Institute","page":"94","source":"www.mdpi.com","title":"Development of Chitosan/Whey Protein Hydrolysate Composite Films for Food Packaging Application","volume":"7","author":[{"family":"Al-Hilifi","given":"Sawsan A."},{"family":"Al-Ibresam","given":"Orass T."},{"family":"Al-Hatim","given":"Raqad R."},{"family":"Al-Ali","given":"Rawdah M."},{"family":"Maslekar","given":"Namrata"},{"family":"Yao","given":"Yin"},{"family":"Agarwal","given":"Vipul"}],"issued":{"date-parts":[["2023",3]]}}}],"schema":"https://github.com/citation-style-language/schema/raw/master/csl-citation.json"} </w:instrText>
      </w:r>
      <w:r w:rsidR="007B5526"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Al-Hilifi et al. 2023)</w:t>
      </w:r>
      <w:r w:rsidR="007B5526" w:rsidRPr="00740F6E">
        <w:rPr>
          <w:rFonts w:ascii="Times New Roman CE" w:hAnsi="Times New Roman CE" w:cs="Times New Roman"/>
          <w:lang w:val="en-US"/>
        </w:rPr>
        <w:fldChar w:fldCharType="end"/>
      </w:r>
      <w:r w:rsidR="007B5526" w:rsidRPr="00740F6E">
        <w:rPr>
          <w:rFonts w:ascii="Times New Roman CE" w:hAnsi="Times New Roman CE" w:cs="Times New Roman"/>
          <w:lang w:val="en-US"/>
        </w:rPr>
        <w:t xml:space="preserve">. </w:t>
      </w:r>
      <w:r w:rsidR="000D42D8">
        <w:rPr>
          <w:rFonts w:ascii="Times New Roman CE" w:hAnsi="Times New Roman CE" w:cs="Times New Roman"/>
          <w:lang w:val="en-US"/>
        </w:rPr>
        <w:t>Several approaches have been investigated to improve its properties for different applications and functions</w:t>
      </w:r>
      <w:r w:rsidR="009036DE">
        <w:rPr>
          <w:rFonts w:ascii="Times New Roman CE" w:hAnsi="Times New Roman CE" w:cs="Times New Roman"/>
          <w:lang w:val="en-US"/>
        </w:rPr>
        <w:t>, including</w:t>
      </w:r>
      <w:r w:rsidR="007B5526" w:rsidRPr="00740F6E">
        <w:rPr>
          <w:rFonts w:ascii="Times New Roman CE" w:hAnsi="Times New Roman CE" w:cs="Times New Roman"/>
          <w:lang w:val="en-US"/>
        </w:rPr>
        <w:t xml:space="preserve"> modifications using </w:t>
      </w:r>
      <w:r w:rsidR="00461C59">
        <w:rPr>
          <w:rFonts w:ascii="Times New Roman CE" w:hAnsi="Times New Roman CE" w:cs="Times New Roman"/>
          <w:lang w:val="en-US"/>
        </w:rPr>
        <w:t>various</w:t>
      </w:r>
      <w:r w:rsidR="007B5526" w:rsidRPr="00740F6E">
        <w:rPr>
          <w:rFonts w:ascii="Times New Roman CE" w:hAnsi="Times New Roman CE" w:cs="Times New Roman"/>
          <w:lang w:val="en-US"/>
        </w:rPr>
        <w:t xml:space="preserve"> additives, blend processing with biopolymers and other fillers</w:t>
      </w:r>
      <w:r w:rsidR="009036DE">
        <w:rPr>
          <w:rFonts w:ascii="Times New Roman CE" w:hAnsi="Times New Roman CE" w:cs="Times New Roman"/>
          <w:lang w:val="en-US"/>
        </w:rPr>
        <w:t>. These modifications are</w:t>
      </w:r>
      <w:r w:rsidR="007B5526" w:rsidRPr="00740F6E">
        <w:rPr>
          <w:rFonts w:ascii="Times New Roman CE" w:hAnsi="Times New Roman CE" w:cs="Times New Roman"/>
          <w:lang w:val="en-US"/>
        </w:rPr>
        <w:t xml:space="preserve"> usually </w:t>
      </w:r>
      <w:r w:rsidR="009036DE">
        <w:rPr>
          <w:rFonts w:ascii="Times New Roman CE" w:hAnsi="Times New Roman CE" w:cs="Times New Roman"/>
          <w:lang w:val="en-US"/>
        </w:rPr>
        <w:t>aimed at</w:t>
      </w:r>
      <w:r w:rsidR="007B5526" w:rsidRPr="00740F6E">
        <w:rPr>
          <w:rFonts w:ascii="Times New Roman CE" w:hAnsi="Times New Roman CE" w:cs="Times New Roman"/>
          <w:lang w:val="en-US"/>
        </w:rPr>
        <w:t xml:space="preserve"> </w:t>
      </w:r>
      <w:r w:rsidR="00461C59">
        <w:rPr>
          <w:rFonts w:ascii="Times New Roman CE" w:hAnsi="Times New Roman CE" w:cs="Times New Roman"/>
          <w:lang w:val="en-US"/>
        </w:rPr>
        <w:t>enhanc</w:t>
      </w:r>
      <w:r w:rsidR="009036DE">
        <w:rPr>
          <w:rFonts w:ascii="Times New Roman CE" w:hAnsi="Times New Roman CE" w:cs="Times New Roman"/>
          <w:lang w:val="en-US"/>
        </w:rPr>
        <w:t>ing</w:t>
      </w:r>
      <w:r w:rsidR="007B5526" w:rsidRPr="00740F6E">
        <w:rPr>
          <w:rFonts w:ascii="Times New Roman CE" w:hAnsi="Times New Roman CE" w:cs="Times New Roman"/>
          <w:lang w:val="en-US"/>
        </w:rPr>
        <w:t xml:space="preserve"> the barrier properties</w:t>
      </w:r>
      <w:r w:rsidR="009036DE">
        <w:rPr>
          <w:rFonts w:ascii="Times New Roman CE" w:hAnsi="Times New Roman CE" w:cs="Times New Roman"/>
          <w:lang w:val="en-US"/>
        </w:rPr>
        <w:t>,</w:t>
      </w:r>
      <w:r w:rsidR="007B5526" w:rsidRPr="00740F6E">
        <w:rPr>
          <w:rFonts w:ascii="Times New Roman CE" w:hAnsi="Times New Roman CE" w:cs="Times New Roman"/>
          <w:lang w:val="en-US"/>
        </w:rPr>
        <w:t xml:space="preserve"> which a</w:t>
      </w:r>
      <w:r w:rsidR="009036DE">
        <w:rPr>
          <w:rFonts w:ascii="Times New Roman CE" w:hAnsi="Times New Roman CE" w:cs="Times New Roman"/>
          <w:lang w:val="en-US"/>
        </w:rPr>
        <w:t>re</w:t>
      </w:r>
      <w:r w:rsidR="007B5526" w:rsidRPr="00740F6E">
        <w:rPr>
          <w:rFonts w:ascii="Times New Roman CE" w:hAnsi="Times New Roman CE" w:cs="Times New Roman"/>
          <w:lang w:val="en-US"/>
        </w:rPr>
        <w:t xml:space="preserve"> </w:t>
      </w:r>
      <w:r w:rsidR="000D42D8">
        <w:rPr>
          <w:rFonts w:ascii="Times New Roman CE" w:hAnsi="Times New Roman CE" w:cs="Times New Roman"/>
          <w:lang w:val="en-US"/>
        </w:rPr>
        <w:t>signific</w:t>
      </w:r>
      <w:r w:rsidR="007B5526" w:rsidRPr="00740F6E">
        <w:rPr>
          <w:rFonts w:ascii="Times New Roman CE" w:hAnsi="Times New Roman CE" w:cs="Times New Roman"/>
          <w:lang w:val="en-US"/>
        </w:rPr>
        <w:t>ant factor</w:t>
      </w:r>
      <w:r w:rsidR="009036DE">
        <w:rPr>
          <w:rFonts w:ascii="Times New Roman CE" w:hAnsi="Times New Roman CE" w:cs="Times New Roman"/>
          <w:lang w:val="en-US"/>
        </w:rPr>
        <w:t>s</w:t>
      </w:r>
      <w:r w:rsidR="007B5526" w:rsidRPr="00740F6E">
        <w:rPr>
          <w:rFonts w:ascii="Times New Roman CE" w:hAnsi="Times New Roman CE" w:cs="Times New Roman"/>
          <w:lang w:val="en-US"/>
        </w:rPr>
        <w:t xml:space="preserve"> </w:t>
      </w:r>
      <w:r w:rsidR="009036DE">
        <w:rPr>
          <w:rFonts w:ascii="Times New Roman CE" w:hAnsi="Times New Roman CE" w:cs="Times New Roman"/>
          <w:lang w:val="en-US"/>
        </w:rPr>
        <w:t>for</w:t>
      </w:r>
      <w:r w:rsidR="007B5526" w:rsidRPr="00740F6E">
        <w:rPr>
          <w:rFonts w:ascii="Times New Roman CE" w:hAnsi="Times New Roman CE" w:cs="Times New Roman"/>
          <w:lang w:val="en-US"/>
        </w:rPr>
        <w:t xml:space="preserve"> packaging material</w:t>
      </w:r>
      <w:r w:rsidR="009036DE">
        <w:rPr>
          <w:rFonts w:ascii="Times New Roman CE" w:hAnsi="Times New Roman CE" w:cs="Times New Roman"/>
          <w:lang w:val="en-US"/>
        </w:rPr>
        <w:t>s</w:t>
      </w:r>
      <w:r w:rsidR="007B5526" w:rsidRPr="00740F6E">
        <w:rPr>
          <w:rFonts w:ascii="Times New Roman CE" w:hAnsi="Times New Roman CE" w:cs="Times New Roman"/>
          <w:lang w:val="en-US"/>
        </w:rPr>
        <w:t xml:space="preserve"> </w:t>
      </w:r>
      <w:r w:rsidR="007B5526"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ikIKg0pL","properties":{"formattedCitation":"(Andonegi et al., 2020; Rodriguez Llanos, Tadini, &amp; Gastaldi, 2021; Salmas et al., 2021b)","plainCitation":"(Andonegi et al., 2020; Rodriguez Llanos, Tadini, &amp; Gastaldi, 2021; Salmas et al., 2021b)","noteIndex":0},"citationItems":[{"id":1894,"uris":["http://zotero.org/users/8955362/items/T64BQQ4R"],"itemData":{"id":1894,"type":"article-journal","abstract":"Chitosan/collagen films were developed and characterized in order to assess the suitability of these films for biomedical applications. Hence, physicochemical, thermal, barrier and mechanical properties were analyzed and related to the film structure, which showed the prevalence of the triple helix of native collagen after the addition of chitosan. Furthermore, collagen fiber diameter changed from 3.9 ± 0.6 μm, for collagen films without chitosan, to 1.8 ± 0.5 μm, for collagen films with low molecular weight chitosan. These results suggested interactions between collagen and chitosan molecules, as observed by Fourier transform infrared (FTIR) analysis. Regarding film barrier properties, chitosan/collagen films showed a water vapor transmission rate around 1174 g m−2 day−1, suitable for biomedical applications such as wound healing. Additionally, biological tests confirmed that the chitosan/collagen films developed are suitable for biomedical applications.","container-title":"Carbohydrate Polymers","DOI":"10.1016/j.carbpol.2020.116159","ISSN":"0144-8617","journalAbbreviation":"Carbohydrate Polymers","language":"en","page":"116159","source":"ScienceDirect","title":"Structure-properties relationship of chitosan/collagen films with potential for biomedical applications","volume":"237","author":[{"family":"Andonegi","given":"Mireia"},{"family":"Heras","given":"Kevin Las"},{"family":"Santos-Vizcaíno","given":"Edorta"},{"family":"Igartua","given":"Manoli"},{"family":"Hernandez","given":"Rosa Maria"},{"family":"Caba","given":"Koro","non-dropping-particle":"de la"},{"family":"Guerrero","given":"Pedro"}],"issued":{"date-parts":[["2020",6,1]]}}},{"id":1893,"uris":["http://zotero.org/users/8955362/items/CBAGFKQC"],"itemData":{"id":1893,"type":"article-journal","abstract":"Following the global trend toward a cyclic economy, the development of a fully biodegradable active packaging film is the target of this work. An innovative process to improve the mechanical, antioxidant, and barrier properties of Poly(L-Lactic Acid)/Chitosan films is presented using essential basil oil extract. A Chitosan/Basil oil blend was prepared via a green evaporation/adsorption method as a precursor for the development of the Poly(L-Lactic Acid)/Chitosan/Basil Oil active packaging film. This Chitosan/Basil Oil blend was incorporated directly in the Poly(L-Lactic Acid) matrix with various concentrations. Modification of the chitosan with the Basil Oil improves the blending with the Poly(L-Lactic Acid) matrix via a melt-extrusion process. The obtained Poly(L-Lactic Acid)/Chitosan/Basil Oil composite films exhibited advanced food packaging properties compared to those of the Poly(L-Lactic Acid)/Chitosan films without Basil Oil addition. The films with 5%wt and 10%wt Chitosan/Basil Oil loadings exhibited better thermal, mechanical, and barrier behavior and significant antioxidant activity. Thus, PLLA/CS/BO5 and PLLA/CS/BO10 are the most promising films to potentially be used for active packaging applications.","container-title":"Processes","DOI":"10.3390/pr9010088","ISSN":"2227-9717","issue":"1","language":"en","license":"http://creativecommons.org/licenses/by/3.0/","note":"number: 1\npublisher: Multidisciplinary Digital Publishing Institute","page":"88","source":"www.mdpi.com","title":"Development of Poly(L-Lactic Acid)/Chitosan/Basil Oil Active Packaging Films via a Melt-Extrusion Process Using Novel Chitosan/Basil Oil Blends","volume":"9","author":[{"family":"Salmas","given":"Constantinos E."},{"family":"Giannakas","given":"Aris E."},{"family":"Baikousi","given":"Maria"},{"family":"Leontiou","given":"Areti"},{"family":"Siasou","given":"Zoe"},{"family":"Karakassides","given":"Michael A."}],"issued":{"date-parts":[["2021",1]]}}},{"id":1892,"uris":["http://zotero.org/users/8955362/items/CICHB88L"],"itemData":{"id":1892,"type":"article-journal","abstract":"In this study, the impact of nanofillers on the performance of starch/chitosan composites produced by extrusion was investigated. Blends from three different proportions of starch/chitosan were produced and, for each blend, three different filler concentrations were tested. The natural -Na+ montmorillonite (Mt) and bamboo fibers were used as fillers. The composites were obtained using a twin-screw extruder from homo and nanostructured masterbatch pellets. The films were characterized concerning surface, mechanical, barrier, and thermal properties, as well as morphology and molecular changes. The results showed that the incorporation of Mt or bamboo fibers exhibited high water vapor barrier: films produced from only starch structured with 0.5 g Mt/100 g presented water vapor transmission of (4.9 ± 1.3) g/h m2, whereas films produced from starch/chitosan blend at proportion 75/25 structured with 1.0 g Mt/100 g presented (8.9 ± 0.5) g/h m2. Therefore, these materials showed competitiveness for their application to food packaging.","container-title":"Journal of Food Engineering","DOI":"10.1016/j.jfoodeng.2020.110224","ISSN":"0260-8774","journalAbbreviation":"Journal of Food Engineering","language":"en","page":"110224","source":"ScienceDirect","title":"New strategies to fabricate starch/chitosan-based composites by extrusion","volume":"290","author":[{"family":"Rodriguez Llanos","given":"Jaiber Humberto"},{"family":"Tadini","given":"Carmen Cecilia"},{"family":"Gastaldi","given":"Emmanuelle"}],"issued":{"date-parts":[["2021",2,1]]}},"label":"page"}],"schema":"https://github.com/citation-style-language/schema/raw/master/csl-citation.json"} </w:instrText>
      </w:r>
      <w:r w:rsidR="007B5526"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Andonegi et al. 2020</w:t>
      </w:r>
      <w:r w:rsidR="001E0DA3">
        <w:rPr>
          <w:rFonts w:ascii="Times New Roman CE" w:hAnsi="Times New Roman CE" w:cs="Times New Roman CE"/>
          <w:lang w:val="en-US"/>
        </w:rPr>
        <w:t>,</w:t>
      </w:r>
      <w:r w:rsidR="00A94214" w:rsidRPr="0077328D">
        <w:rPr>
          <w:rFonts w:ascii="Times New Roman CE" w:hAnsi="Times New Roman CE" w:cs="Times New Roman CE"/>
          <w:lang w:val="en-US"/>
        </w:rPr>
        <w:t xml:space="preserve"> Rodriguez Llanos</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1</w:t>
      </w:r>
      <w:r w:rsidR="001E0DA3">
        <w:rPr>
          <w:rFonts w:ascii="Times New Roman CE" w:hAnsi="Times New Roman CE" w:cs="Times New Roman CE"/>
          <w:lang w:val="en-US"/>
        </w:rPr>
        <w:t>,</w:t>
      </w:r>
      <w:r w:rsidR="00A94214" w:rsidRPr="0077328D">
        <w:rPr>
          <w:rFonts w:ascii="Times New Roman CE" w:hAnsi="Times New Roman CE" w:cs="Times New Roman CE"/>
          <w:lang w:val="en-US"/>
        </w:rPr>
        <w:t xml:space="preserve"> Salmas et al. 2021b)</w:t>
      </w:r>
      <w:r w:rsidR="007B5526" w:rsidRPr="00740F6E">
        <w:rPr>
          <w:rFonts w:ascii="Times New Roman CE" w:hAnsi="Times New Roman CE" w:cs="Times New Roman"/>
          <w:lang w:val="en-US"/>
        </w:rPr>
        <w:fldChar w:fldCharType="end"/>
      </w:r>
      <w:r w:rsidR="007B5526" w:rsidRPr="00740F6E">
        <w:rPr>
          <w:rFonts w:ascii="Times New Roman CE" w:hAnsi="Times New Roman CE" w:cs="Times New Roman"/>
          <w:lang w:val="en-US"/>
        </w:rPr>
        <w:t xml:space="preserve">. </w:t>
      </w:r>
      <w:r w:rsidR="00B05D93" w:rsidRPr="00740F6E">
        <w:rPr>
          <w:rFonts w:ascii="Times New Roman CE" w:hAnsi="Times New Roman CE" w:cs="Times New Roman"/>
          <w:lang w:val="en-US"/>
        </w:rPr>
        <w:t xml:space="preserve">The sustainability aspect of chitosan is </w:t>
      </w:r>
      <w:r w:rsidR="00461C59">
        <w:rPr>
          <w:rFonts w:ascii="Times New Roman CE" w:hAnsi="Times New Roman CE" w:cs="Times New Roman"/>
          <w:lang w:val="en-US"/>
        </w:rPr>
        <w:t>extensive</w:t>
      </w:r>
      <w:r w:rsidR="00B05D93" w:rsidRPr="00740F6E">
        <w:rPr>
          <w:rFonts w:ascii="Times New Roman CE" w:hAnsi="Times New Roman CE" w:cs="Times New Roman"/>
          <w:lang w:val="en-US"/>
        </w:rPr>
        <w:t xml:space="preserve">. It can be used as a plant growth promoter along with its antimicrobial activity </w:t>
      </w:r>
      <w:r w:rsidR="00B05D93"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FYiaL4PW","properties":{"formattedCitation":"(Maluin &amp; Hussein, 2020)","plainCitation":"(Maluin &amp; Hussein, 2020)","noteIndex":0},"citationItems":[{"id":1903,"uris":["http://zotero.org/users/8955362/items/TR6XLZLH"],"itemData":{"id":1903,"type":"article-journal","abstract":"The rise in the World’s food demand in line with the increase of the global population has resulted in calls for more research on the production of sustainable food and sustainable agriculture. A natural biopolymer, chitosan, coupled with nanotechnology could offer a sustainable alternative to the use of conventional agrochemicals towards a safer agriculture industry. Here, we review the potential of chitosan-based agronanochemicals as a sustainable alternative in crop protection against pests, diseases as well as plant growth promoters. Such effort offers better alternatives: (1) the existing agricultural active ingredients can be encapsulated into chitosan nanocarriers for the formation of potent biocides against plant pathogens and pests; (2) the controlled release properties and high bioavailability of the nanoformulations help in minimizing the wastage and leaching of the agrochemicals’ active ingredients; (3) the small size, in the nanometer regime, enhances the penetration on the plant cell wall and cuticle, which in turn increases the argochemical uptake; (4) the encapsulation of agrochemicals in chitosan nanocarriers shields the toxic effect of the free agrochemicals on the plant, cells and DNA, thus, minimizing the negative impacts of agrochemical active ingredients on human health and environmental wellness. In addition, this article also briefly reviews the mechanism of action of chitosan against pathogens and the elicitations of plant immunity and defense response activities of chitosan-treated plants.","container-title":"Molecules","DOI":"10.3390/molecules25071611","ISSN":"1420-3049","issue":"7","language":"en","license":"http://creativecommons.org/licenses/by/3.0/","note":"number: 7\npublisher: Multidisciplinary Digital Publishing Institute","page":"1611","source":"www.mdpi.com","title":"Chitosan-Based Agronanochemicals as a Sustainable Alternative in Crop Protection","volume":"25","author":[{"family":"Maluin","given":"Farhatun Najat"},{"family":"Hussein","given":"Mohd Zobir"}],"issued":{"date-parts":[["2020",1]]}}}],"schema":"https://github.com/citation-style-language/schema/raw/master/csl-citation.json"} </w:instrText>
      </w:r>
      <w:r w:rsidR="00B05D93"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Maluin &amp; Hussein 2020)</w:t>
      </w:r>
      <w:r w:rsidR="00B05D93" w:rsidRPr="00740F6E">
        <w:rPr>
          <w:rFonts w:ascii="Times New Roman CE" w:hAnsi="Times New Roman CE" w:cs="Times New Roman"/>
          <w:lang w:val="en-US"/>
        </w:rPr>
        <w:fldChar w:fldCharType="end"/>
      </w:r>
      <w:r w:rsidR="009036DE">
        <w:rPr>
          <w:rFonts w:ascii="Times New Roman CE" w:hAnsi="Times New Roman CE" w:cs="Times New Roman"/>
          <w:lang w:val="en-US"/>
        </w:rPr>
        <w:t>.</w:t>
      </w:r>
      <w:r w:rsidR="00B05D93" w:rsidRPr="00740F6E">
        <w:rPr>
          <w:rFonts w:ascii="Times New Roman CE" w:hAnsi="Times New Roman CE" w:cs="Times New Roman"/>
          <w:lang w:val="en-US"/>
        </w:rPr>
        <w:t xml:space="preserve"> </w:t>
      </w:r>
      <w:r w:rsidR="009036DE">
        <w:rPr>
          <w:rFonts w:ascii="Times New Roman CE" w:hAnsi="Times New Roman CE" w:cs="Times New Roman"/>
          <w:lang w:val="en-US"/>
        </w:rPr>
        <w:t>I</w:t>
      </w:r>
      <w:r w:rsidR="000D42D8">
        <w:rPr>
          <w:rFonts w:ascii="Times New Roman CE" w:hAnsi="Times New Roman CE" w:cs="Times New Roman"/>
          <w:lang w:val="en-US"/>
        </w:rPr>
        <w:t>t can serve as a biomimetic structure for tissue engineering in medical applications, showing</w:t>
      </w:r>
      <w:r w:rsidR="00F5210A" w:rsidRPr="00740F6E">
        <w:rPr>
          <w:rFonts w:ascii="Times New Roman CE" w:hAnsi="Times New Roman CE" w:cs="Times New Roman"/>
          <w:lang w:val="en-US"/>
        </w:rPr>
        <w:t xml:space="preserve"> good biocompatibility</w:t>
      </w:r>
      <w:r w:rsidR="009036DE">
        <w:rPr>
          <w:rFonts w:ascii="Times New Roman CE" w:hAnsi="Times New Roman CE" w:cs="Times New Roman"/>
          <w:lang w:val="en-US"/>
        </w:rPr>
        <w:t>.</w:t>
      </w:r>
      <w:r w:rsidR="00F5210A" w:rsidRPr="00740F6E">
        <w:rPr>
          <w:rFonts w:ascii="Times New Roman CE" w:hAnsi="Times New Roman CE" w:cs="Times New Roman"/>
          <w:lang w:val="en-US"/>
        </w:rPr>
        <w:t xml:space="preserve"> Scalera et al. </w:t>
      </w:r>
      <w:r w:rsidR="00F5210A"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fGOk1XsN","properties":{"formattedCitation":"(Scalera et al., 2021)","plainCitation":"(Scalera et al., 2021)","noteIndex":0},"citationItems":[{"id":1905,"uris":["http://zotero.org/users/8955362/items/SWAIR7PD"],"itemData":{"id":1905,"type":"article-journal","abstract":"Electroconductive biomaterials have potential in the regeneration of electrically active biological tissues (neural, orthopaedic, cardiac). The aim of this study was to develop an electroconductive scaffold using natural and/or sustainable materials. A composite scaffold made of chitosan, a compound of natural origin, and with incorporated with graphitic carbon obtained from cork (natural and sustainable source) as an electroconductive filler, was prepared. Chitosan (Ch) scaffolds with different concentration of pyrolysed cork (PC) were prepared and fully characterised. An electroconductivity of 5.5 × 10−5 S/cm, i.e. in the range of cardiac tissues, was obtained. FTIR and XPS analysis did not show the presence of chemical bonds between the two components. Despite this, the composite scaffold showed higher thermal stability; moreover, their mechanical strength was significantly higher than for the pure chitosan. The biocompatibility of Ch-PC composite scaffolds has been verified by SH-SY5Y neuroblastoma cell viability assay. This study shows that a sustainable composite made with chitosan and an innovative electroconductive filler has potential application in tissue engineering.","container-title":"Sustainable Materials and Technologies","DOI":"10.1016/j.susmat.2021.e00260","ISSN":"2214-9937","journalAbbreviation":"Sustainable Materials and Technologies","language":"en","page":"e00260","source":"ScienceDirect","title":"Sustainable chitosan-based electrical responsive scaffolds for tissue engineering applications","volume":"28","author":[{"family":"Scalera","given":"Francesca"},{"family":"Monteduro","given":"Anna Grazia"},{"family":"Maruccio","given":"Giuseppe"},{"family":"Blasi","given":"Laura"},{"family":"Gervaso","given":"Francesca"},{"family":"Mazzotta","given":"Elisabetta"},{"family":"Malitesta","given":"Cosimino"},{"family":"Piccirillo","given":"Clara"}],"issued":{"date-parts":[["2021",7,1]]}}}],"schema":"https://github.com/citation-style-language/schema/raw/master/csl-citation.json"} </w:instrText>
      </w:r>
      <w:r w:rsidR="00F5210A"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Scalera et al. 2021)</w:t>
      </w:r>
      <w:r w:rsidR="00F5210A" w:rsidRPr="00740F6E">
        <w:rPr>
          <w:rFonts w:ascii="Times New Roman CE" w:hAnsi="Times New Roman CE" w:cs="Times New Roman"/>
          <w:lang w:val="en-US"/>
        </w:rPr>
        <w:fldChar w:fldCharType="end"/>
      </w:r>
      <w:r w:rsidR="009036DE">
        <w:rPr>
          <w:rFonts w:ascii="Times New Roman CE" w:hAnsi="Times New Roman CE" w:cs="Times New Roman"/>
          <w:lang w:val="en-US"/>
        </w:rPr>
        <w:t xml:space="preserve"> showed that chitosan can be used as </w:t>
      </w:r>
      <w:r w:rsidR="000D42D8">
        <w:rPr>
          <w:rFonts w:ascii="Times New Roman CE" w:hAnsi="Times New Roman CE" w:cs="Times New Roman"/>
          <w:lang w:val="en-US"/>
        </w:rPr>
        <w:t xml:space="preserve">a </w:t>
      </w:r>
      <w:r w:rsidR="009036DE">
        <w:rPr>
          <w:rFonts w:ascii="Times New Roman CE" w:hAnsi="Times New Roman CE" w:cs="Times New Roman"/>
          <w:lang w:val="en-US"/>
        </w:rPr>
        <w:t>potential electroactive scaffold for endogenous</w:t>
      </w:r>
      <w:r w:rsidR="00F5210A" w:rsidRPr="00740F6E">
        <w:rPr>
          <w:rFonts w:ascii="Times New Roman CE" w:hAnsi="Times New Roman CE" w:cs="Times New Roman"/>
          <w:lang w:val="en-US"/>
        </w:rPr>
        <w:t xml:space="preserve"> </w:t>
      </w:r>
      <w:r w:rsidR="009036DE">
        <w:rPr>
          <w:rFonts w:ascii="Times New Roman CE" w:hAnsi="Times New Roman CE" w:cs="Times New Roman"/>
          <w:lang w:val="en-US"/>
        </w:rPr>
        <w:t xml:space="preserve">tissue regeneration. Additionally, chitosan </w:t>
      </w:r>
      <w:r w:rsidR="00F5210A" w:rsidRPr="00740F6E">
        <w:rPr>
          <w:rFonts w:ascii="Times New Roman CE" w:hAnsi="Times New Roman CE" w:cs="Times New Roman"/>
          <w:lang w:val="en-US"/>
        </w:rPr>
        <w:t>beads can be used for water purification</w:t>
      </w:r>
      <w:r w:rsidR="009036DE">
        <w:rPr>
          <w:rFonts w:ascii="Times New Roman CE" w:hAnsi="Times New Roman CE" w:cs="Times New Roman"/>
          <w:lang w:val="en-US"/>
        </w:rPr>
        <w:t xml:space="preserve"> in wastewater treatment</w:t>
      </w:r>
      <w:r w:rsidR="00F5210A" w:rsidRPr="00740F6E">
        <w:rPr>
          <w:rFonts w:ascii="Times New Roman CE" w:hAnsi="Times New Roman CE" w:cs="Times New Roman"/>
          <w:lang w:val="en-US"/>
        </w:rPr>
        <w:t xml:space="preserve"> </w:t>
      </w:r>
      <w:r w:rsidR="00F5210A"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ukYxhTz9","properties":{"formattedCitation":"(Balakrishnan et al., 2023)","plainCitation":"(Balakrishnan et al., 2023)","noteIndex":0},"citationItems":[{"id":1908,"uris":["http://zotero.org/users/8955362/items/UF9LLE35"],"itemData":{"id":1908,"type":"article-journal","abstract":"Water contamination is increasing worldwide, yet actual methods of water and wastewater treatment are limited, in particular by actual fossil-fuel derived nano-adsorbents that are difficult to regenerate. This calls for advanced methods that use sustainable materials such as chitosan. Chitosan is a biopolymer extracted from the outer skeleton of shellfish, including crab, lobster, and shrimp. Chitosan is non-toxic, abundant, and chemical and physical stable. Moreover, chitosan can be shaped into beads, sheets, membranes, and composites. Here, we review chitosan-based beads for wastewater treatment with  focus on adsorption mechanisms, removal of pollutants, functionalization, metal organic frameworks, magnetic beads, imprinted and co-polymeric beads, and regeneration. We found that chitosan/Fe-hydroxyapatite beads exhibit an adsorption capacity of 1385 mg/g for the removal of lead. Imprinted magnetic chitosan beads display a reusability of 15 cycles for nickel removal.","container-title":"Environmental Chemistry Letters","DOI":"10.1007/s10311-023-01563-9","ISSN":"1610-3661","issue":"3","journalAbbreviation":"Environ Chem Lett","language":"en","page":"1881-1905","source":"Springer Link","title":"Chitosan-based beads as sustainable adsorbents for wastewater remediation: a review","title-short":"Chitosan-based beads as sustainable adsorbents for wastewater remediation","volume":"21","author":[{"family":"Balakrishnan","given":"Akash"},{"family":"Appunni","given":"Sowmya"},{"family":"Chinthala","given":"Mahendra"},{"family":"Jacob","given":"Meenu Mariam"},{"family":"Vo","given":"Dai-Viet N."},{"family":"Reddy","given":"Soreddy Sainath"},{"family":"Kunnel","given":"Emmanuel Sebastian"}],"issued":{"date-parts":[["2023",6,1]]}}}],"schema":"https://github.com/citation-style-language/schema/raw/master/csl-citation.json"} </w:instrText>
      </w:r>
      <w:r w:rsidR="00F5210A"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Balakrishnan et al. 2023)</w:t>
      </w:r>
      <w:r w:rsidR="00F5210A" w:rsidRPr="00740F6E">
        <w:rPr>
          <w:rFonts w:ascii="Times New Roman CE" w:hAnsi="Times New Roman CE" w:cs="Times New Roman"/>
          <w:lang w:val="en-US"/>
        </w:rPr>
        <w:fldChar w:fldCharType="end"/>
      </w:r>
      <w:r w:rsidR="00F5210A" w:rsidRPr="00740F6E">
        <w:rPr>
          <w:rFonts w:ascii="Times New Roman CE" w:hAnsi="Times New Roman CE" w:cs="Times New Roman"/>
          <w:lang w:val="en-US"/>
        </w:rPr>
        <w:t xml:space="preserve">. </w:t>
      </w:r>
      <w:r w:rsidR="009036DE">
        <w:rPr>
          <w:rFonts w:ascii="Times New Roman CE" w:hAnsi="Times New Roman CE" w:cs="Times New Roman"/>
          <w:lang w:val="en-US"/>
        </w:rPr>
        <w:t>It is worth mentioning</w:t>
      </w:r>
      <w:r w:rsidR="00F5210A" w:rsidRPr="00740F6E">
        <w:rPr>
          <w:rFonts w:ascii="Times New Roman CE" w:hAnsi="Times New Roman CE" w:cs="Times New Roman"/>
          <w:lang w:val="en-US"/>
        </w:rPr>
        <w:t xml:space="preserve"> that it is also used in electronics due to its optimal piezoelectric properties </w:t>
      </w:r>
      <w:r w:rsidR="00F5210A"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5eEN2NxB","properties":{"formattedCitation":"(Marasco et al., 2023)","plainCitation":"(Marasco et al., 2023)","noteIndex":0},"citationItems":[{"id":1910,"uris":["http://zotero.org/users/8955362/items/GF47PBVV"],"itemData":{"id":1910,"type":"article-journal","abstract":"The majority of wearable and flexible 5G and 6G devices are based on plastic substrates, that are harmful to the environment. Therefore, the development of sustainable and plastic-free radio frequency (RF) devices becomes a crucial issue. In this regard, we present a fully biocompatible Planar Inverted-F Antenna (PIFA), fabricated on a 55 \\mu \\textm -thick chitosan substrate. Chitosan has a relative dielectric constant of 5. This antenna is working at 4.5 GHz in the sub-6 GHz band of the 5G spectrum. It has a very compact footprint of 14\\times23 mm2 and a Specific Absorption Rate (SAR) of 0.41 W/kg. The prototype has been fabricated using an innovative fabrication protocol. A very good agreement between numerical and experimental results has been obtained. The measured realized gain is equal to 1 dBi at the resonant frequency. Our results demonstrate the suitability of chitosan as a dielectric substrate for the fabrication of plastic-free antennas and paves the way for the development of sustainable wearable devices for the Internet of Healthcare Things (IoHT) applications.","container-title":"IEEE Electron Device Letters","DOI":"10.1109/LED.2022.3232986","ISSN":"1558-0563","issue":"2","note":"event-title: IEEE Electron Device Letters","page":"341-344","source":"IEEE Xplore","title":"Design and Fabrication of a Plastic-Free Antenna on a Sustainable Chitosan Substrate","volume":"44","author":[{"family":"Marasco","given":"Ilaria"},{"family":"Niro","given":"G."},{"family":"Marzo","given":"G.","non-dropping-particle":"de"},{"family":"Rizzi","given":"F."},{"family":"D’Orazio","given":"A."},{"family":"Grande","given":"M."},{"family":"De Vittorio","given":"M."}],"issued":{"date-parts":[["2023",2]]}}}],"schema":"https://github.com/citation-style-language/schema/raw/master/csl-citation.json"} </w:instrText>
      </w:r>
      <w:r w:rsidR="00F5210A"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Marasco et al. 2023)</w:t>
      </w:r>
      <w:r w:rsidR="00F5210A" w:rsidRPr="00740F6E">
        <w:rPr>
          <w:rFonts w:ascii="Times New Roman CE" w:hAnsi="Times New Roman CE" w:cs="Times New Roman"/>
          <w:lang w:val="en-US"/>
        </w:rPr>
        <w:fldChar w:fldCharType="end"/>
      </w:r>
      <w:r w:rsidR="00F5210A" w:rsidRPr="00740F6E">
        <w:rPr>
          <w:rFonts w:ascii="Times New Roman CE" w:hAnsi="Times New Roman CE" w:cs="Times New Roman"/>
          <w:lang w:val="en-US"/>
        </w:rPr>
        <w:t>. Therefore</w:t>
      </w:r>
      <w:r w:rsidR="00BD25DA" w:rsidRPr="00740F6E">
        <w:rPr>
          <w:rFonts w:ascii="Times New Roman CE" w:hAnsi="Times New Roman CE" w:cs="Times New Roman"/>
          <w:lang w:val="en-US"/>
        </w:rPr>
        <w:t xml:space="preserve"> due to its wide range of applications, being</w:t>
      </w:r>
      <w:r w:rsidR="00CA61E6">
        <w:rPr>
          <w:rFonts w:ascii="Times New Roman CE" w:hAnsi="Times New Roman CE" w:cs="Times New Roman"/>
          <w:lang w:val="en-US"/>
        </w:rPr>
        <w:t xml:space="preserve"> </w:t>
      </w:r>
      <w:r w:rsidR="00BD25DA" w:rsidRPr="00740F6E">
        <w:rPr>
          <w:rFonts w:ascii="Times New Roman CE" w:hAnsi="Times New Roman CE" w:cs="Times New Roman"/>
          <w:lang w:val="en-US"/>
        </w:rPr>
        <w:t xml:space="preserve">abundant, biodegradable and biocompatible, chitosan can be considered one of the most promising materials in terms </w:t>
      </w:r>
      <w:r w:rsidR="000D42D8">
        <w:rPr>
          <w:rFonts w:ascii="Times New Roman CE" w:hAnsi="Times New Roman CE" w:cs="Times New Roman"/>
          <w:lang w:val="en-US"/>
        </w:rPr>
        <w:t>of</w:t>
      </w:r>
      <w:r w:rsidR="009036DE">
        <w:rPr>
          <w:rFonts w:ascii="Times New Roman CE" w:hAnsi="Times New Roman CE" w:cs="Times New Roman"/>
          <w:lang w:val="en-US"/>
        </w:rPr>
        <w:t xml:space="preserve"> a </w:t>
      </w:r>
      <w:r w:rsidR="00BD25DA" w:rsidRPr="00740F6E">
        <w:rPr>
          <w:rFonts w:ascii="Times New Roman CE" w:hAnsi="Times New Roman CE" w:cs="Times New Roman"/>
          <w:lang w:val="en-US"/>
        </w:rPr>
        <w:t xml:space="preserve">sustainable approach towards plastic materials. </w:t>
      </w:r>
    </w:p>
    <w:p w14:paraId="0E6DBC5D" w14:textId="7707C6A9" w:rsidR="00BD25DA" w:rsidRPr="00C649DD" w:rsidRDefault="00C649DD" w:rsidP="006A0928">
      <w:pPr>
        <w:pStyle w:val="Rn2"/>
        <w:rPr>
          <w:lang w:val="en-US"/>
        </w:rPr>
      </w:pPr>
      <w:r w:rsidRPr="00C649DD">
        <w:rPr>
          <w:lang w:val="en-US"/>
        </w:rPr>
        <w:t xml:space="preserve">2.4. </w:t>
      </w:r>
      <w:r w:rsidR="008146CC" w:rsidRPr="00C649DD">
        <w:rPr>
          <w:lang w:val="en-US"/>
        </w:rPr>
        <w:t>Poly (</w:t>
      </w:r>
      <w:proofErr w:type="spellStart"/>
      <w:r w:rsidR="008146CC" w:rsidRPr="00C649DD">
        <w:rPr>
          <w:lang w:val="en-US"/>
        </w:rPr>
        <w:t>lactid</w:t>
      </w:r>
      <w:proofErr w:type="spellEnd"/>
      <w:r w:rsidR="008146CC" w:rsidRPr="00C649DD">
        <w:rPr>
          <w:lang w:val="en-US"/>
        </w:rPr>
        <w:t xml:space="preserve"> acid)</w:t>
      </w:r>
    </w:p>
    <w:p w14:paraId="5D37EB2E" w14:textId="36D3541C" w:rsidR="008146CC" w:rsidRPr="00740F6E" w:rsidRDefault="008146CC"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PLA is a thermoplastic polymer that is 100% biodegradable. It is produced from renewable raw materials</w:t>
      </w:r>
      <w:r w:rsidR="00586C8C" w:rsidRPr="00740F6E">
        <w:rPr>
          <w:rFonts w:ascii="Times New Roman CE" w:hAnsi="Times New Roman CE" w:cs="Times New Roman"/>
          <w:lang w:val="en-US"/>
        </w:rPr>
        <w:t xml:space="preserve"> such as </w:t>
      </w:r>
      <w:r w:rsidR="0027612A" w:rsidRPr="00740F6E">
        <w:rPr>
          <w:rFonts w:ascii="Times New Roman CE" w:hAnsi="Times New Roman CE" w:cs="Times New Roman"/>
          <w:lang w:val="en-US"/>
        </w:rPr>
        <w:t>corn, sugar beets</w:t>
      </w:r>
      <w:r w:rsidR="009036DE">
        <w:rPr>
          <w:rFonts w:ascii="Times New Roman CE" w:hAnsi="Times New Roman CE" w:cs="Times New Roman"/>
          <w:lang w:val="en-US"/>
        </w:rPr>
        <w:t>,</w:t>
      </w:r>
      <w:r w:rsidR="0027612A" w:rsidRPr="00740F6E">
        <w:rPr>
          <w:rFonts w:ascii="Times New Roman CE" w:hAnsi="Times New Roman CE" w:cs="Times New Roman"/>
          <w:lang w:val="en-US"/>
        </w:rPr>
        <w:t xml:space="preserve"> etc</w:t>
      </w:r>
      <w:r w:rsidRPr="00740F6E">
        <w:rPr>
          <w:rFonts w:ascii="Times New Roman CE" w:hAnsi="Times New Roman CE" w:cs="Times New Roman"/>
          <w:lang w:val="en-US"/>
        </w:rPr>
        <w:t xml:space="preserve">. Its basic mechanical properties can be </w:t>
      </w:r>
      <w:r w:rsidR="000D42D8">
        <w:rPr>
          <w:rFonts w:ascii="Times New Roman CE" w:hAnsi="Times New Roman CE" w:cs="Times New Roman"/>
          <w:lang w:val="en-US"/>
        </w:rPr>
        <w:t>somewhat altered</w:t>
      </w:r>
      <w:r w:rsidRPr="00740F6E">
        <w:rPr>
          <w:rFonts w:ascii="Times New Roman CE" w:hAnsi="Times New Roman CE" w:cs="Times New Roman"/>
          <w:lang w:val="en-US"/>
        </w:rPr>
        <w:t xml:space="preserve">, making it flexible or stiff depending on the application criteria. </w:t>
      </w:r>
      <w:r w:rsidR="009036DE">
        <w:rPr>
          <w:rFonts w:ascii="Times New Roman CE" w:hAnsi="Times New Roman CE" w:cs="Times New Roman"/>
          <w:lang w:val="en-US"/>
        </w:rPr>
        <w:t>It c</w:t>
      </w:r>
      <w:r w:rsidRPr="00740F6E">
        <w:rPr>
          <w:rFonts w:ascii="Times New Roman CE" w:hAnsi="Times New Roman CE" w:cs="Times New Roman"/>
          <w:lang w:val="en-US"/>
        </w:rPr>
        <w:t xml:space="preserve">an be processed using standard methods dedicated to </w:t>
      </w:r>
      <w:r w:rsidR="000D42D8">
        <w:rPr>
          <w:rFonts w:ascii="Times New Roman CE" w:hAnsi="Times New Roman CE" w:cs="Times New Roman"/>
          <w:lang w:val="en-US"/>
        </w:rPr>
        <w:t>"</w:t>
      </w:r>
      <w:r w:rsidRPr="00740F6E">
        <w:rPr>
          <w:rFonts w:ascii="Times New Roman CE" w:hAnsi="Times New Roman CE" w:cs="Times New Roman"/>
          <w:lang w:val="en-US"/>
        </w:rPr>
        <w:t>conventional</w:t>
      </w:r>
      <w:r w:rsidR="000D42D8">
        <w:rPr>
          <w:rFonts w:ascii="Times New Roman CE" w:hAnsi="Times New Roman CE" w:cs="Times New Roman"/>
          <w:lang w:val="en-US"/>
        </w:rPr>
        <w:t>"</w:t>
      </w:r>
      <w:r w:rsidRPr="00740F6E">
        <w:rPr>
          <w:rFonts w:ascii="Times New Roman CE" w:hAnsi="Times New Roman CE" w:cs="Times New Roman"/>
          <w:lang w:val="en-US"/>
        </w:rPr>
        <w:t xml:space="preserve"> </w:t>
      </w:r>
      <w:r w:rsidR="009036DE" w:rsidRPr="00740F6E">
        <w:rPr>
          <w:rFonts w:ascii="Times New Roman CE" w:hAnsi="Times New Roman CE" w:cs="Times New Roman"/>
          <w:lang w:val="en-US"/>
        </w:rPr>
        <w:t>petroleum</w:t>
      </w:r>
      <w:r w:rsidR="009036DE">
        <w:rPr>
          <w:rFonts w:ascii="Times New Roman CE" w:hAnsi="Times New Roman CE" w:cs="Times New Roman"/>
          <w:lang w:val="en-US"/>
        </w:rPr>
        <w:t>-</w:t>
      </w:r>
      <w:r w:rsidRPr="00740F6E">
        <w:rPr>
          <w:rFonts w:ascii="Times New Roman CE" w:hAnsi="Times New Roman CE" w:cs="Times New Roman"/>
          <w:lang w:val="en-US"/>
        </w:rPr>
        <w:t>based polymers. Depending on the desired set of properties</w:t>
      </w:r>
      <w:r w:rsidR="009036DE">
        <w:rPr>
          <w:rFonts w:ascii="Times New Roman CE" w:hAnsi="Times New Roman CE" w:cs="Times New Roman"/>
          <w:lang w:val="en-US"/>
        </w:rPr>
        <w:t>,</w:t>
      </w:r>
      <w:r w:rsidRPr="00740F6E">
        <w:rPr>
          <w:rFonts w:ascii="Times New Roman CE" w:hAnsi="Times New Roman CE" w:cs="Times New Roman"/>
          <w:lang w:val="en-US"/>
        </w:rPr>
        <w:t xml:space="preserve"> it can be mixed with all kind</w:t>
      </w:r>
      <w:r w:rsidR="000D42D8">
        <w:rPr>
          <w:rFonts w:ascii="Times New Roman CE" w:hAnsi="Times New Roman CE" w:cs="Times New Roman"/>
          <w:lang w:val="en-US"/>
        </w:rPr>
        <w:t>s of additives, including stabilizers, plasticizers and others</w:t>
      </w:r>
      <w:r w:rsidRPr="00740F6E">
        <w:rPr>
          <w:rFonts w:ascii="Times New Roman CE" w:hAnsi="Times New Roman CE" w:cs="Times New Roman"/>
          <w:lang w:val="en-US"/>
        </w:rPr>
        <w:t xml:space="preserve"> suitable for most polymers. When mentioning its </w:t>
      </w:r>
      <w:r w:rsidR="00E458C7" w:rsidRPr="00740F6E">
        <w:rPr>
          <w:rFonts w:ascii="Times New Roman CE" w:hAnsi="Times New Roman CE" w:cs="Times New Roman"/>
          <w:lang w:val="en-US"/>
        </w:rPr>
        <w:t>practical properties</w:t>
      </w:r>
      <w:r w:rsidR="009036DE">
        <w:rPr>
          <w:rFonts w:ascii="Times New Roman CE" w:hAnsi="Times New Roman CE" w:cs="Times New Roman"/>
          <w:lang w:val="en-US"/>
        </w:rPr>
        <w:t>,</w:t>
      </w:r>
      <w:r w:rsidR="00E458C7" w:rsidRPr="00740F6E">
        <w:rPr>
          <w:rFonts w:ascii="Times New Roman CE" w:hAnsi="Times New Roman CE" w:cs="Times New Roman"/>
          <w:lang w:val="en-US"/>
        </w:rPr>
        <w:t xml:space="preserve"> it needs to be </w:t>
      </w:r>
      <w:r w:rsidR="009036DE">
        <w:rPr>
          <w:rFonts w:ascii="Times New Roman CE" w:hAnsi="Times New Roman CE" w:cs="Times New Roman"/>
          <w:lang w:val="en-US"/>
        </w:rPr>
        <w:t>noted</w:t>
      </w:r>
      <w:r w:rsidR="009036DE" w:rsidRPr="00740F6E">
        <w:rPr>
          <w:rFonts w:ascii="Times New Roman CE" w:hAnsi="Times New Roman CE" w:cs="Times New Roman"/>
          <w:lang w:val="en-US"/>
        </w:rPr>
        <w:t xml:space="preserve"> </w:t>
      </w:r>
      <w:r w:rsidR="00E458C7" w:rsidRPr="00740F6E">
        <w:rPr>
          <w:rFonts w:ascii="Times New Roman CE" w:hAnsi="Times New Roman CE" w:cs="Times New Roman"/>
          <w:lang w:val="en-US"/>
        </w:rPr>
        <w:t>that it also presents a decent UV radiation</w:t>
      </w:r>
      <w:r w:rsidR="008E393F" w:rsidRPr="00740F6E">
        <w:rPr>
          <w:rFonts w:ascii="Times New Roman CE" w:hAnsi="Times New Roman CE" w:cs="Times New Roman"/>
          <w:lang w:val="en-US"/>
        </w:rPr>
        <w:t xml:space="preserve"> resistance</w:t>
      </w:r>
      <w:r w:rsidR="009036DE">
        <w:rPr>
          <w:rFonts w:ascii="Times New Roman CE" w:hAnsi="Times New Roman CE" w:cs="Times New Roman"/>
          <w:lang w:val="en-US"/>
        </w:rPr>
        <w:t>.</w:t>
      </w:r>
      <w:r w:rsidR="009036DE" w:rsidRPr="00740F6E">
        <w:rPr>
          <w:rFonts w:ascii="Times New Roman CE" w:hAnsi="Times New Roman CE" w:cs="Times New Roman"/>
          <w:lang w:val="en-US"/>
        </w:rPr>
        <w:t xml:space="preserve"> </w:t>
      </w:r>
      <w:r w:rsidR="009036DE">
        <w:rPr>
          <w:rFonts w:ascii="Times New Roman CE" w:hAnsi="Times New Roman CE" w:cs="Times New Roman"/>
          <w:lang w:val="en-US"/>
        </w:rPr>
        <w:t>T</w:t>
      </w:r>
      <w:r w:rsidR="009036DE" w:rsidRPr="00740F6E">
        <w:rPr>
          <w:rFonts w:ascii="Times New Roman CE" w:hAnsi="Times New Roman CE" w:cs="Times New Roman"/>
          <w:lang w:val="en-US"/>
        </w:rPr>
        <w:t>herefore</w:t>
      </w:r>
      <w:r w:rsidR="009036DE">
        <w:rPr>
          <w:rFonts w:ascii="Times New Roman CE" w:hAnsi="Times New Roman CE" w:cs="Times New Roman"/>
          <w:lang w:val="en-US"/>
        </w:rPr>
        <w:t>,</w:t>
      </w:r>
      <w:r w:rsidR="009036DE" w:rsidRPr="00740F6E">
        <w:rPr>
          <w:rFonts w:ascii="Times New Roman CE" w:hAnsi="Times New Roman CE" w:cs="Times New Roman"/>
          <w:lang w:val="en-US"/>
        </w:rPr>
        <w:t xml:space="preserve"> </w:t>
      </w:r>
      <w:r w:rsidR="00E458C7" w:rsidRPr="00740F6E">
        <w:rPr>
          <w:rFonts w:ascii="Times New Roman CE" w:hAnsi="Times New Roman CE" w:cs="Times New Roman"/>
          <w:lang w:val="en-US"/>
        </w:rPr>
        <w:t xml:space="preserve">its application range is not </w:t>
      </w:r>
      <w:r w:rsidR="000D42D8">
        <w:rPr>
          <w:rFonts w:ascii="Times New Roman CE" w:hAnsi="Times New Roman CE" w:cs="Times New Roman"/>
          <w:lang w:val="en-US"/>
        </w:rPr>
        <w:t>limited to indoor, sun-insulated products,</w:t>
      </w:r>
      <w:r w:rsidR="00E458C7" w:rsidRPr="00740F6E">
        <w:rPr>
          <w:rFonts w:ascii="Times New Roman CE" w:hAnsi="Times New Roman CE" w:cs="Times New Roman"/>
          <w:lang w:val="en-US"/>
        </w:rPr>
        <w:t xml:space="preserve"> a typical problem with </w:t>
      </w:r>
      <w:r w:rsidR="00882D9B" w:rsidRPr="00740F6E">
        <w:rPr>
          <w:rFonts w:ascii="Times New Roman CE" w:hAnsi="Times New Roman CE" w:cs="Times New Roman"/>
          <w:lang w:val="en-US"/>
        </w:rPr>
        <w:t>nature</w:t>
      </w:r>
      <w:r w:rsidR="00882D9B">
        <w:rPr>
          <w:rFonts w:ascii="Times New Roman CE" w:hAnsi="Times New Roman CE" w:cs="Times New Roman"/>
          <w:lang w:val="en-US"/>
        </w:rPr>
        <w:t>-</w:t>
      </w:r>
      <w:r w:rsidR="00E458C7" w:rsidRPr="00740F6E">
        <w:rPr>
          <w:rFonts w:ascii="Times New Roman CE" w:hAnsi="Times New Roman CE" w:cs="Times New Roman"/>
          <w:lang w:val="en-US"/>
        </w:rPr>
        <w:t>based materials</w:t>
      </w:r>
      <w:r w:rsidR="00EC49B4" w:rsidRPr="00740F6E">
        <w:rPr>
          <w:rFonts w:ascii="Times New Roman CE" w:hAnsi="Times New Roman CE" w:cs="Times New Roman"/>
          <w:lang w:val="en-US"/>
        </w:rPr>
        <w:t xml:space="preserve"> </w:t>
      </w:r>
      <w:r w:rsidR="00EC49B4"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WXnmDU9w","properties":{"formattedCitation":"(Czechowski et al., 2022; Shang et al., 2022)","plainCitation":"(Czechowski et al., 2022; Shang et al., 2022)","noteIndex":0},"citationItems":[{"id":1956,"uris":["http://zotero.org/users/8955362/items/XFPA59VK"],"itemData":{"id":1956,"type":"article-journal","abstract":"The past decades have witnessed the archetypal shift from petroleum-based to bioplastics including poly(lactic acid) (PLA) for multifunctional packaging. Here we disclose a microwave-assisted functionalization (MAF) approach to functionalize wood fibers (FWFs) at minute level and high yields (approaching 99 %), conferring high affinity to PLA matrix and significant promotion of mechanical properties. By incorporating of 10 wt% FWFs, the tensile strength and toughness of PLA composite films were elevated to 54.5 MPa and 1.6 MJ/m3, increasing nearly 28 % and over 45 % compared to those of the counterpart loaded pristine wood fibers (PWFs), respectively. It is of significance to note the FWF-enabled unique optical properties for PLA, as exemplified by approximately 100 % UV-blocking ratio (UVR) in the whole UV region with the addition of 20 wt% FWFs. By contrast, the UVR values of PWF-filled PLA (5 %–20 %) gradually decreased as the fiber contents increased, mainly ascribed to the UV reflection at the poorly bonded interfaces and relatively inferior functionality of PWFs. This distinction allowed us to fabricate UV-barrier packaging for preservation of fresh fruits, which were perishable under the UV light of sunshine. The impressive mechanical robustness and high UVR, may prompt affordable and ecofriendly PLA/FWF composites appropriate for packaging.","container-title":"International Journal of Biological Macromolecules","DOI":"10.1016/j.ijbiomac.2022.09.219","ISSN":"0141-8130","journalAbbreviation":"International Journal of Biological Macromolecules","language":"en","page":"927-937","source":"ScienceDirect","title":"UV-protective and high-transparency poly(lactic acid) biocomposites for ecofriendly packaging of perishable fruits","volume":"222","author":[{"family":"Shang","given":"Han"},{"family":"Xu","given":"Keke"},{"family":"Li","given":"Xinyu"},{"family":"Lu","given":"Sijia"},{"family":"Ke","given":"Lv"},{"family":"Yang","given":"Hao-Ran"},{"family":"Gao","given":"Jiefeng"},{"family":"Tang","given":"Daoyuan"},{"family":"Huang","given":"Donghui"},{"family":"He","given":"Xinjian"},{"family":"Xu","given":"Huan"},{"family":"Shen","given":"Baolong"}],"issued":{"date-parts":[["2022",12,1]]}}},{"id":1955,"uris":["http://zotero.org/users/8955362/items/I26DYYWN"],"itemData":{"id":1955,"type":"article-journal","abstract":"The present paper analyses the properties of printed polylactic acid (PLA) samples with admixtures of graphene nanopowder (GNP) at wt. 1%, 2% and 4%. The pure polylactide and admixed polylactide printed samples were examined to determine their chemical-physical properties, stiffness, and strength parameters. The tests of tensile, dynamic mechanical analysis (DMA), difference thermogravimetric (TG), and differential scanning calorimetry (DSC) were executed before and after UV (ultraviolet) treatment. The first part of the paper shows the process of manufacturing granulates and filaments mixed with graphene. The second part of the paper concerns the results of the tests made on printed samples. The analysed samples were printed using a Prusa i3 MK3 printer. It transpired that the content of graphene at 1% improved the mechanical parameters of the printed composite by organising its structure. Increasing the amount of graphene caused the values of the measured parameters to drop. This research indicates how important it is to determine the optimal values of nanoadditives in biopolymers.","container-title":"Materials","DOI":"10.3390/ma15228135","ISSN":"1996-1944","issue":"22","language":"en","license":"http://creativecommons.org/licenses/by/3.0/","note":"number: 22\npublisher: Multidisciplinary Digital Publishing Institute","page":"8135","source":"www.mdpi.com","title":"Influence of UV Ageing on Properties of Printed PLA Containing Graphene Nanopowder","volume":"15","author":[{"family":"Czechowski","given":"Leszek"},{"family":"Kedziora","given":"Slawomir"},{"family":"Museyibov","given":"Elvin"},{"family":"Schlienz","given":"Markus"},{"family":"Szatkowski","given":"Piotr"},{"family":"Szatkowska","given":"Martyna"},{"family":"Gralewski","given":"Jacek"}],"issued":{"date-parts":[["2022",1]]}},"label":"page"}],"schema":"https://github.com/citation-style-language/schema/raw/master/csl-citation.json"} </w:instrText>
      </w:r>
      <w:r w:rsidR="00EC49B4"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Czechowski et al. 2022</w:t>
      </w:r>
      <w:r w:rsidR="001E0DA3">
        <w:rPr>
          <w:rFonts w:ascii="Times New Roman CE" w:hAnsi="Times New Roman CE" w:cs="Times New Roman CE"/>
          <w:lang w:val="en-US"/>
        </w:rPr>
        <w:t>,</w:t>
      </w:r>
      <w:r w:rsidR="00A94214" w:rsidRPr="0077328D">
        <w:rPr>
          <w:rFonts w:ascii="Times New Roman CE" w:hAnsi="Times New Roman CE" w:cs="Times New Roman CE"/>
          <w:lang w:val="en-US"/>
        </w:rPr>
        <w:t xml:space="preserve"> Shang et al. 2022)</w:t>
      </w:r>
      <w:r w:rsidR="00EC49B4" w:rsidRPr="00740F6E">
        <w:rPr>
          <w:rFonts w:ascii="Times New Roman CE" w:hAnsi="Times New Roman CE" w:cs="Times New Roman"/>
          <w:lang w:val="en-US"/>
        </w:rPr>
        <w:fldChar w:fldCharType="end"/>
      </w:r>
      <w:r w:rsidR="00E458C7" w:rsidRPr="00740F6E">
        <w:rPr>
          <w:rFonts w:ascii="Times New Roman CE" w:hAnsi="Times New Roman CE" w:cs="Times New Roman"/>
          <w:lang w:val="en-US"/>
        </w:rPr>
        <w:t xml:space="preserve">. </w:t>
      </w:r>
    </w:p>
    <w:p w14:paraId="22FFA01C" w14:textId="1CCAEE58" w:rsidR="00E458C7" w:rsidRPr="00740F6E" w:rsidRDefault="008E393F"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Although</w:t>
      </w:r>
      <w:r w:rsidR="00882D9B">
        <w:rPr>
          <w:rFonts w:ascii="Times New Roman CE" w:hAnsi="Times New Roman CE" w:cs="Times New Roman"/>
          <w:lang w:val="en-US"/>
        </w:rPr>
        <w:t xml:space="preserve"> PLA</w:t>
      </w:r>
      <w:r w:rsidRPr="00740F6E">
        <w:rPr>
          <w:rFonts w:ascii="Times New Roman CE" w:hAnsi="Times New Roman CE" w:cs="Times New Roman"/>
          <w:lang w:val="en-US"/>
        </w:rPr>
        <w:t xml:space="preserve"> is biodegradable, products made of PLA have a long shelf life and can be stored for years. </w:t>
      </w:r>
      <w:r w:rsidR="00882D9B">
        <w:rPr>
          <w:rFonts w:ascii="Times New Roman CE" w:hAnsi="Times New Roman CE" w:cs="Times New Roman"/>
          <w:lang w:val="en-US"/>
        </w:rPr>
        <w:t>The b</w:t>
      </w:r>
      <w:r w:rsidR="00E458C7" w:rsidRPr="00740F6E">
        <w:rPr>
          <w:rFonts w:ascii="Times New Roman CE" w:hAnsi="Times New Roman CE" w:cs="Times New Roman"/>
          <w:lang w:val="en-US"/>
        </w:rPr>
        <w:t>iodegradation of PLA is mainly a two</w:t>
      </w:r>
      <w:r w:rsidR="00882D9B">
        <w:rPr>
          <w:rFonts w:ascii="Times New Roman CE" w:hAnsi="Times New Roman CE" w:cs="Times New Roman"/>
          <w:lang w:val="en-US"/>
        </w:rPr>
        <w:t>-</w:t>
      </w:r>
      <w:r w:rsidR="00E458C7" w:rsidRPr="00740F6E">
        <w:rPr>
          <w:rFonts w:ascii="Times New Roman CE" w:hAnsi="Times New Roman CE" w:cs="Times New Roman"/>
          <w:lang w:val="en-US"/>
        </w:rPr>
        <w:t>step process</w:t>
      </w:r>
      <w:r w:rsidR="00882D9B">
        <w:rPr>
          <w:rFonts w:ascii="Times New Roman CE" w:hAnsi="Times New Roman CE" w:cs="Times New Roman"/>
          <w:lang w:val="en-US"/>
        </w:rPr>
        <w:t>. First</w:t>
      </w:r>
      <w:r w:rsidR="000D42D8">
        <w:rPr>
          <w:rFonts w:ascii="Times New Roman CE" w:hAnsi="Times New Roman CE" w:cs="Times New Roman"/>
          <w:lang w:val="en-US"/>
        </w:rPr>
        <w:t>, hydrolytic degradation weakens the polymer structure and reduces its molecular weight before microorganisms attack the polymer's inner structure</w:t>
      </w:r>
      <w:r w:rsidR="00E458C7" w:rsidRPr="00740F6E">
        <w:rPr>
          <w:rFonts w:ascii="Times New Roman CE" w:hAnsi="Times New Roman CE" w:cs="Times New Roman"/>
          <w:lang w:val="en-US"/>
        </w:rPr>
        <w:t xml:space="preserve">. </w:t>
      </w:r>
      <w:r w:rsidR="00882D9B">
        <w:rPr>
          <w:rFonts w:ascii="Times New Roman CE" w:hAnsi="Times New Roman CE" w:cs="Times New Roman"/>
          <w:lang w:val="en-US"/>
        </w:rPr>
        <w:t>When a</w:t>
      </w:r>
      <w:r w:rsidR="00882D9B" w:rsidRPr="00740F6E">
        <w:rPr>
          <w:rFonts w:ascii="Times New Roman CE" w:hAnsi="Times New Roman CE" w:cs="Times New Roman"/>
          <w:lang w:val="en-US"/>
        </w:rPr>
        <w:t xml:space="preserve"> </w:t>
      </w:r>
      <w:r w:rsidRPr="00740F6E">
        <w:rPr>
          <w:rFonts w:ascii="Times New Roman CE" w:hAnsi="Times New Roman CE" w:cs="Times New Roman"/>
          <w:lang w:val="en-US"/>
        </w:rPr>
        <w:t xml:space="preserve">bottle made of PLA </w:t>
      </w:r>
      <w:r w:rsidR="00882D9B">
        <w:rPr>
          <w:rFonts w:ascii="Times New Roman CE" w:hAnsi="Times New Roman CE" w:cs="Times New Roman"/>
          <w:lang w:val="en-US"/>
        </w:rPr>
        <w:t>is landfilled</w:t>
      </w:r>
      <w:r w:rsidR="000D42D8">
        <w:rPr>
          <w:rFonts w:ascii="Times New Roman CE" w:hAnsi="Times New Roman CE" w:cs="Times New Roman"/>
          <w:lang w:val="en-US"/>
        </w:rPr>
        <w:t>,</w:t>
      </w:r>
      <w:r w:rsidR="00882D9B">
        <w:rPr>
          <w:rFonts w:ascii="Times New Roman CE" w:hAnsi="Times New Roman CE" w:cs="Times New Roman"/>
          <w:lang w:val="en-US"/>
        </w:rPr>
        <w:t xml:space="preserve"> it undergoes </w:t>
      </w:r>
      <w:r w:rsidR="000D42D8">
        <w:rPr>
          <w:rFonts w:ascii="Times New Roman CE" w:hAnsi="Times New Roman CE" w:cs="Times New Roman"/>
          <w:lang w:val="en-US"/>
        </w:rPr>
        <w:t>at</w:t>
      </w:r>
      <w:r w:rsidR="00882D9B">
        <w:rPr>
          <w:rFonts w:ascii="Times New Roman CE" w:hAnsi="Times New Roman CE" w:cs="Times New Roman"/>
          <w:lang w:val="en-US"/>
        </w:rPr>
        <w:t xml:space="preserve"> a</w:t>
      </w:r>
      <w:r w:rsidRPr="00740F6E">
        <w:rPr>
          <w:rFonts w:ascii="Times New Roman CE" w:hAnsi="Times New Roman CE" w:cs="Times New Roman"/>
          <w:lang w:val="en-US"/>
        </w:rPr>
        <w:t xml:space="preserve"> similar time as conventional plastics</w:t>
      </w:r>
      <w:r w:rsidR="00882D9B">
        <w:rPr>
          <w:rFonts w:ascii="Times New Roman CE" w:hAnsi="Times New Roman CE" w:cs="Times New Roman"/>
          <w:lang w:val="en-US"/>
        </w:rPr>
        <w:t>.</w:t>
      </w:r>
      <w:r w:rsidR="00882D9B" w:rsidRPr="00740F6E">
        <w:rPr>
          <w:rFonts w:ascii="Times New Roman CE" w:hAnsi="Times New Roman CE" w:cs="Times New Roman"/>
          <w:lang w:val="en-US"/>
        </w:rPr>
        <w:t xml:space="preserve"> </w:t>
      </w:r>
      <w:r w:rsidR="00882D9B">
        <w:rPr>
          <w:rFonts w:ascii="Times New Roman CE" w:hAnsi="Times New Roman CE" w:cs="Times New Roman"/>
          <w:lang w:val="en-US"/>
        </w:rPr>
        <w:t>H</w:t>
      </w:r>
      <w:r w:rsidRPr="00740F6E">
        <w:rPr>
          <w:rFonts w:ascii="Times New Roman CE" w:hAnsi="Times New Roman CE" w:cs="Times New Roman"/>
          <w:lang w:val="en-US"/>
        </w:rPr>
        <w:t>owever</w:t>
      </w:r>
      <w:r w:rsidR="00882D9B">
        <w:rPr>
          <w:rFonts w:ascii="Times New Roman CE" w:hAnsi="Times New Roman CE" w:cs="Times New Roman"/>
          <w:lang w:val="en-US"/>
        </w:rPr>
        <w:t>,</w:t>
      </w:r>
      <w:r w:rsidRPr="00740F6E">
        <w:rPr>
          <w:rFonts w:ascii="Times New Roman CE" w:hAnsi="Times New Roman CE" w:cs="Times New Roman"/>
          <w:lang w:val="en-US"/>
        </w:rPr>
        <w:t xml:space="preserve"> when introduced to</w:t>
      </w:r>
      <w:r w:rsidR="00CA61E6">
        <w:rPr>
          <w:rFonts w:ascii="Times New Roman CE" w:hAnsi="Times New Roman CE" w:cs="Times New Roman"/>
          <w:lang w:val="en-US"/>
        </w:rPr>
        <w:t xml:space="preserve"> </w:t>
      </w:r>
      <w:r w:rsidR="00882D9B">
        <w:rPr>
          <w:rFonts w:ascii="Times New Roman CE" w:hAnsi="Times New Roman CE" w:cs="Times New Roman"/>
          <w:lang w:val="en-US"/>
        </w:rPr>
        <w:t xml:space="preserve">an </w:t>
      </w:r>
      <w:r w:rsidRPr="00740F6E">
        <w:rPr>
          <w:rFonts w:ascii="Times New Roman CE" w:hAnsi="Times New Roman CE" w:cs="Times New Roman"/>
          <w:lang w:val="en-US"/>
        </w:rPr>
        <w:t xml:space="preserve">industrial composting facility </w:t>
      </w:r>
      <w:r w:rsidR="00882D9B">
        <w:rPr>
          <w:rFonts w:ascii="Times New Roman CE" w:hAnsi="Times New Roman CE" w:cs="Times New Roman"/>
          <w:lang w:val="en-US"/>
        </w:rPr>
        <w:t>with an</w:t>
      </w:r>
      <w:r w:rsidR="00882D9B" w:rsidRPr="00740F6E">
        <w:rPr>
          <w:rFonts w:ascii="Times New Roman CE" w:hAnsi="Times New Roman CE" w:cs="Times New Roman"/>
          <w:lang w:val="en-US"/>
        </w:rPr>
        <w:t xml:space="preserve"> </w:t>
      </w:r>
      <w:r w:rsidRPr="00740F6E">
        <w:rPr>
          <w:rFonts w:ascii="Times New Roman CE" w:hAnsi="Times New Roman CE" w:cs="Times New Roman"/>
          <w:lang w:val="en-US"/>
        </w:rPr>
        <w:t xml:space="preserve">elevated temperature of 60°C </w:t>
      </w:r>
      <w:r w:rsidR="00882D9B">
        <w:rPr>
          <w:rFonts w:ascii="Times New Roman CE" w:hAnsi="Times New Roman CE" w:cs="Times New Roman"/>
          <w:lang w:val="en-US"/>
        </w:rPr>
        <w:t xml:space="preserve">and a </w:t>
      </w:r>
      <w:r w:rsidRPr="00740F6E">
        <w:rPr>
          <w:rFonts w:ascii="Times New Roman CE" w:hAnsi="Times New Roman CE" w:cs="Times New Roman"/>
          <w:lang w:val="en-US"/>
        </w:rPr>
        <w:t>high concentration of given microorganisms</w:t>
      </w:r>
      <w:r w:rsidR="000D42D8">
        <w:rPr>
          <w:rFonts w:ascii="Times New Roman CE" w:hAnsi="Times New Roman CE" w:cs="Times New Roman"/>
          <w:lang w:val="en-US"/>
        </w:rPr>
        <w:t>,</w:t>
      </w:r>
      <w:r w:rsidRPr="00740F6E">
        <w:rPr>
          <w:rFonts w:ascii="Times New Roman CE" w:hAnsi="Times New Roman CE" w:cs="Times New Roman"/>
          <w:lang w:val="en-US"/>
        </w:rPr>
        <w:t xml:space="preserve"> </w:t>
      </w:r>
      <w:r w:rsidR="00882D9B">
        <w:rPr>
          <w:rFonts w:ascii="Times New Roman CE" w:hAnsi="Times New Roman CE" w:cs="Times New Roman"/>
          <w:lang w:val="en-US"/>
        </w:rPr>
        <w:t>the degradation time can be as short as</w:t>
      </w:r>
      <w:r w:rsidRPr="00740F6E">
        <w:rPr>
          <w:rFonts w:ascii="Times New Roman CE" w:hAnsi="Times New Roman CE" w:cs="Times New Roman"/>
          <w:lang w:val="en-US"/>
        </w:rPr>
        <w:t xml:space="preserve"> 90 days</w:t>
      </w:r>
      <w:r w:rsidR="00EC49B4" w:rsidRPr="00740F6E">
        <w:rPr>
          <w:rFonts w:ascii="Times New Roman CE" w:hAnsi="Times New Roman CE" w:cs="Times New Roman"/>
          <w:lang w:val="en-US"/>
        </w:rPr>
        <w:t xml:space="preserve"> </w:t>
      </w:r>
      <w:r w:rsidR="00EC49B4"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MdRvv7P1","properties":{"formattedCitation":"(Brdl\\uc0\\u237{}k, Nov\\uc0\\u225{}k, Bor\\uc0\\u367{}vka, B\\uc0\\u283{}h\\uc0\\u225{}lek, &amp; Lenfeld, 2023a; Foga\\uc0\\u353{}ov\\uc0\\u225{} et al., 2022; Lu et al., 2023)","plainCitation":"(Brdlík, Novák, Borůvka, Běhálek, &amp; Lenfeld, 2023a; Fogašová et al., 2022; Lu et al., 2023)","noteIndex":0},"citationItems":[{"id":1962,"uris":["http://zotero.org/users/8955362/items/8M9NA98T"],"itemData":{"id":1962,"type":"article-journal","abstract":"In order to make bioplastics accessible for a wider spectrum of applications, ready-to-use plastic material formulations should be available with tailored properties. Ideally, these kinds of materials should also be “home-compostable” to simplify their organic recycling. Therefore, materials based on PLA (polylactid acid) and PHB (polyhydroxybutyrate) blends are presented which contain suitable additives, and some of them contain also thermoplastic starch as a filler, which decreases the price of the final compound. They are intended for various applications, as documented by products made out of them. The produced materials are fully biodegradable under industrial composting conditions. Surprisingly, some of the materials, even those which contain more PLA than PHB, are also fully biodegradable under home-composting conditions within a period of about six months. Experiments made under laboratory conditions were supported with data obtained from a kitchen waste pilot composter and from municipal composting plant experiments. Material properties, environmental conditions, and microbiology data were recorded during some of these experiments to document the biodegradation process and changes on the surface and inside the materials on a molecular level.","container-title":"Polymers","DOI":"10.3390/polym14194113","ISSN":"2073-4360","issue":"19","language":"en","license":"http://creativecommons.org/licenses/by/3.0/","note":"number: 19\npublisher: Multidisciplinary Digital Publishing Institute","page":"4113","source":"www.mdpi.com","title":"PLA/PHB-Based Materials Fully Biodegradable under Both Industrial and Home-Composting Conditions","volume":"14","author":[{"family":"Fogašová","given":"Mária"},{"family":"Figalla","given":"Silvestr"},{"family":"Danišová","given":"Lucia"},{"family":"Medlenová","given":"Elena"},{"family":"Hlaváčiková","given":"Slávka"},{"family":"Vanovčanová","given":"Zuzana"},{"family":"Omaníková","given":"Leona"},{"family":"Baco","given":"Andrej"},{"family":"Horváth","given":"Vojtech"},{"family":"Mikolajová","given":"Mária"},{"family":"Feranc","given":"Jozef"},{"family":"Bočkaj","given":"Ján"},{"family":"Plavec","given":"Roderik"},{"family":"Alexy","given":"Pavol"},{"family":"Repiská","given":"Martina"},{"family":"Přikryl","given":"Radek"},{"family":"Kontárová","given":"Soňa"},{"family":"Báreková","given":"Anna"},{"family":"Sláviková","given":"Martina"},{"family":"Koutný","given":"Marek"},{"family":"Fayyazbakhsh","given":"Ahmad"},{"family":"Kadlečková","given":"Markéta"}],"issued":{"date-parts":[["2022",1]]}}},{"id":1961,"uris":["http://zotero.org/users/8955362/items/6FSRHTN6"],"itemData":{"id":1961,"type":"article-journal","abstract":"The overall performance of plasticizers on common mechanical and physical properties, as well as on the processability of polylactic acid (PLA) films, is well-explored. However, the influence of plasticizers on biodegradation is still in its infancy. In this study, the influence of natural-based dicarboxylic acid-based ester plasticizers (MC2178 and MC2192), acetyl tributyl citrate (ATBC Citroflex A4), and polyethylene glycol (PEG 400) on the biodegradation of extruded PLA films was evaluated. Furthermore, the influence of accelerated ageing on the performance properties and biodegradation of films was further investigated. The biodegradation of films was determined under controlled thermophilic composting conditions (ISO 14855-1). Apart from respirometry, an evaluation of the degree of disintegration, differential scanning calorimetry (DSC), thermogravimetric analysis (TGA), Fourier transform infrared spectroscopy (FT-IR), and scanning electron microscopy (SEM) of film surfaces was conducted. The influence of melt-processing with plasticizers has a significant effect on structural changes. Especially, the degree of crystallinity has been found to be a major factor which affects the biodegradation rate. The lowest biodegradation rates have been evaluated for films plasticized with PEG 400. These lower molecular weight plasticizers enhanced the crystallinity degrees of the PLA phase due to an increase in chain mobility. On the contrary, the highest biodegradation rate was found for films plasticized with MC2192, which has a higher molecular weight and evoked minimal structural changes of the PLA. From the evaluated results, it could also be stated that migration of plasticizers, physical ageing, and chain scission of films prompted by ageing significantly influenced both the mechanical and thermal properties, as well as the biodegradation rate. Therefore, the ageing of parts has to be taken into consideration for the proper evolution of the biodegradation of plasticized PLA and their applications.","container-title":"Polymers","DOI":"10.3390/polym15010140","ISSN":"2073-4360","issue":"1","language":"en","license":"http://creativecommons.org/licenses/by/3.0/","note":"number: 1\npublisher: Multidisciplinary Digital Publishing Institute","page":"140","source":"www.mdpi.com","title":"The Influence of Plasticizers and Accelerated Ageing on Biodegradation of PLA under Controlled Composting Conditions","volume":"15","author":[{"family":"Brdlík","given":"Pavel"},{"family":"Novák","given":"Jan"},{"family":"Borůvka","given":"Martin"},{"family":"Běhálek","given":"Luboš"},{"family":"Lenfeld","given":"Petr"}],"issued":{"date-parts":[["2023",1]]}}},{"id":1960,"uris":["http://zotero.org/users/8955362/items/YDA4CQVE"],"itemData":{"id":1960,"type":"article-journal","abstract":"Biodegradable plastic bags (BPBs) to collect food waste and microplastics (MPs) produced from their biodegradation have received considerable scientific attention recently. Therefore, the current study was carried out to assess the co-composting efficiency of biodegradable plastic bags (polylactic acid (PLA) + polybutylene terephthalate (PBAT) + ST20 and PLA + PBAT+MD25) and food waste. The variations in greenhouse gas (GHG) emissions, microbial community and compost fertility were likewise assessed. Compared with the control, PLA + PBAT+ST20 and PLA + PBAT+MD25 both accelerated organic matter degradation and increased temperature. Moreover, PLA + PBAT+ST20 aggravated CH4 and CO2 emissions by 12.10 % and 11.01 %, respectively. PLA + PBAT+MD25 decreased CH4 and CO2 emissions by 5.50 % and 9.12 %, respectively. Meanwhile, compared with PLA + PBAT+ST20, the combined effect of plasticizer and inorganic additive in PLA + PBAT+MD25, reduced the NO3−-N contents, seed germination index (GI) and compost maturity. Furthermore, adding BPBs changed the richness and diversity of the bacterial community (Firmicutes, Proteobacteria and Bacteroidetes). Likewise, redundancy analysis (RDA) showed that the co-compost system of BPBs and food waste accelerated significantly bacterial community succession from Firmicutes and Bacteroidetes at the initial stage to Proteobacteria and Actinobacteria at the mature stage, increased co-compost temperature to over 64 °C and extended thermophilic composting phase, and promoted the degradation of MPs. Additionally, according to structural equation model quantification results, the inorganic additive of PLA + PBAT+MD25 had more serious toxicity to microorganisms and had significantly adverse effects on GI through CO2-C (λ = −0.415, p &lt; 0.05) and NO3−-N (λ = −0.558, p &lt; 0.001), thus reduced compost fertility and quality. The results also indicated that the BPBs with ST20 as an additive could be more suitable for industrial composting than the BPBs with MD25 as an additive. This study provided a vital basis for understanding the potential environmental and human health risks of the MPs' generated by the degradation of BPBs in compost.","container-title":"Science of The Total Environment","DOI":"10.1016/j.scitotenv.2023.162356","ISSN":"0048-9697","journalAbbreviation":"Science of The Total Environment","language":"en","page":"162356","source":"ScienceDirect","title":"Appraising co-composting efficiency of biodegradable plastic bags and food wastes: Assessment microplastics morphology, greenhouse gas emissions, and changes in microbial community","title-short":"Appraising co-composting efficiency of biodegradable plastic bags and food wastes","volume":"875","author":[{"family":"Lu","given":"Jiaxin"},{"family":"Qiu","given":"Yizhan"},{"family":"Muhmood","given":"Atif"},{"family":"Zhang","given":"Luxi"},{"family":"Wang","given":"Pan"},{"family":"Ren","given":"Lianhai"}],"issued":{"date-parts":[["2023",6,1]]}},"label":"page"}],"schema":"https://github.com/citation-style-language/schema/raw/master/csl-citation.json"} </w:instrText>
      </w:r>
      <w:r w:rsidR="00EC49B4" w:rsidRPr="00740F6E">
        <w:rPr>
          <w:rFonts w:ascii="Times New Roman CE" w:hAnsi="Times New Roman CE" w:cs="Times New Roman"/>
          <w:lang w:val="en-US"/>
        </w:rPr>
        <w:fldChar w:fldCharType="separate"/>
      </w:r>
      <w:r w:rsidR="00A94214" w:rsidRPr="0077328D">
        <w:rPr>
          <w:rFonts w:ascii="Times New Roman CE" w:hAnsi="Times New Roman CE" w:cs="Times New Roman CE"/>
          <w:szCs w:val="24"/>
          <w:lang w:val="en-US"/>
        </w:rPr>
        <w:t>(Brdlík</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3a</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Fogašová et al. 2022</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Lu et al. 2023)</w:t>
      </w:r>
      <w:r w:rsidR="00EC49B4" w:rsidRPr="00740F6E">
        <w:rPr>
          <w:rFonts w:ascii="Times New Roman CE" w:hAnsi="Times New Roman CE" w:cs="Times New Roman"/>
          <w:lang w:val="en-US"/>
        </w:rPr>
        <w:fldChar w:fldCharType="end"/>
      </w:r>
      <w:r w:rsidRPr="00740F6E">
        <w:rPr>
          <w:rFonts w:ascii="Times New Roman CE" w:hAnsi="Times New Roman CE" w:cs="Times New Roman"/>
          <w:lang w:val="en-US"/>
        </w:rPr>
        <w:t xml:space="preserve">. </w:t>
      </w:r>
    </w:p>
    <w:p w14:paraId="1C77F345" w14:textId="25911072" w:rsidR="00D356DF" w:rsidRDefault="00FA791A"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PLA</w:t>
      </w:r>
      <w:r w:rsidR="000D42D8">
        <w:rPr>
          <w:rFonts w:ascii="Times New Roman CE" w:hAnsi="Times New Roman CE" w:cs="Times New Roman"/>
          <w:lang w:val="en-US"/>
        </w:rPr>
        <w:t>,</w:t>
      </w:r>
      <w:r w:rsidRPr="00740F6E">
        <w:rPr>
          <w:rFonts w:ascii="Times New Roman CE" w:hAnsi="Times New Roman CE" w:cs="Times New Roman"/>
          <w:lang w:val="en-US"/>
        </w:rPr>
        <w:t xml:space="preserve"> as a polymer material</w:t>
      </w:r>
      <w:r w:rsidR="00882D9B">
        <w:rPr>
          <w:rFonts w:ascii="Times New Roman CE" w:hAnsi="Times New Roman CE" w:cs="Times New Roman"/>
          <w:lang w:val="en-US"/>
        </w:rPr>
        <w:t>,</w:t>
      </w:r>
      <w:r w:rsidRPr="00740F6E">
        <w:rPr>
          <w:rFonts w:ascii="Times New Roman CE" w:hAnsi="Times New Roman CE" w:cs="Times New Roman"/>
          <w:lang w:val="en-US"/>
        </w:rPr>
        <w:t xml:space="preserve"> was developed in </w:t>
      </w:r>
      <w:r w:rsidR="00882D9B">
        <w:rPr>
          <w:rFonts w:ascii="Times New Roman CE" w:hAnsi="Times New Roman CE" w:cs="Times New Roman"/>
          <w:lang w:val="en-US"/>
        </w:rPr>
        <w:t xml:space="preserve">the </w:t>
      </w:r>
      <w:r w:rsidRPr="00740F6E">
        <w:rPr>
          <w:rFonts w:ascii="Times New Roman CE" w:hAnsi="Times New Roman CE" w:cs="Times New Roman"/>
          <w:lang w:val="en-US"/>
        </w:rPr>
        <w:t xml:space="preserve">early </w:t>
      </w:r>
      <w:r w:rsidR="00882D9B">
        <w:rPr>
          <w:rFonts w:ascii="Times New Roman CE" w:hAnsi="Times New Roman CE" w:cs="Times New Roman"/>
          <w:lang w:val="en-US"/>
        </w:rPr>
        <w:t>19</w:t>
      </w:r>
      <w:r w:rsidRPr="00740F6E">
        <w:rPr>
          <w:rFonts w:ascii="Times New Roman CE" w:hAnsi="Times New Roman CE" w:cs="Times New Roman"/>
          <w:lang w:val="en-US"/>
        </w:rPr>
        <w:t xml:space="preserve">20s of the </w:t>
      </w:r>
      <w:proofErr w:type="spellStart"/>
      <w:r w:rsidRPr="00740F6E">
        <w:rPr>
          <w:rFonts w:ascii="Times New Roman CE" w:hAnsi="Times New Roman CE" w:cs="Times New Roman"/>
          <w:lang w:val="en-US"/>
        </w:rPr>
        <w:t>XXth</w:t>
      </w:r>
      <w:proofErr w:type="spellEnd"/>
      <w:r w:rsidRPr="00740F6E">
        <w:rPr>
          <w:rFonts w:ascii="Times New Roman CE" w:hAnsi="Times New Roman CE" w:cs="Times New Roman"/>
          <w:lang w:val="en-US"/>
        </w:rPr>
        <w:t xml:space="preserve"> century</w:t>
      </w:r>
      <w:r w:rsidR="00882D9B">
        <w:rPr>
          <w:rFonts w:ascii="Times New Roman CE" w:hAnsi="Times New Roman CE" w:cs="Times New Roman"/>
          <w:lang w:val="en-US"/>
        </w:rPr>
        <w:t>.</w:t>
      </w:r>
      <w:r w:rsidR="00882D9B" w:rsidRPr="00740F6E">
        <w:rPr>
          <w:rFonts w:ascii="Times New Roman CE" w:hAnsi="Times New Roman CE" w:cs="Times New Roman"/>
          <w:lang w:val="en-US"/>
        </w:rPr>
        <w:t xml:space="preserve"> </w:t>
      </w:r>
      <w:r w:rsidR="00882D9B">
        <w:rPr>
          <w:rFonts w:ascii="Times New Roman CE" w:hAnsi="Times New Roman CE" w:cs="Times New Roman"/>
          <w:lang w:val="en-US"/>
        </w:rPr>
        <w:t>I</w:t>
      </w:r>
      <w:r w:rsidR="00882D9B" w:rsidRPr="00740F6E">
        <w:rPr>
          <w:rFonts w:ascii="Times New Roman CE" w:hAnsi="Times New Roman CE" w:cs="Times New Roman"/>
          <w:lang w:val="en-US"/>
        </w:rPr>
        <w:t xml:space="preserve">ts </w:t>
      </w:r>
      <w:r w:rsidRPr="00740F6E">
        <w:rPr>
          <w:rFonts w:ascii="Times New Roman CE" w:hAnsi="Times New Roman CE" w:cs="Times New Roman"/>
          <w:lang w:val="en-US"/>
        </w:rPr>
        <w:t xml:space="preserve">first applications were </w:t>
      </w:r>
      <w:r w:rsidR="00882D9B">
        <w:rPr>
          <w:rFonts w:ascii="Times New Roman CE" w:hAnsi="Times New Roman CE" w:cs="Times New Roman"/>
          <w:lang w:val="en-US"/>
        </w:rPr>
        <w:t xml:space="preserve">in </w:t>
      </w:r>
      <w:r w:rsidR="00882D9B" w:rsidRPr="00740F6E">
        <w:rPr>
          <w:rFonts w:ascii="Times New Roman CE" w:hAnsi="Times New Roman CE" w:cs="Times New Roman"/>
          <w:lang w:val="en-US"/>
        </w:rPr>
        <w:t>small</w:t>
      </w:r>
      <w:r w:rsidR="00882D9B">
        <w:rPr>
          <w:rFonts w:ascii="Times New Roman CE" w:hAnsi="Times New Roman CE" w:cs="Times New Roman"/>
          <w:lang w:val="en-US"/>
        </w:rPr>
        <w:t>-</w:t>
      </w:r>
      <w:r w:rsidRPr="00740F6E">
        <w:rPr>
          <w:rFonts w:ascii="Times New Roman CE" w:hAnsi="Times New Roman CE" w:cs="Times New Roman"/>
          <w:lang w:val="en-US"/>
        </w:rPr>
        <w:t>scale medical applications due to its excellent biocompatibility</w:t>
      </w:r>
      <w:r w:rsidR="00882D9B">
        <w:rPr>
          <w:rFonts w:ascii="Times New Roman CE" w:hAnsi="Times New Roman CE" w:cs="Times New Roman"/>
          <w:lang w:val="en-US"/>
        </w:rPr>
        <w:t>,</w:t>
      </w:r>
      <w:r w:rsidRPr="00740F6E">
        <w:rPr>
          <w:rFonts w:ascii="Times New Roman CE" w:hAnsi="Times New Roman CE" w:cs="Times New Roman"/>
          <w:lang w:val="en-US"/>
        </w:rPr>
        <w:t xml:space="preserve"> as its basic building block or monomer </w:t>
      </w:r>
      <w:r w:rsidR="00DF5981" w:rsidRPr="00740F6E">
        <w:rPr>
          <w:rFonts w:ascii="Times New Roman CE" w:hAnsi="Times New Roman CE" w:cs="Times New Roman"/>
          <w:lang w:val="en-US"/>
        </w:rPr>
        <w:t>(</w:t>
      </w:r>
      <w:proofErr w:type="spellStart"/>
      <w:r w:rsidR="00DF5981" w:rsidRPr="00740F6E">
        <w:rPr>
          <w:rFonts w:ascii="Times New Roman CE" w:hAnsi="Times New Roman CE" w:cs="Times New Roman"/>
          <w:lang w:val="en-US"/>
        </w:rPr>
        <w:t>lactid</w:t>
      </w:r>
      <w:proofErr w:type="spellEnd"/>
      <w:r w:rsidR="00DF5981" w:rsidRPr="00740F6E">
        <w:rPr>
          <w:rFonts w:ascii="Times New Roman CE" w:hAnsi="Times New Roman CE" w:cs="Times New Roman"/>
          <w:lang w:val="en-US"/>
        </w:rPr>
        <w:t xml:space="preserve"> acid) is a naturally occurring substance in the human body</w:t>
      </w:r>
      <w:r w:rsidR="00A719BF" w:rsidRPr="00740F6E">
        <w:rPr>
          <w:rFonts w:ascii="Times New Roman CE" w:hAnsi="Times New Roman CE" w:cs="Times New Roman"/>
          <w:lang w:val="en-US"/>
        </w:rPr>
        <w:t xml:space="preserve"> </w:t>
      </w:r>
      <w:r w:rsidR="00A719BF"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mZfTKSaC","properties":{"formattedCitation":"(DeStefano, Khan, &amp; Tabada, 2020)","plainCitation":"(DeStefano, Khan, &amp; Tabada, 2020)","noteIndex":0},"citationItems":[{"id":1928,"uris":["http://zotero.org/users/8955362/items/ANQRL7U6"],"itemData":{"id":1928,"type":"article-journal","abstract":"Polylactic acid (PLA) is a versatile biopolymer. PLA is synthesized with ease from abundant renewable resources and is biodegradable. PLA has shown promise as a biomaterial in a plethora of healthcare applications such as tissue engineering or regenerative medicine, cardiovascular implants, dental niches, drug carriers, orthopedic interventions, cancer therapy, skin and tendon healing, and lastly medical tools / equipment. PLA has demonstrated instrumental importance as a three-dimensionally (3D) printable biopolymer, which has further been bolstered by its role during the Coronavirus Disease of 2019 (Covid-19) global pandemic. As an abundant filament, PLA has created desperately needed personal protective equipment (PPE) and ventilator modifications. As polymer chemistry continues to advance, so too will the applications and continued efficacy of PLA-based modalities.","container-title":"Engineered Regeneration","DOI":"10.1016/j.engreg.2020.08.002","ISSN":"2666-1381","journalAbbreviation":"Engineered Regeneration","language":"en","page":"76-87","source":"ScienceDirect","title":"Applications of PLA in modern medicine","volume":"1","author":[{"family":"DeStefano","given":"Vincent"},{"family":"Khan","given":"Salaar"},{"family":"Tabada","given":"Alonzo"}],"issued":{"date-parts":[["2020",1,1]]}}}],"schema":"https://github.com/citation-style-language/schema/raw/master/csl-citation.json"} </w:instrText>
      </w:r>
      <w:r w:rsidR="00A719BF"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DeStefano</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0)</w:t>
      </w:r>
      <w:r w:rsidR="00A719BF" w:rsidRPr="00740F6E">
        <w:rPr>
          <w:rFonts w:ascii="Times New Roman CE" w:hAnsi="Times New Roman CE" w:cs="Times New Roman"/>
          <w:lang w:val="en-US"/>
        </w:rPr>
        <w:fldChar w:fldCharType="end"/>
      </w:r>
      <w:r w:rsidR="00DF5981" w:rsidRPr="00740F6E">
        <w:rPr>
          <w:rFonts w:ascii="Times New Roman CE" w:hAnsi="Times New Roman CE" w:cs="Times New Roman"/>
          <w:lang w:val="en-US"/>
        </w:rPr>
        <w:t>. It was</w:t>
      </w:r>
      <w:r w:rsidR="00882D9B">
        <w:rPr>
          <w:rFonts w:ascii="Times New Roman CE" w:hAnsi="Times New Roman CE" w:cs="Times New Roman"/>
          <w:lang w:val="en-US"/>
        </w:rPr>
        <w:t xml:space="preserve"> not</w:t>
      </w:r>
      <w:r w:rsidR="00CA61E6">
        <w:rPr>
          <w:rFonts w:ascii="Times New Roman CE" w:hAnsi="Times New Roman CE" w:cs="Times New Roman"/>
          <w:lang w:val="en-US"/>
        </w:rPr>
        <w:t xml:space="preserve"> </w:t>
      </w:r>
      <w:r w:rsidR="00882D9B">
        <w:rPr>
          <w:rFonts w:ascii="Times New Roman CE" w:hAnsi="Times New Roman CE" w:cs="Times New Roman"/>
          <w:lang w:val="en-US"/>
        </w:rPr>
        <w:t>un</w:t>
      </w:r>
      <w:r w:rsidR="00DF5981" w:rsidRPr="00740F6E">
        <w:rPr>
          <w:rFonts w:ascii="Times New Roman CE" w:hAnsi="Times New Roman CE" w:cs="Times New Roman"/>
          <w:lang w:val="en-US"/>
        </w:rPr>
        <w:t xml:space="preserve">til the beginning of the </w:t>
      </w:r>
      <w:proofErr w:type="spellStart"/>
      <w:r w:rsidR="00DF5981" w:rsidRPr="00740F6E">
        <w:rPr>
          <w:rFonts w:ascii="Times New Roman CE" w:hAnsi="Times New Roman CE" w:cs="Times New Roman"/>
          <w:lang w:val="en-US"/>
        </w:rPr>
        <w:t>XXIst</w:t>
      </w:r>
      <w:proofErr w:type="spellEnd"/>
      <w:r w:rsidR="00DF5981" w:rsidRPr="00740F6E">
        <w:rPr>
          <w:rFonts w:ascii="Times New Roman CE" w:hAnsi="Times New Roman CE" w:cs="Times New Roman"/>
          <w:lang w:val="en-US"/>
        </w:rPr>
        <w:t xml:space="preserve"> century </w:t>
      </w:r>
      <w:r w:rsidR="000D42D8">
        <w:rPr>
          <w:rFonts w:ascii="Times New Roman CE" w:hAnsi="Times New Roman CE" w:cs="Times New Roman"/>
          <w:lang w:val="en-US"/>
        </w:rPr>
        <w:t>that</w:t>
      </w:r>
      <w:r w:rsidR="00DF5981" w:rsidRPr="00740F6E">
        <w:rPr>
          <w:rFonts w:ascii="Times New Roman CE" w:hAnsi="Times New Roman CE" w:cs="Times New Roman"/>
          <w:lang w:val="en-US"/>
        </w:rPr>
        <w:t xml:space="preserve"> the first </w:t>
      </w:r>
      <w:r w:rsidR="00882D9B" w:rsidRPr="00740F6E">
        <w:rPr>
          <w:rFonts w:ascii="Times New Roman CE" w:hAnsi="Times New Roman CE" w:cs="Times New Roman"/>
          <w:lang w:val="en-US"/>
        </w:rPr>
        <w:t>full</w:t>
      </w:r>
      <w:r w:rsidR="00882D9B">
        <w:rPr>
          <w:rFonts w:ascii="Times New Roman CE" w:hAnsi="Times New Roman CE" w:cs="Times New Roman"/>
          <w:lang w:val="en-US"/>
        </w:rPr>
        <w:t>-</w:t>
      </w:r>
      <w:r w:rsidR="00DF70C7" w:rsidRPr="00740F6E">
        <w:rPr>
          <w:rFonts w:ascii="Times New Roman CE" w:hAnsi="Times New Roman CE" w:cs="Times New Roman"/>
          <w:lang w:val="en-US"/>
        </w:rPr>
        <w:t xml:space="preserve">scale processing plant was founded under the trade name of </w:t>
      </w:r>
      <w:proofErr w:type="spellStart"/>
      <w:r w:rsidR="00DF70C7" w:rsidRPr="00740F6E">
        <w:rPr>
          <w:rFonts w:ascii="Times New Roman CE" w:hAnsi="Times New Roman CE" w:cs="Times New Roman"/>
          <w:lang w:val="en-US"/>
        </w:rPr>
        <w:t>NatureWorks</w:t>
      </w:r>
      <w:proofErr w:type="spellEnd"/>
      <w:r w:rsidR="00DF70C7" w:rsidRPr="00740F6E">
        <w:rPr>
          <w:rFonts w:ascii="Times New Roman CE" w:hAnsi="Times New Roman CE" w:cs="Times New Roman"/>
          <w:lang w:val="en-US"/>
        </w:rPr>
        <w:t xml:space="preserve">™ in the USA. </w:t>
      </w:r>
      <w:r w:rsidR="00882D9B">
        <w:rPr>
          <w:rFonts w:ascii="Times New Roman CE" w:hAnsi="Times New Roman CE" w:cs="Times New Roman"/>
          <w:lang w:val="en-US"/>
        </w:rPr>
        <w:t>Currently</w:t>
      </w:r>
      <w:r w:rsidR="000D42D8">
        <w:rPr>
          <w:rFonts w:ascii="Times New Roman CE" w:hAnsi="Times New Roman CE" w:cs="Times New Roman"/>
          <w:lang w:val="en-US"/>
        </w:rPr>
        <w:t>,</w:t>
      </w:r>
      <w:r w:rsidR="00DF70C7" w:rsidRPr="00740F6E">
        <w:rPr>
          <w:rFonts w:ascii="Times New Roman CE" w:hAnsi="Times New Roman CE" w:cs="Times New Roman"/>
          <w:lang w:val="en-US"/>
        </w:rPr>
        <w:t xml:space="preserve"> its main applications </w:t>
      </w:r>
      <w:r w:rsidR="00882D9B">
        <w:rPr>
          <w:rFonts w:ascii="Times New Roman CE" w:hAnsi="Times New Roman CE" w:cs="Times New Roman"/>
          <w:lang w:val="en-US"/>
        </w:rPr>
        <w:t>include the</w:t>
      </w:r>
      <w:r w:rsidR="008146CC" w:rsidRPr="00740F6E">
        <w:rPr>
          <w:rFonts w:ascii="Times New Roman CE" w:hAnsi="Times New Roman CE" w:cs="Times New Roman"/>
          <w:lang w:val="en-US"/>
        </w:rPr>
        <w:t xml:space="preserve"> textile industry (</w:t>
      </w:r>
      <w:r w:rsidR="000D42D8">
        <w:rPr>
          <w:rFonts w:ascii="Times New Roman CE" w:hAnsi="Times New Roman CE" w:cs="Times New Roman"/>
          <w:lang w:val="en-US"/>
        </w:rPr>
        <w:t>"</w:t>
      </w:r>
      <w:r w:rsidR="008146CC" w:rsidRPr="00740F6E">
        <w:rPr>
          <w:rFonts w:ascii="Times New Roman CE" w:hAnsi="Times New Roman CE" w:cs="Times New Roman"/>
          <w:lang w:val="en-US"/>
        </w:rPr>
        <w:t>breathing"), medicine (thread</w:t>
      </w:r>
      <w:r w:rsidR="00882D9B">
        <w:rPr>
          <w:rFonts w:ascii="Times New Roman CE" w:hAnsi="Times New Roman CE" w:cs="Times New Roman"/>
          <w:lang w:val="en-US"/>
        </w:rPr>
        <w:t>s</w:t>
      </w:r>
      <w:r w:rsidR="008146CC" w:rsidRPr="00740F6E">
        <w:rPr>
          <w:rFonts w:ascii="Times New Roman CE" w:hAnsi="Times New Roman CE" w:cs="Times New Roman"/>
          <w:lang w:val="en-US"/>
        </w:rPr>
        <w:t>, stents, tissue engineering), personal hygiene</w:t>
      </w:r>
      <w:r w:rsidR="00882D9B">
        <w:rPr>
          <w:rFonts w:ascii="Times New Roman CE" w:hAnsi="Times New Roman CE" w:cs="Times New Roman"/>
          <w:lang w:val="en-US"/>
        </w:rPr>
        <w:t xml:space="preserve"> products</w:t>
      </w:r>
      <w:r w:rsidR="008146CC" w:rsidRPr="00740F6E">
        <w:rPr>
          <w:rFonts w:ascii="Times New Roman CE" w:hAnsi="Times New Roman CE" w:cs="Times New Roman"/>
          <w:lang w:val="en-US"/>
        </w:rPr>
        <w:t xml:space="preserve">, packaging, compostable bags, </w:t>
      </w:r>
      <w:r w:rsidR="00882D9B">
        <w:rPr>
          <w:rFonts w:ascii="Times New Roman CE" w:hAnsi="Times New Roman CE" w:cs="Times New Roman"/>
          <w:lang w:val="en-US"/>
        </w:rPr>
        <w:t xml:space="preserve">and </w:t>
      </w:r>
      <w:r w:rsidR="008146CC" w:rsidRPr="00740F6E">
        <w:rPr>
          <w:rFonts w:ascii="Times New Roman CE" w:hAnsi="Times New Roman CE" w:cs="Times New Roman"/>
          <w:lang w:val="en-US"/>
        </w:rPr>
        <w:t>cutlery and crockery for serving food</w:t>
      </w:r>
      <w:r w:rsidR="00A719BF" w:rsidRPr="00740F6E">
        <w:rPr>
          <w:rFonts w:ascii="Times New Roman CE" w:hAnsi="Times New Roman CE" w:cs="Times New Roman"/>
          <w:lang w:val="en-US"/>
        </w:rPr>
        <w:t xml:space="preserve"> </w:t>
      </w:r>
      <w:r w:rsidR="00A719BF"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r8D2BrfC","properties":{"formattedCitation":"(Bikiaris et al., 2023; X. Li, Lin, Liu, Meng, &amp; Li, 2023; Swetha et al., 2023; Wu et al., 2022)","plainCitation":"(Bikiaris et al., 2023; X. Li, Lin, Liu, Meng, &amp; Li, 2023; Swetha et al., 2023; Wu et al., 2022)","noteIndex":0},"citationItems":[{"id":1936,"uris":["http://zotero.org/users/8955362/items/Z2YL7Q5L"],"itemData":{"id":1936,"type":"article-journal","abstract":"Polylactic acid (PLA) is a thermoplastic polyester that has received widespread attention for its environmentally friendly origin and excellent performance, and its potential to address the current problems of severe white pollution and scarcity of petroleum resources. This article focuses on the synthesis, modification, degradation and application of PLA. The main focus is on the modification of PLA with different environmentally friendly materials (natural organic materials, biodegradable polymers, inorganic minerals) in blends for defects such as the brittleness of PLA. In addition, the applications of PLA composites in the fields of construction, medical, packaging and oil and water separation are also introduced, which hopefully will provide some help to the promotion of PLA.","container-title":"Journal of Applied Polymer Science","DOI":"10.1002/app.53477","ISSN":"1097-4628","issue":"7","language":"en","license":"© 2022 Wiley Periodicals LLC.","note":"_eprint: https://onlinelibrary.wiley.com/doi/pdf/10.1002/app.53477","page":"e53477","source":"Wiley Online Library","title":"A review of research and application of polylactic acid composites","volume":"140","author":[{"family":"Li","given":"Xiangrui"},{"family":"Lin","given":"Yu"},{"family":"Liu","given":"Mingli"},{"family":"Meng","given":"Lipeng"},{"family":"Li","given":"Chunfeng"}],"issued":{"date-parts":[["2023"]]}}},{"id":1933,"uris":["http://zotero.org/users/8955362/items/54T8K6T9"],"itemData":{"id":1933,"type":"article-journal","abstract":"Poly(lactic acid) (PLA) is considered the most promising biobased substitute for fossil-derived polymers due to its compostability, biocompatibility, renewability, and good thermomechanical properties. However, PLA suffers from several shortcomings, such as low heat distortion temperature, thermal resistance, and rate of crystallization, whereas some other specific properties, i.e., flame retardancy, anti-UV, antibacterial or barrier properties, antistatic to conductive electrical characteristics, etc., are required by different end-use sectors. The addition of different nanofillers represents an attractive way to develop and enhance the properties of neat PLA. Numerous nanofillers with different architectures and properties have been investigated, with satisfactory achievements, in the design of PLA nanocomposites. This review paper overviews the current advances in the synthetic routes of PLA nanocomposites, the imparted properties of each nano-additive, as well as the numerous applications of PLA nanocomposites in various industrial fields.","container-title":"Polymers","DOI":"10.3390/polym15051196","ISSN":"2073-4360","issue":"5","language":"en","license":"http://creativecommons.org/licenses/by/3.0/","note":"number: 5\npublisher: Multidisciplinary Digital Publishing Institute","page":"1196","source":"www.mdpi.com","title":"Recent Advances in the Investigation of Poly(lactic acid) (PLA) Nanocomposites: Incorporation of Various Nanofillers and their Properties and Applications","title-short":"Recent Advances in the Investigation of Poly(lactic acid) (PLA) Nanocomposites","volume":"15","author":[{"family":"Bikiaris","given":"Nikolaos D."},{"family":"Koumentakou","given":"Ioanna"},{"family":"Samiotaki","given":"Christina"},{"family":"Meimaroglou","given":"Despoina"},{"family":"Varytimidou","given":"Despoina"},{"family":"Karatza","given":"Anastasia"},{"family":"Kalantzis","given":"Zisimos"},{"family":"Roussou","given":"Magdalini"},{"family":"Bikiaris","given":"Rizos D."},{"family":"Papageorgiou","given":"George Z."}],"issued":{"date-parts":[["2023",1]]}}},{"id":1932,"uris":["http://zotero.org/users/8955362/items/XWMNMC43"],"itemData":{"id":1932,"type":"article-journal","abstract":"Poly(lactic acid), also abbreviated as PLA, is a promising biopolymer for food packaging owing to its environmental-friendly characteristic and desirable physical properties. Electrospinning technology makes the production of PLA-based nanomaterials available with expected structures and enhanced barrier, mechanical, and thermal properties; especially, the facile process produces a high encapsulation efficiency and controlled release of bioactive agents for the purpose of extending the shelf life and promoting the quality of foodstuffs. In this study, different types of electrospinning techniques used for the preparation of PLA-based nanofibers are summarized, and the enhanced properties of which are also described. Moreover, its application in active and intelligent packaging materials by introducing different components into nanofibers is highlighted. In all, the review establishes the promising prospects of PLA-based nanocomposites for food packaging application.","container-title":"Journal of Agricultural and Food Chemistry","DOI":"10.1021/acs.jafc.2c02611","ISSN":"0021-8561","issue":"27","journalAbbreviation":"J. Agric. Food Chem.","note":"publisher: American Chemical Society","page":"8207-8221","source":"ACS Publications","title":"Electrospinning of PLA Nanofibers: Recent Advances and Its Potential Application for Food Packaging","title-short":"Electrospinning of PLA Nanofibers","volume":"70","author":[{"family":"Wu","given":"Jia-hui"},{"family":"Hu","given":"Teng-gen"},{"family":"Wang","given":"Hong"},{"family":"Zong","given":"Min-hua"},{"family":"Wu","given":"Hong"},{"family":"Wen","given":"Peng"}],"issued":{"date-parts":[["2022",7,13]]}}},{"id":1931,"uris":["http://zotero.org/users/8955362/items/KXZGM7KY"],"itemData":{"id":1931,"type":"article-journal","abstract":"Plastics play an essential role in food packaging; their primary function is to preserve the nature of the food, ensure adequate shelf life and ensure food safety. Plastics are being produced on a global scale in excess of 320 million tonnes annually, with demand rising to reflect the material in wide range of applications. Nowadays, the packaging industry is a significant consumer of synthetic plastic made from fossil fuels. Petrochemical-based plastics are regarded as the preferred material for packaging. Nonetheless, using these plastics in large quantities results in a long-standing environment. Environmental pollution and the depletion of fossil fuels have prompted researchers and manufacturers to develop eco-friendly biodegradable polymers to replace petrochemical-based polymers. As a result, the production of eco-friendly food packaging material has sparked increased interest as a viable alternative to petrochemical-based polymers. Polylactic acid (PLA) is one of the compostable thermoplastic biopolymers that is biodegradable and renewable in nature. High-molecular-weight PLA can be used to produce fibres, flexible, non-wovens, hard and durable materials (100,000 Da or even higher).The chapter focuses on food packaging techniques, food industry waste, biopolymers, their classification, PLA synthesis, the importance of PLA properties for food packaging, and technologies used to process PLA in food packaging.","container-title":"International Journal of Biological Macromolecules","DOI":"10.1016/j.ijbiomac.2023.123715","ISSN":"0141-8130","journalAbbreviation":"International Journal of Biological Macromolecules","language":"en","page":"123715","source":"ScienceDirect","title":"A comprehensive review on polylactic acid (PLA) – Synthesis, processing and application in food packaging","volume":"234","author":[{"family":"Swetha","given":"T. Angelin"},{"family":"Bora","given":"Abhispa"},{"family":"Mohanrasu","given":"K."},{"family":"Balaji","given":"P."},{"family":"Raja","given":"Rathinam"},{"family":"Ponnuchamy","given":"Kumar"},{"family":"Muthusamy","given":"Govarthanan"},{"family":"Arun","given":"A."}],"issued":{"date-parts":[["2023",4,15]]}},"label":"page"}],"schema":"https://github.com/citation-style-language/schema/raw/master/csl-citation.json"} </w:instrText>
      </w:r>
      <w:r w:rsidR="00A719BF"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Bikiaris et al. 2023</w:t>
      </w:r>
      <w:r w:rsidR="001E0DA3">
        <w:rPr>
          <w:rFonts w:ascii="Times New Roman CE" w:hAnsi="Times New Roman CE" w:cs="Times New Roman CE"/>
          <w:lang w:val="en-US"/>
        </w:rPr>
        <w:t>,</w:t>
      </w:r>
      <w:r w:rsidR="00A94214" w:rsidRPr="0077328D">
        <w:rPr>
          <w:rFonts w:ascii="Times New Roman CE" w:hAnsi="Times New Roman CE" w:cs="Times New Roman CE"/>
          <w:lang w:val="en-US"/>
        </w:rPr>
        <w:t xml:space="preserve"> Li</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3</w:t>
      </w:r>
      <w:r w:rsidR="001E0DA3">
        <w:rPr>
          <w:rFonts w:ascii="Times New Roman CE" w:hAnsi="Times New Roman CE" w:cs="Times New Roman CE"/>
          <w:lang w:val="en-US"/>
        </w:rPr>
        <w:t>,</w:t>
      </w:r>
      <w:r w:rsidR="00A94214" w:rsidRPr="0077328D">
        <w:rPr>
          <w:rFonts w:ascii="Times New Roman CE" w:hAnsi="Times New Roman CE" w:cs="Times New Roman CE"/>
          <w:lang w:val="en-US"/>
        </w:rPr>
        <w:t xml:space="preserve"> Swetha et al. 2023</w:t>
      </w:r>
      <w:r w:rsidR="001E0DA3">
        <w:rPr>
          <w:rFonts w:ascii="Times New Roman CE" w:hAnsi="Times New Roman CE" w:cs="Times New Roman CE"/>
          <w:lang w:val="en-US"/>
        </w:rPr>
        <w:t>,</w:t>
      </w:r>
      <w:r w:rsidR="00A94214" w:rsidRPr="0077328D">
        <w:rPr>
          <w:rFonts w:ascii="Times New Roman CE" w:hAnsi="Times New Roman CE" w:cs="Times New Roman CE"/>
          <w:lang w:val="en-US"/>
        </w:rPr>
        <w:t xml:space="preserve"> Wu et al. 2022)</w:t>
      </w:r>
      <w:r w:rsidR="00A719BF" w:rsidRPr="00740F6E">
        <w:rPr>
          <w:rFonts w:ascii="Times New Roman CE" w:hAnsi="Times New Roman CE" w:cs="Times New Roman"/>
          <w:lang w:val="en-US"/>
        </w:rPr>
        <w:fldChar w:fldCharType="end"/>
      </w:r>
      <w:r w:rsidR="00DF70C7" w:rsidRPr="00740F6E">
        <w:rPr>
          <w:rFonts w:ascii="Times New Roman CE" w:hAnsi="Times New Roman CE" w:cs="Times New Roman"/>
          <w:lang w:val="en-US"/>
        </w:rPr>
        <w:t xml:space="preserve">. </w:t>
      </w:r>
      <w:r w:rsidR="00F569F0" w:rsidRPr="00740F6E">
        <w:rPr>
          <w:rFonts w:ascii="Times New Roman CE" w:hAnsi="Times New Roman CE" w:cs="Times New Roman"/>
          <w:lang w:val="en-US"/>
        </w:rPr>
        <w:t xml:space="preserve">The current production </w:t>
      </w:r>
      <w:r w:rsidR="00882D9B">
        <w:rPr>
          <w:rFonts w:ascii="Times New Roman CE" w:hAnsi="Times New Roman CE" w:cs="Times New Roman"/>
          <w:lang w:val="en-US"/>
        </w:rPr>
        <w:t>is</w:t>
      </w:r>
      <w:r w:rsidR="00882D9B" w:rsidRPr="00740F6E">
        <w:rPr>
          <w:rFonts w:ascii="Times New Roman CE" w:hAnsi="Times New Roman CE" w:cs="Times New Roman"/>
          <w:lang w:val="en-US"/>
        </w:rPr>
        <w:t xml:space="preserve"> </w:t>
      </w:r>
      <w:r w:rsidR="00F569F0" w:rsidRPr="00740F6E">
        <w:rPr>
          <w:rFonts w:ascii="Times New Roman CE" w:hAnsi="Times New Roman CE" w:cs="Times New Roman"/>
          <w:lang w:val="en-US"/>
        </w:rPr>
        <w:t>estimated to be over 300 KT</w:t>
      </w:r>
      <w:r w:rsidR="00C977D1" w:rsidRPr="00740F6E">
        <w:rPr>
          <w:rFonts w:ascii="Times New Roman CE" w:hAnsi="Times New Roman CE" w:cs="Times New Roman"/>
          <w:lang w:val="en-US"/>
        </w:rPr>
        <w:t xml:space="preserve"> annually</w:t>
      </w:r>
      <w:r w:rsidR="00882D9B">
        <w:rPr>
          <w:rFonts w:ascii="Times New Roman CE" w:hAnsi="Times New Roman CE" w:cs="Times New Roman"/>
          <w:lang w:val="en-US"/>
        </w:rPr>
        <w:t>,</w:t>
      </w:r>
      <w:r w:rsidR="00C977D1" w:rsidRPr="00740F6E">
        <w:rPr>
          <w:rFonts w:ascii="Times New Roman CE" w:hAnsi="Times New Roman CE" w:cs="Times New Roman"/>
          <w:lang w:val="en-US"/>
        </w:rPr>
        <w:t xml:space="preserve"> </w:t>
      </w:r>
      <w:r w:rsidR="00F569F0" w:rsidRPr="00740F6E">
        <w:rPr>
          <w:rFonts w:ascii="Times New Roman CE" w:hAnsi="Times New Roman CE" w:cs="Times New Roman"/>
          <w:lang w:val="en-US"/>
        </w:rPr>
        <w:t xml:space="preserve">with </w:t>
      </w:r>
      <w:proofErr w:type="spellStart"/>
      <w:r w:rsidR="00F569F0" w:rsidRPr="00740F6E">
        <w:rPr>
          <w:rFonts w:ascii="Times New Roman CE" w:hAnsi="Times New Roman CE" w:cs="Times New Roman"/>
          <w:lang w:val="en-US"/>
        </w:rPr>
        <w:t>NatureWorks</w:t>
      </w:r>
      <w:proofErr w:type="spellEnd"/>
      <w:r w:rsidR="00F569F0" w:rsidRPr="00740F6E">
        <w:rPr>
          <w:rFonts w:ascii="Times New Roman CE" w:hAnsi="Times New Roman CE" w:cs="Times New Roman"/>
          <w:lang w:val="en-US"/>
        </w:rPr>
        <w:t xml:space="preserve"> (USA) and Total Corbion (Thailand) installations covering around 62% of </w:t>
      </w:r>
      <w:r w:rsidR="00D356DF">
        <w:rPr>
          <w:rFonts w:ascii="Times New Roman CE" w:hAnsi="Times New Roman CE" w:cs="Times New Roman"/>
          <w:lang w:val="en-US"/>
        </w:rPr>
        <w:t>the</w:t>
      </w:r>
      <w:r w:rsidR="00D356DF" w:rsidRPr="00740F6E">
        <w:rPr>
          <w:rFonts w:ascii="Times New Roman CE" w:hAnsi="Times New Roman CE" w:cs="Times New Roman"/>
          <w:lang w:val="en-US"/>
        </w:rPr>
        <w:t xml:space="preserve"> </w:t>
      </w:r>
      <w:r w:rsidR="00F569F0" w:rsidRPr="00740F6E">
        <w:rPr>
          <w:rFonts w:ascii="Times New Roman CE" w:hAnsi="Times New Roman CE" w:cs="Times New Roman"/>
          <w:lang w:val="en-US"/>
        </w:rPr>
        <w:t xml:space="preserve">total production </w:t>
      </w:r>
      <w:r w:rsidR="00F569F0"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qMnVCwqL","properties":{"formattedCitation":"(Rajeshkumar et al., 2021)","plainCitation":"(Rajeshkumar et al., 2021)","noteIndex":0},"citationItems":[{"id":1918,"uris":["http://zotero.org/users/8955362/items/4964IXGM"],"itemData":{"id":1918,"type":"article-journal","abstract":"The Environmental concern and awareness around the globe have led to the development of sustainable bio composites which are derived from renewable resources. Biodegradable polymers and natural fibers derived from different renewable resources have played a vital role in the manufacture of bio composites. Poly lactic acid or polylactide (PLA) is one of the versatile aliphatic linear thermoplastic biodegradable polymers obtained from fully renewable sources such as wheat, corn, rice and sweet potato, and it has unique characteristics like renewable, sustainable, biocompatible and compostable. PLA has distinct advantages like low energy consumption and emission of low greenhouse gas during production and suitable for 3D printing applications. It also has some demerits such as low gas and water barrier properties, poor toughness, low glass transition temperature and is hydrophilic in nature, which limit its use in commercial applications. To overcome this, PLA is blended with various natural fibers in order to improve the thermal, water barrier, crystallization, mechanical, antimicrobial and degradability properties. Moreover, inclusion of natural fibers not only decreases the cost of PLA products but also helps in producing good competitive commercial products which are used in different industries. Hence, this review focuses on the synthesis and degradation of PLA, its applications in various sectors and manufacturing methods involved in PLA composites. Moreover, this review discusses about the different types of natural fibers and their influence on the unique properties of PLA based natural fiber reinforced composites. The overall aim of this paper is to provide a holistic idea about PLA based bio composites to academicians, industry personnel and researchers.","container-title":"Journal of Cleaner Production","DOI":"10.1016/j.jclepro.2021.127483","ISSN":"0959-6526","journalAbbreviation":"Journal of Cleaner Production","language":"en","page":"127483","source":"ScienceDirect","title":"Environment friendly, renewable and sustainable poly lactic acid (PLA) based natural fiber reinforced composites – A comprehensive review","volume":"310","author":[{"family":"Rajeshkumar","given":"G."},{"family":"Arvindh Seshadri","given":"S."},{"family":"Devnani","given":"G. L."},{"family":"Sanjay","given":"M. R."},{"family":"Siengchin","given":"Suchart"},{"family":"Prakash Maran","given":"J."},{"family":"Al-Dhabi","given":"Naif Abdullah"},{"family":"Karuppiah","given":"Ponmurugan"},{"family":"Mariadhas","given":"Valan Arasu"},{"family":"Sivarajasekar","given":"N."},{"family":"Ronaldo Anuf","given":"A."}],"issued":{"date-parts":[["2021",8,10]]}}}],"schema":"https://github.com/citation-style-language/schema/raw/master/csl-citation.json"} </w:instrText>
      </w:r>
      <w:r w:rsidR="00F569F0"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Rajeshkumar et al. 2021)</w:t>
      </w:r>
      <w:r w:rsidR="00F569F0" w:rsidRPr="00740F6E">
        <w:rPr>
          <w:rFonts w:ascii="Times New Roman CE" w:hAnsi="Times New Roman CE" w:cs="Times New Roman"/>
          <w:lang w:val="en-US"/>
        </w:rPr>
        <w:fldChar w:fldCharType="end"/>
      </w:r>
      <w:r w:rsidR="00F569F0" w:rsidRPr="00740F6E">
        <w:rPr>
          <w:rFonts w:ascii="Times New Roman CE" w:hAnsi="Times New Roman CE" w:cs="Times New Roman"/>
          <w:lang w:val="en-US"/>
        </w:rPr>
        <w:t xml:space="preserve">. </w:t>
      </w:r>
    </w:p>
    <w:p w14:paraId="68B71B70" w14:textId="07001289" w:rsidR="008146CC" w:rsidRDefault="00C977D1"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 xml:space="preserve">The sustainability of the PLA polymer is mainly associated </w:t>
      </w:r>
      <w:r w:rsidR="00D356DF">
        <w:rPr>
          <w:rFonts w:ascii="Times New Roman CE" w:hAnsi="Times New Roman CE" w:cs="Times New Roman"/>
          <w:lang w:val="en-US"/>
        </w:rPr>
        <w:t>with</w:t>
      </w:r>
      <w:r w:rsidR="00D356DF" w:rsidRPr="00740F6E">
        <w:rPr>
          <w:rFonts w:ascii="Times New Roman CE" w:hAnsi="Times New Roman CE" w:cs="Times New Roman"/>
          <w:lang w:val="en-US"/>
        </w:rPr>
        <w:t xml:space="preserve"> </w:t>
      </w:r>
      <w:r w:rsidRPr="00740F6E">
        <w:rPr>
          <w:rFonts w:ascii="Times New Roman CE" w:hAnsi="Times New Roman CE" w:cs="Times New Roman"/>
          <w:lang w:val="en-US"/>
        </w:rPr>
        <w:t>its biodegradation, recyclability</w:t>
      </w:r>
      <w:r w:rsidR="00D356DF">
        <w:rPr>
          <w:rFonts w:ascii="Times New Roman CE" w:hAnsi="Times New Roman CE" w:cs="Times New Roman"/>
          <w:lang w:val="en-US"/>
        </w:rPr>
        <w:t>,</w:t>
      </w:r>
      <w:r w:rsidRPr="00740F6E">
        <w:rPr>
          <w:rFonts w:ascii="Times New Roman CE" w:hAnsi="Times New Roman CE" w:cs="Times New Roman"/>
          <w:lang w:val="en-US"/>
        </w:rPr>
        <w:t xml:space="preserve"> and the potential to reduce greenhouse gasses. The latter is </w:t>
      </w:r>
      <w:r w:rsidR="000D42D8">
        <w:rPr>
          <w:rFonts w:ascii="Times New Roman CE" w:hAnsi="Times New Roman CE" w:cs="Times New Roman"/>
          <w:lang w:val="en-US"/>
        </w:rPr>
        <w:t>because</w:t>
      </w:r>
      <w:r w:rsidRPr="00740F6E">
        <w:rPr>
          <w:rFonts w:ascii="Times New Roman CE" w:hAnsi="Times New Roman CE" w:cs="Times New Roman"/>
          <w:lang w:val="en-US"/>
        </w:rPr>
        <w:t xml:space="preserve"> the CO</w:t>
      </w:r>
      <w:r w:rsidRPr="00740F6E">
        <w:rPr>
          <w:rFonts w:ascii="Times New Roman CE" w:hAnsi="Times New Roman CE" w:cs="Times New Roman"/>
          <w:vertAlign w:val="subscript"/>
          <w:lang w:val="en-US"/>
        </w:rPr>
        <w:t xml:space="preserve">2 </w:t>
      </w:r>
      <w:r w:rsidRPr="00740F6E">
        <w:rPr>
          <w:rFonts w:ascii="Times New Roman CE" w:hAnsi="Times New Roman CE" w:cs="Times New Roman"/>
          <w:lang w:val="en-US"/>
        </w:rPr>
        <w:t xml:space="preserve">emissions during the production stage are balanced by the intake of the same gasses during the agricultural </w:t>
      </w:r>
      <w:r w:rsidR="00461C59">
        <w:rPr>
          <w:rFonts w:ascii="Times New Roman CE" w:hAnsi="Times New Roman CE" w:cs="Times New Roman"/>
          <w:lang w:val="en-US"/>
        </w:rPr>
        <w:t>phas</w:t>
      </w:r>
      <w:r w:rsidRPr="00740F6E">
        <w:rPr>
          <w:rFonts w:ascii="Times New Roman CE" w:hAnsi="Times New Roman CE" w:cs="Times New Roman"/>
          <w:lang w:val="en-US"/>
        </w:rPr>
        <w:t>e when the crops have absorbed the CO</w:t>
      </w:r>
      <w:r w:rsidRPr="00740F6E">
        <w:rPr>
          <w:rFonts w:ascii="Times New Roman CE" w:hAnsi="Times New Roman CE" w:cs="Times New Roman"/>
          <w:vertAlign w:val="subscript"/>
          <w:lang w:val="en-US"/>
        </w:rPr>
        <w:t xml:space="preserve">2 </w:t>
      </w:r>
      <w:r w:rsidR="00892CD4" w:rsidRPr="00740F6E">
        <w:rPr>
          <w:rFonts w:ascii="Times New Roman CE" w:hAnsi="Times New Roman CE" w:cs="Times New Roman"/>
          <w:lang w:val="en-US"/>
        </w:rPr>
        <w:t>during the photosynthesis process</w:t>
      </w:r>
      <w:r w:rsidR="00153E73" w:rsidRPr="00740F6E">
        <w:rPr>
          <w:rFonts w:ascii="Times New Roman CE" w:hAnsi="Times New Roman CE" w:cs="Times New Roman"/>
          <w:lang w:val="en-US"/>
        </w:rPr>
        <w:t xml:space="preserve"> </w:t>
      </w:r>
      <w:r w:rsidR="00153E73"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XKvLhuHu","properties":{"formattedCitation":"(Mor\\uc0\\u227{}o &amp; de Bie, 2019; Rezvani Ghomi et al., 2021)","plainCitation":"(Morão &amp; de Bie, 2019; Rezvani Ghomi et al., 2021)","noteIndex":0},"citationItems":[{"id":1952,"uris":["http://zotero.org/users/8955362/items/EFNIKWJL"],"itemData":{"id":1952,"type":"article-journal","abstract":"In this study we provide up-to-date cradle-to-gate information on the environmental footprint of polylactic acid (PLA) produced in Thailand at commercial scale, covering emerging topics such as water footprint and direct land use change. The enormous potential to further reduce the environmental impacts of PLA through improvements in feedstock production as well as in the PLA manufacturing process is also demonstrated. Life cycle assessment (LCA) is performed according to the ISO 14040/44 standard methodology. The 16 environmental impact categories from ILCD 2011 Midpoint + were considered for the hotspot analysis. As primary data actual industrial data were used for the sugar production, lactic acid production (Corbion) and PLA production (Total Corbion PLA), including various recently developed process insights. The agricultural feedstock production and the manufacturing process of PLA from sugar contributed most to the LCA impacts of PLA production. The sugarcane crop production particularly affected the environmental impact categories analyzed, including global warming potential (GWP), water, eutrophication, acidification, particulate matter and, inevitably, land use. However, when combined with the results of a sustainability risk assessment study, it becomes clear that land use and water-related impacts represent a low risk for the feedstock-sourcing area. The environmental impact categories of PLA manufacturing are mostly linked to energy and chemicals usage. Improvements in the environmental performance of PLA can be achieved through improvements in the sugarcane farming practices, higher efficiency bagasse boilers at the sugarmill, reduced usage of auxiliary chemicals and increased usage of renewable energy in the conversion process of sugar to PLA. From a cradle-to-gate perspective, considering the uptake of carbon dioxide in the PLA molecule, the GWP is 501 kg CO2 eq/ton PLA.","container-title":"Journal of Polymers and the Environment","DOI":"10.1007/s10924-019-01525-9","ISSN":"1572-8919","issue":"11","journalAbbreviation":"J Polym Environ","language":"en","page":"2523-2539","source":"Springer Link","title":"Life Cycle Impact Assessment of Polylactic Acid (PLA) Produced from Sugarcane in Thailand","volume":"27","author":[{"family":"Morão","given":"Ana"},{"family":"Bie","given":"François","non-dropping-particle":"de"}],"issued":{"date-parts":[["2019",11,1]]}},"label":"page"},{"id":1951,"uris":["http://zotero.org/users/8955362/items/JQKU9XNC"],"itemData":{"id":1951,"type":"article-journal","abstract":"The massive plastic production worldwide leads to a global concern for the pollution made by the plastic wastes and the environmental issues associated with them. One of the best solutions is replacing the fossil-based plastics with bioplastics. Bioplastics such as polylactic acid (PLA) are biodegradable materials with less greenhouse gas (GHG) emissions. PLA is a biopolymer produced from natural resources with good mechanical and chemical properties, therefore, it is used widely in packaging, agriculture, and biomedical industries. PLA products mostly end up in landfills or composting. In this review paper, the existing life cycle assessments (LCA) for PLA were comprehensively reviewed and classified. According to the LCAs, the energy and materials used in the whole life cycle of PLA were reported. Finally, the GHG emissions of PLA in each stage of its life cycle, including feedstock acquisition and conversion, manufacturing of PLA products, the PLA applications, and the end of life (EoL) options, were described. The most energy-intensive stage in the life cycle of PLA is its conversion. By optimizing the conversion process of PLA, it is possible to make it a low-carbon material with less dependence on energy sources.","container-title":"Polymers","DOI":"10.3390/polym13111854","ISSN":"2073-4360","issue":"11","language":"en","license":"http://creativecommons.org/licenses/by/3.0/","note":"number: 11\npublisher: Multidisciplinary Digital Publishing Institute","page":"1854","source":"www.mdpi.com","title":"The Life Cycle Assessment for Polylactic Acid (PLA) to Make It a Low-Carbon Material","volume":"13","author":[{"family":"Rezvani Ghomi","given":"Erfan"},{"family":"Khosravi","given":"Fatemeh"},{"family":"Saedi Ardahaei","given":"Ali"},{"family":"Dai","given":"Yunqian"},{"family":"Neisiany","given":"Rasoul Esmaeely"},{"family":"Foroughi","given":"Firoozeh"},{"family":"Wu","given":"Min"},{"family":"Das","given":"Oisik"},{"family":"Ramakrishna","given":"Seeram"}],"issued":{"date-parts":[["2021",1]]}},"label":"page"}],"schema":"https://github.com/citation-style-language/schema/raw/master/csl-citation.json"} </w:instrText>
      </w:r>
      <w:r w:rsidR="00153E73" w:rsidRPr="00740F6E">
        <w:rPr>
          <w:rFonts w:ascii="Times New Roman CE" w:hAnsi="Times New Roman CE" w:cs="Times New Roman"/>
          <w:lang w:val="en-US"/>
        </w:rPr>
        <w:fldChar w:fldCharType="separate"/>
      </w:r>
      <w:r w:rsidR="00A94214" w:rsidRPr="0077328D">
        <w:rPr>
          <w:rFonts w:ascii="Times New Roman CE" w:hAnsi="Times New Roman CE" w:cs="Times New Roman CE"/>
          <w:szCs w:val="24"/>
          <w:lang w:val="en-US"/>
        </w:rPr>
        <w:t>(Morão &amp; de Bie 2019</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Rezvani Ghomi et al. 2021)</w:t>
      </w:r>
      <w:r w:rsidR="00153E73" w:rsidRPr="00740F6E">
        <w:rPr>
          <w:rFonts w:ascii="Times New Roman CE" w:hAnsi="Times New Roman CE" w:cs="Times New Roman"/>
          <w:lang w:val="en-US"/>
        </w:rPr>
        <w:fldChar w:fldCharType="end"/>
      </w:r>
      <w:r w:rsidR="00892CD4" w:rsidRPr="00740F6E">
        <w:rPr>
          <w:rFonts w:ascii="Times New Roman CE" w:hAnsi="Times New Roman CE" w:cs="Times New Roman"/>
          <w:lang w:val="en-US"/>
        </w:rPr>
        <w:t xml:space="preserve">. </w:t>
      </w:r>
      <w:r w:rsidR="00BF7A5C" w:rsidRPr="00740F6E">
        <w:rPr>
          <w:rFonts w:ascii="Times New Roman CE" w:hAnsi="Times New Roman CE" w:cs="Times New Roman"/>
          <w:lang w:val="en-US"/>
        </w:rPr>
        <w:t xml:space="preserve">However, regarding the </w:t>
      </w:r>
      <w:r w:rsidR="00461C59">
        <w:rPr>
          <w:rFonts w:ascii="Times New Roman CE" w:hAnsi="Times New Roman CE" w:cs="Times New Roman"/>
          <w:lang w:val="en-US"/>
        </w:rPr>
        <w:t>apparent</w:t>
      </w:r>
      <w:r w:rsidR="00BF7A5C" w:rsidRPr="00740F6E">
        <w:rPr>
          <w:rFonts w:ascii="Times New Roman CE" w:hAnsi="Times New Roman CE" w:cs="Times New Roman"/>
          <w:lang w:val="en-US"/>
        </w:rPr>
        <w:t xml:space="preserve"> advantages of PLA and its growing market demand</w:t>
      </w:r>
      <w:r w:rsidR="005E2E3E">
        <w:rPr>
          <w:rFonts w:ascii="Times New Roman CE" w:hAnsi="Times New Roman CE" w:cs="Times New Roman"/>
          <w:lang w:val="en-US"/>
        </w:rPr>
        <w:t>s</w:t>
      </w:r>
      <w:r w:rsidR="00BF7A5C" w:rsidRPr="00740F6E">
        <w:rPr>
          <w:rFonts w:ascii="Times New Roman CE" w:hAnsi="Times New Roman CE" w:cs="Times New Roman"/>
          <w:lang w:val="en-US"/>
        </w:rPr>
        <w:t xml:space="preserve"> along with production levels, this polymer has limitations. Firstly, its elongation rate is similar to the polystyrene, ca. 5%. This excludes all the applications that require elastic materials with good energy dissipation ability. It can be plasticized to </w:t>
      </w:r>
      <w:r w:rsidR="00461C59">
        <w:rPr>
          <w:rFonts w:ascii="Times New Roman CE" w:hAnsi="Times New Roman CE" w:cs="Times New Roman"/>
          <w:lang w:val="en-US"/>
        </w:rPr>
        <w:t>improve significantly</w:t>
      </w:r>
      <w:r w:rsidR="00BF7A5C" w:rsidRPr="00740F6E">
        <w:rPr>
          <w:rFonts w:ascii="Times New Roman CE" w:hAnsi="Times New Roman CE" w:cs="Times New Roman"/>
          <w:lang w:val="en-US"/>
        </w:rPr>
        <w:t xml:space="preserve"> its elongation at break parameter (approximately to 80-150%)</w:t>
      </w:r>
      <w:r w:rsidR="00D356DF">
        <w:rPr>
          <w:rFonts w:ascii="Times New Roman CE" w:hAnsi="Times New Roman CE" w:cs="Times New Roman"/>
          <w:lang w:val="en-US"/>
        </w:rPr>
        <w:t>;</w:t>
      </w:r>
      <w:r w:rsidR="00BF7A5C" w:rsidRPr="00740F6E">
        <w:rPr>
          <w:rFonts w:ascii="Times New Roman CE" w:hAnsi="Times New Roman CE" w:cs="Times New Roman"/>
          <w:lang w:val="en-US"/>
        </w:rPr>
        <w:t xml:space="preserve"> however</w:t>
      </w:r>
      <w:r w:rsidR="00D356DF">
        <w:rPr>
          <w:rFonts w:ascii="Times New Roman CE" w:hAnsi="Times New Roman CE" w:cs="Times New Roman"/>
          <w:lang w:val="en-US"/>
        </w:rPr>
        <w:t>,</w:t>
      </w:r>
      <w:r w:rsidR="00BF7A5C" w:rsidRPr="00740F6E">
        <w:rPr>
          <w:rFonts w:ascii="Times New Roman CE" w:hAnsi="Times New Roman CE" w:cs="Times New Roman"/>
          <w:lang w:val="en-US"/>
        </w:rPr>
        <w:t xml:space="preserve"> plasticized polymers are natur</w:t>
      </w:r>
      <w:r w:rsidR="00D356DF">
        <w:rPr>
          <w:rFonts w:ascii="Times New Roman CE" w:hAnsi="Times New Roman CE" w:cs="Times New Roman"/>
          <w:lang w:val="en-US"/>
        </w:rPr>
        <w:t>ally</w:t>
      </w:r>
      <w:r w:rsidR="00BF7A5C" w:rsidRPr="00740F6E">
        <w:rPr>
          <w:rFonts w:ascii="Times New Roman CE" w:hAnsi="Times New Roman CE" w:cs="Times New Roman"/>
          <w:lang w:val="en-US"/>
        </w:rPr>
        <w:t xml:space="preserve"> less stable over time and prone to the plasticizer loss, inevitably decreasing their </w:t>
      </w:r>
      <w:r w:rsidR="00AE6DC9" w:rsidRPr="00740F6E">
        <w:rPr>
          <w:rFonts w:ascii="Times New Roman CE" w:hAnsi="Times New Roman CE" w:cs="Times New Roman"/>
          <w:lang w:val="en-US"/>
        </w:rPr>
        <w:t>mechanical properties</w:t>
      </w:r>
      <w:r w:rsidR="00A719BF" w:rsidRPr="00740F6E">
        <w:rPr>
          <w:rFonts w:ascii="Times New Roman CE" w:hAnsi="Times New Roman CE" w:cs="Times New Roman"/>
          <w:lang w:val="en-US"/>
        </w:rPr>
        <w:t xml:space="preserve"> </w:t>
      </w:r>
      <w:r w:rsidR="00A719BF"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LXMIz4QN","properties":{"formattedCitation":"(Brdl\\uc0\\u237{}k, Nov\\uc0\\u225{}k, Bor\\uc0\\u367{}vka, B\\uc0\\u283{}h\\uc0\\u225{}lek, &amp; Lenfeld, 2023b; Halloran, Danielczak, Nicell, Leask, &amp; Mari\\uc0\\u263{}, 2022; Murariu, Paint, Murariu, Laoutid, &amp; Dubois, 2022; Perez-Nakai, Lerma-Canto, Dominguez-Candela, Ferri, &amp; Fombuena, 2023; T\\uc0\\u225{}bi, Ageyeva, &amp; Kov\\uc0\\u225{}cs, 2022)","plainCitation":"(Brdlík, Novák, Borůvka, Běhálek, &amp; Lenfeld, 2023b; Halloran, Danielczak, Nicell, Leask, &amp; Marić, 2022; Murariu, Paint, Murariu, Laoutid, &amp; Dubois, 2022; Perez-Nakai, Lerma-Canto, Dominguez-Candela, Ferri, &amp; Fombuena, 2023; Tábi, Ageyeva, &amp; Kovács, 2022)","noteIndex":0},"citationItems":[{"id":1946,"uris":["http://zotero.org/users/8955362/items/8RLQV45S"],"itemData":{"id":1946,"type":"article-journal","abstract":"The overall performance of plasticizers on common mechanical and physical properties, as well as on the processability of polylactic acid (PLA) films, is well-explored. However, the influence of plasticizers on biodegradation is still in its infancy. In this study, the influence of natural-based dicarboxylic acid-based ester plasticizers (MC2178 and MC2192), acetyl tributyl citrate (ATBC Citroflex A4), and polyethylene glycol (PEG 400) on the biodegradation of extruded PLA films was evaluated. Furthermore, the influence of accelerated ageing on the performance properties and biodegradation of films was further investigated. The biodegradation of films was determined under controlled thermophilic composting conditions (ISO 14855-1). Apart from respirometry, an evaluation of the degree of disintegration, differential scanning calorimetry (DSC), thermogravimetric analysis (TGA), Fourier transform infrared spectroscopy (FT-IR), and scanning electron microscopy (SEM) of film surfaces was conducted. The influence of melt-processing with plasticizers has a significant effect on structural changes. Especially, the degree of crystallinity has been found to be a major factor which affects the biodegradation rate. The lowest biodegradation rates have been evaluated for films plasticized with PEG 400. These lower molecular weight plasticizers enhanced the crystallinity degrees of the PLA phase due to an increase in chain mobility. On the contrary, the highest biodegradation rate was found for films plasticized with MC2192, which has a higher molecular weight and evoked minimal structural changes of the PLA. From the evaluated results, it could also be stated that migration of plasticizers, physical ageing, and chain scission of films prompted by ageing significantly influenced both the mechanical and thermal properties, as well as the biodegradation rate. Therefore, the ageing of parts has to be taken into consideration for the proper evolution of the biodegradation of plasticized PLA and their applications.","container-title":"Polymers","DOI":"10.3390/polym15010140","ISSN":"2073-4360","issue":"1","language":"en","license":"http://creativecommons.org/licenses/by/3.0/","note":"number: 1\npublisher: Multidisciplinary Digital Publishing Institute","page":"140","source":"www.mdpi.com","title":"The Influence of Plasticizers and Accelerated Ageing on Biodegradation of PLA under Controlled Composting Conditions","volume":"15","author":[{"family":"Brdlík","given":"Pavel"},{"family":"Novák","given":"Jan"},{"family":"Borůvka","given":"Martin"},{"family":"Běhálek","given":"Luboš"},{"family":"Lenfeld","given":"Petr"}],"issued":{"date-parts":[["2023",1]]}}},{"id":1943,"uris":["http://zotero.org/users/8955362/items/MU7JLH39"],"itemData":{"id":1943,"type":"article-journal","abstract":"Concerning new polylactide (PLA) applications, the study investigates the toughening of PLA–CaSO4 β-anhydrite II (AII) composites with bio-sourced tributyl citrate (TBC). The effects of 5–20 wt.% TBC were evaluated in terms of morphology, mechanical and thermal properties, focusing on the enhancement of PLA crystallization and modification of glass transition temperature (Tg). Due to the strong plasticizing effects of TBC (even at 10%), the plasticized composites are characterized by significant decrease of Tg and rigidity, increase of ductility and impact resistance. Correlated with the amounts of plasticizer, a dramatic drop in melt viscosity is also revealed. Therefore, for applications requiring increased viscosity and enhanced melt strength (extrusion, thermoforming), the reactive modification, with up to 1% epoxy functional styrene–acrylic oligomers, was explored to enhance their rheology. Moreover, larger quantities of products were obtained by reactive extrusion (REX) and characterized to evidence their lower stiffness, enhanced ductility, and toughness. In current prospects, selected samples were tested for the extrusion of tubes (straws) and films. The migration of plasticizer was not noted (at 10% TBC), whereas the mechanical and thermal characterizations of films after two years of aging evidenced a surprising preservation of properties.","container-title":"Polymers","DOI":"10.3390/polym14224836","ISSN":"2073-4360","issue":"22","language":"en","license":"http://creativecommons.org/licenses/by/3.0/","note":"number: 22\npublisher: Multidisciplinary Digital Publishing Institute","page":"4836","source":"www.mdpi.com","title":"Tailoring and Long-Term Preservation of the Properties of PLA Composites with “Green” Plasticizers","volume":"14","author":[{"family":"Murariu","given":"Marius"},{"family":"Paint","given":"Yoann"},{"family":"Murariu","given":"Oltea"},{"family":"Laoutid","given":"Fouad"},{"family":"Dubois","given":"Philippe"}],"issued":{"date-parts":[["2022",1]]}}},{"id":1942,"uris":["http://zotero.org/users/8955362/items/CLEHAKU5"],"itemData":{"id":1942,"type":"article-journal","abstract":"Poly(lactic acid) (PLA) is a “green” alternative to petroleum-based plastics and a desirable choice for many applications. However, low heat deflection temperature and lack of toughness, together with the slow crystallization kinetic of neat PLA hinder its widespread application. The weak properties of PLA can be improved with the improvement of crystallinity, which depends on molecular weight, D-lactide content, the presence of different modifiers and the processing conditions. We aimed to maximize the crystallinity and crystallization rate of PLA to explore the limitations of PLA when it is processed by injection molding. Therefore, we selected PLA with low D-lactide content, the three effective nucleating agents and the two suitable plasticizers. We found that the heat deflection temperature, tensile strength, and Young’s modulus of PLA modified with nucleating agents were considerably better than those of Acrylonitrile Butadiene Styrene (ABS). However, the elongation at break of the annealed and the simultaneously nucleated and plasticized PLA compounds was significantly lower than that of ABS. The addition of nucleating agents and plasticizers and the variation of mold temperature did not improve the brittleness of PLA. The elongation at break of PLA was still very low and stayed in the 1.7–2.5% range.","container-title":"Materials Today Communications","DOI":"10.1016/j.mtcomm.2022.103936","ISSN":"2352-4928","journalAbbreviation":"Materials Today Communications","language":"en","page":"103936","source":"ScienceDirect","title":"The influence of nucleating agents, plasticizers, and molding conditions on the properties of injection molded PLA products","volume":"32","author":[{"family":"Tábi","given":"Tamás"},{"family":"Ageyeva","given":"Tatyana"},{"family":"Kovács","given":"József Gábor"}],"issued":{"date-parts":[["2022",8,1]]}}},{"id":1941,"uris":["http://zotero.org/users/8955362/items/ET32WGBB"],"itemData":{"id":1941,"type":"article-journal","abstract":"Polylactide (PLA) is a promising biosourced and biodegradable polymer substitute for traditional petroleum-based products. Despite its recognized potential, its widespread adoption is restricted by its brittleness and low ductility and, thus, to enhance its material properties, plasticizers must be blended with PLA to lower the glass transition temperature (Tg) and impart flexibility into the blend. As such, this work focused on the synthesis of a family of biosourced plasticizers for applications in flexible food packaging using glycerol, succinic anhydride, and alcohols of varying chain lengths. The effect of the chemical structure on plasticization performance, migration, blend morphology, and toxicity was evaluated and compared to the commercial plasticizer acetyl tributyl citrate. Plasticizer/PLA blends were prepared using solvent-casting as well as melt-mixing to produce thin films and bulk specimens. At loadings of 20 wt %, improved flexibility (up to 435% elongation) was observed in films with the glycerol plasticizers relative to neat PLA (6% elongation), while Tg’s were reduced by up to 45 °C from that of neat PLA (Tg </w:instrText>
      </w:r>
      <w:r w:rsidR="008B005F" w:rsidRPr="00740F6E">
        <w:rPr>
          <w:rFonts w:ascii="Cambria Math" w:hAnsi="Cambria Math" w:cs="Cambria Math"/>
          <w:lang w:val="en-US"/>
        </w:rPr>
        <w:instrText>∼</w:instrText>
      </w:r>
      <w:r w:rsidR="008B005F" w:rsidRPr="00740F6E">
        <w:rPr>
          <w:rFonts w:ascii="Times New Roman CE" w:hAnsi="Times New Roman CE" w:cs="Times New Roman"/>
          <w:lang w:val="en-US"/>
        </w:rPr>
        <w:instrText xml:space="preserve"> 60 °C). Phase morphologies evaluated with scanning electron microscopy showed good incorporation of the plasticizers into the PLA matrix. Leaching behavior of the plasticized blends was evaluated in different food simulants and showed that plasticizers composed of branched or longer alkyl chains produced two- to sixfold lower migration rates compared to those with short alkyl chains. Finally, plasticizer candidates were shown to be nontoxic and did not impact HepG2 cell viability over a period of 7 days in an in vitro mammalian cell assay.","container-title":"ACS Applied Polymer Materials","DOI":"10.1021/acsapm.2c00172","issue":"5","journalAbbreviation":"ACS Appl. Polym. Mater.","note":"publisher: American Chemical Society","page":"3608-3617","source":"ACS Publications","title":"Highly Flexible Polylactide Food Packaging Plasticized with Nontoxic, Biosourced Glycerol Plasticizers","volume":"4","author":[{"family":"Halloran","given":"Matthew W."},{"family":"Danielczak","given":"Lisa"},{"family":"Nicell","given":"Jim A."},{"family":"Leask","given":"Richard L."},{"family":"Marić","given":"Milan"}],"issued":{"date-parts":[["2022",5,13]]}}},{"id":1940,"uris":["http://zotero.org/users/8955362/items/MNRPUGQ8"],"itemData":{"id":1940,"type":"article-journal","abstract":"This work evaluates for the first time the potential of an environmentally friendly plasticizer derived from epoxidized Brazil nut oil (EBNO) for biopolymers, such as poly(lactic acid) (PLA). EBNO was used due to its high epoxy content, reaching an oxirane oxygen content of 4.22% after 8 h of epoxidation for a peroxide/oil ratio of 2:1. Melt extrusion was used to plasticize PLA formulations with different EBNO contents in the range of 0–10 phr. The effects of different amounts of EBNO in the PLA matrix were studied by performing mechanical, thermal, thermomechanical, and morphological characterizations. The tensile test demonstrated the feasibility of EBNO as a plasticizer for PLA by increasing the elongation at break by 70.9% for the plasticized PLA with 7.5 phr of EBNO content in comparison to the unplasticized PLA. The field-emission scanning electron microscopy (FESEM) of the fractured surfaces from the impact tests showed an increase in porosity and roughness in the areas with EBNO addition, which was characteristic of ductile failure. In addition, a disintegration test was performed, and no influence on the PLA biodegradation process was observed. The overall results demonstrate the ability of EBNO to compete with other commercial plasticizers in improving the ductile properties of PLA.","container-title":"Polymers","DOI":"10.3390/polym15091997","ISSN":"2073-4360","issue":"9","language":"en","license":"http://creativecommons.org/licenses/by/3.0/","note":"number: 9\npublisher: Multidisciplinary Digital Publishing Institute","page":"1997","source":"www.mdpi.com","title":"Novel Epoxidized Brazil Nut Oil as a Promising Plasticizing Agent for PLA","volume":"15","author":[{"family":"Perez-Nakai","given":"Aina"},{"family":"Lerma-Canto","given":"Alejandro"},{"family":"Dominguez-Candela","given":"Ivan"},{"family":"Ferri","given":"Jose Miguel"},{"family":"Fombuena","given":"Vicent"}],"issued":{"date-parts":[["2023",1]]}},"label":"page"}],"schema":"https://github.com/citation-style-language/schema/raw/master/csl-citation.json"} </w:instrText>
      </w:r>
      <w:r w:rsidR="00A719BF" w:rsidRPr="00740F6E">
        <w:rPr>
          <w:rFonts w:ascii="Times New Roman CE" w:hAnsi="Times New Roman CE" w:cs="Times New Roman"/>
          <w:lang w:val="en-US"/>
        </w:rPr>
        <w:fldChar w:fldCharType="separate"/>
      </w:r>
      <w:r w:rsidR="00A94214" w:rsidRPr="0077328D">
        <w:rPr>
          <w:rFonts w:ascii="Times New Roman CE" w:hAnsi="Times New Roman CE" w:cs="Times New Roman CE"/>
          <w:szCs w:val="24"/>
          <w:lang w:val="en-US"/>
        </w:rPr>
        <w:t>(Brdlík</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3b</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Halloran</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2</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Murariu</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2</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Perez-Nakai</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3</w:t>
      </w:r>
      <w:r w:rsidR="001E0DA3">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Tábi</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2)</w:t>
      </w:r>
      <w:r w:rsidR="00A719BF" w:rsidRPr="00740F6E">
        <w:rPr>
          <w:rFonts w:ascii="Times New Roman CE" w:hAnsi="Times New Roman CE" w:cs="Times New Roman"/>
          <w:lang w:val="en-US"/>
        </w:rPr>
        <w:fldChar w:fldCharType="end"/>
      </w:r>
      <w:r w:rsidR="00AE6DC9" w:rsidRPr="00740F6E">
        <w:rPr>
          <w:rFonts w:ascii="Times New Roman CE" w:hAnsi="Times New Roman CE" w:cs="Times New Roman"/>
          <w:lang w:val="en-US"/>
        </w:rPr>
        <w:t xml:space="preserve">. </w:t>
      </w:r>
      <w:r w:rsidR="002C78F9" w:rsidRPr="00740F6E">
        <w:rPr>
          <w:rFonts w:ascii="Times New Roman CE" w:hAnsi="Times New Roman CE" w:cs="Times New Roman"/>
          <w:lang w:val="en-US"/>
        </w:rPr>
        <w:t>Secondly, its thermal stability is about 60°C, limiting its applications in the field</w:t>
      </w:r>
      <w:r w:rsidR="00D356DF">
        <w:rPr>
          <w:rFonts w:ascii="Times New Roman CE" w:hAnsi="Times New Roman CE" w:cs="Times New Roman"/>
          <w:lang w:val="en-US"/>
        </w:rPr>
        <w:t>s such as</w:t>
      </w:r>
      <w:r w:rsidR="002C78F9" w:rsidRPr="00740F6E">
        <w:rPr>
          <w:rFonts w:ascii="Times New Roman CE" w:hAnsi="Times New Roman CE" w:cs="Times New Roman"/>
          <w:lang w:val="en-US"/>
        </w:rPr>
        <w:t xml:space="preserve"> hot beverages. This parameter can be increased by increasing the crystallinity or via </w:t>
      </w:r>
      <w:r w:rsidR="00D356DF">
        <w:rPr>
          <w:rFonts w:ascii="Times New Roman CE" w:hAnsi="Times New Roman CE" w:cs="Times New Roman"/>
          <w:lang w:val="en-US"/>
        </w:rPr>
        <w:t xml:space="preserve">an </w:t>
      </w:r>
      <w:r w:rsidR="002C78F9" w:rsidRPr="00740F6E">
        <w:rPr>
          <w:rFonts w:ascii="Times New Roman CE" w:hAnsi="Times New Roman CE" w:cs="Times New Roman"/>
          <w:lang w:val="en-US"/>
        </w:rPr>
        <w:t xml:space="preserve">annealing process, </w:t>
      </w:r>
      <w:r w:rsidR="00D356DF">
        <w:rPr>
          <w:rFonts w:ascii="Times New Roman CE" w:hAnsi="Times New Roman CE" w:cs="Times New Roman"/>
          <w:lang w:val="en-US"/>
        </w:rPr>
        <w:t>raising</w:t>
      </w:r>
      <w:r w:rsidR="00D356DF" w:rsidRPr="00740F6E">
        <w:rPr>
          <w:rFonts w:ascii="Times New Roman CE" w:hAnsi="Times New Roman CE" w:cs="Times New Roman"/>
          <w:lang w:val="en-US"/>
        </w:rPr>
        <w:t xml:space="preserve"> </w:t>
      </w:r>
      <w:r w:rsidR="002C78F9" w:rsidRPr="00740F6E">
        <w:rPr>
          <w:rFonts w:ascii="Times New Roman CE" w:hAnsi="Times New Roman CE" w:cs="Times New Roman"/>
          <w:lang w:val="en-US"/>
        </w:rPr>
        <w:t xml:space="preserve">the Heat Deflection Temperature (HDT) from 58 to 160°C </w:t>
      </w:r>
      <w:r w:rsidR="002C78F9"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9uMZLP91","properties":{"formattedCitation":"(Pazhamannil, V. N., P., &amp; Edacherian, 2022; Zhao et al., 2022)","plainCitation":"(Pazhamannil, V. N., P., &amp; Edacherian, 2022; Zhao et al., 2022)","noteIndex":0},"citationItems":[{"id":1922,"uris":["http://zotero.org/users/8955362/items/CAA7TMEX"],"itemData":{"id":1922,"type":"article-journal","abstract":"The shift from rapid prototyping to rapid manufacturing using 3D printing is prominent after the development of volumetric 3D printing, multi-material printing, and functional materials development. Fused filament fabrication (FFF) is a fast-growing additive manufacturing technology with widespread end-user applications. The key constraints to its growth are the lower surface and mechanical properties compared to conventional manufacturing paradigms. The goal of this review is to look at the numerous pre-processing and post-processing parameters for the property enhancement of FFF. Pre-processing methods included optimization of process parameters (infill percentage, pattern, layer height, nozzle and platform temperature, raster angle and width, build orientation, and air gap) and adaptive slicing techniques. Mechanical (hot air jetting, barrel finishing, sand blasting, laser polishing, etc.), chemical (vapor smoothing, dipping, plating, and painting), and thermal (thermal annealing and normalizing) post-processing techniques were successful in improving the mechanical strength and surface finish of fused filament fabricated parts. This paper outlines the various methodologies a FFF user could incorporate for enhancing the final finished product's properties. The potential future prospects for the development of the 3D printing sector are also examined.","container-title":"Polymer Engineering &amp; Science","DOI":"10.1002/pen.25948","ISSN":"1548-2634","issue":"5","language":"en","license":"© 2022 Society of Plastics Engineers.","note":"_eprint: https://onlinelibrary.wiley.com/doi/pdf/10.1002/pen.25948","page":"1356-1376","source":"Wiley Online Library","title":"Property enhancement approaches of fused filament fabrication technology: A review","title-short":"Property enhancement approaches of fused filament fabrication technology","volume":"62","author":[{"family":"Pazhamannil","given":"Ribin Varghese"},{"family":"V. N.","given":"Jishnu Namboodiri"},{"family":"P.","given":"Govindan"},{"family":"Edacherian","given":"Abhilash"}],"issued":{"date-parts":[["2022"]]}}},{"id":1921,"uris":["http://zotero.org/users/8955362/items/4ESJFCT8"],"itemData":{"id":1921,"type":"article-journal","abstract":"Poly(lactic acid) (PLA) has attracted much attention as a substitute for petroleum-based plastics, but its low heat resistance limits its application range in packaging fields and disposable products. This paper summarizes the structural factors affecting the heat resistance of PLA and systematically summarizes methods to improve its heat resistance. PLA is a semi-crystalline polymer, and crystallinity, crystal size, and other factors are important factors affecting heat resistance. This paper systematically analyzes the means to control the crystallization behavior of PLA, and summarizes the effects of nucleating agents, cross-linking, grafting, and annealing processes on the crystallization behavior and heat resistance of PLA. The effects of PLA molecular chain cross-linking and grafting on the motility of PLA molecular chains and the heat resistance of PLA materials are further discussed from the perspective of PLA molecular chain segment movement. The research work on combining PLA with reinforcements such as high heat-resistant polymer materials, fiber, and nanoparticles to improve the mechanical properties and heat resistance of PLA by introducing rigid groups or structures is described in detail. Improving the heat resistance of PLA material is an important strategy to promote the application of biodegradable materials, and has broad research value and application prospects.","container-title":"International Journal of Biological Macromolecules","DOI":"10.1016/j.ijbiomac.2022.07.091","ISSN":"0141-8130","journalAbbreviation":"International Journal of Biological Macromolecules","language":"en","page":"115-134","source":"ScienceDirect","title":"Strategies and techniques for improving heat resistance and mechanical performances of poly(lactic acid) (PLA) biodegradable materials","volume":"218","author":[{"family":"Zhao","given":"Xipo"},{"family":"Liu","given":"Jinchao"},{"family":"Li","given":"Juncheng"},{"family":"Liang","given":"Xinyu"},{"family":"Zhou","given":"Weiyi"},{"family":"Peng","given":"Shaoxian"}],"issued":{"date-parts":[["2022",10,1]]}},"label":"page"}],"schema":"https://github.com/citation-style-language/schema/raw/master/csl-citation.json"} </w:instrText>
      </w:r>
      <w:r w:rsidR="002C78F9"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Pazhamannil</w:t>
      </w:r>
      <w:r w:rsidR="001E0DA3">
        <w:rPr>
          <w:rFonts w:ascii="Times New Roman CE" w:hAnsi="Times New Roman CE" w:cs="Times New Roman CE"/>
          <w:lang w:val="en-US"/>
        </w:rPr>
        <w:t xml:space="preserve"> </w:t>
      </w:r>
      <w:r w:rsidR="00A94214" w:rsidRPr="0077328D">
        <w:rPr>
          <w:rFonts w:ascii="Times New Roman CE" w:hAnsi="Times New Roman CE" w:cs="Times New Roman CE"/>
          <w:lang w:val="en-US"/>
        </w:rPr>
        <w:t>&amp; Edacherian 2022</w:t>
      </w:r>
      <w:r w:rsidR="001E0DA3">
        <w:rPr>
          <w:rFonts w:ascii="Times New Roman CE" w:hAnsi="Times New Roman CE" w:cs="Times New Roman CE"/>
          <w:lang w:val="en-US"/>
        </w:rPr>
        <w:t>,</w:t>
      </w:r>
      <w:r w:rsidR="00A94214" w:rsidRPr="0077328D">
        <w:rPr>
          <w:rFonts w:ascii="Times New Roman CE" w:hAnsi="Times New Roman CE" w:cs="Times New Roman CE"/>
          <w:lang w:val="en-US"/>
        </w:rPr>
        <w:t xml:space="preserve"> Zhao et al., 2022)</w:t>
      </w:r>
      <w:r w:rsidR="002C78F9" w:rsidRPr="00740F6E">
        <w:rPr>
          <w:rFonts w:ascii="Times New Roman CE" w:hAnsi="Times New Roman CE" w:cs="Times New Roman"/>
          <w:lang w:val="en-US"/>
        </w:rPr>
        <w:fldChar w:fldCharType="end"/>
      </w:r>
      <w:r w:rsidR="002C78F9" w:rsidRPr="00740F6E">
        <w:rPr>
          <w:rFonts w:ascii="Times New Roman CE" w:hAnsi="Times New Roman CE" w:cs="Times New Roman"/>
          <w:lang w:val="en-US"/>
        </w:rPr>
        <w:t xml:space="preserve">. </w:t>
      </w:r>
      <w:r w:rsidR="00D356DF">
        <w:rPr>
          <w:rFonts w:ascii="Times New Roman CE" w:hAnsi="Times New Roman CE" w:cs="Times New Roman"/>
          <w:lang w:val="en-US"/>
        </w:rPr>
        <w:t>The t</w:t>
      </w:r>
      <w:r w:rsidR="002C78F9" w:rsidRPr="00740F6E">
        <w:rPr>
          <w:rFonts w:ascii="Times New Roman CE" w:hAnsi="Times New Roman CE" w:cs="Times New Roman"/>
          <w:lang w:val="en-US"/>
        </w:rPr>
        <w:t xml:space="preserve">hird main drawback is the high gas permeability, </w:t>
      </w:r>
      <w:r w:rsidR="00D356DF">
        <w:rPr>
          <w:rFonts w:ascii="Times New Roman CE" w:hAnsi="Times New Roman CE" w:cs="Times New Roman"/>
          <w:lang w:val="en-US"/>
        </w:rPr>
        <w:t xml:space="preserve">which </w:t>
      </w:r>
      <w:r w:rsidR="00D356DF" w:rsidRPr="00740F6E">
        <w:rPr>
          <w:rFonts w:ascii="Times New Roman CE" w:hAnsi="Times New Roman CE" w:cs="Times New Roman"/>
          <w:lang w:val="en-US"/>
        </w:rPr>
        <w:t>reduc</w:t>
      </w:r>
      <w:r w:rsidR="00D356DF">
        <w:rPr>
          <w:rFonts w:ascii="Times New Roman CE" w:hAnsi="Times New Roman CE" w:cs="Times New Roman"/>
          <w:lang w:val="en-US"/>
        </w:rPr>
        <w:t>es its</w:t>
      </w:r>
      <w:r w:rsidR="00D356DF" w:rsidRPr="00740F6E">
        <w:rPr>
          <w:rFonts w:ascii="Times New Roman CE" w:hAnsi="Times New Roman CE" w:cs="Times New Roman"/>
          <w:lang w:val="en-US"/>
        </w:rPr>
        <w:t xml:space="preserve"> </w:t>
      </w:r>
      <w:r w:rsidR="002C78F9" w:rsidRPr="00740F6E">
        <w:rPr>
          <w:rFonts w:ascii="Times New Roman CE" w:hAnsi="Times New Roman CE" w:cs="Times New Roman"/>
          <w:lang w:val="en-US"/>
        </w:rPr>
        <w:t xml:space="preserve">gas barrier properties. </w:t>
      </w:r>
      <w:r w:rsidR="00D356DF">
        <w:rPr>
          <w:rFonts w:ascii="Times New Roman CE" w:hAnsi="Times New Roman CE" w:cs="Times New Roman"/>
          <w:lang w:val="en-US"/>
        </w:rPr>
        <w:t>H</w:t>
      </w:r>
      <w:r w:rsidR="002C78F9" w:rsidRPr="00740F6E">
        <w:rPr>
          <w:rFonts w:ascii="Times New Roman CE" w:hAnsi="Times New Roman CE" w:cs="Times New Roman"/>
          <w:lang w:val="en-US"/>
        </w:rPr>
        <w:t>owever</w:t>
      </w:r>
      <w:r w:rsidR="00D356DF">
        <w:rPr>
          <w:rFonts w:ascii="Times New Roman CE" w:hAnsi="Times New Roman CE" w:cs="Times New Roman"/>
          <w:lang w:val="en-US"/>
        </w:rPr>
        <w:t>, this</w:t>
      </w:r>
      <w:r w:rsidR="002C78F9" w:rsidRPr="00740F6E">
        <w:rPr>
          <w:rFonts w:ascii="Times New Roman CE" w:hAnsi="Times New Roman CE" w:cs="Times New Roman"/>
          <w:lang w:val="en-US"/>
        </w:rPr>
        <w:t xml:space="preserve"> can have a beneficial impact</w:t>
      </w:r>
      <w:r w:rsidR="00D356DF">
        <w:rPr>
          <w:rFonts w:ascii="Times New Roman CE" w:hAnsi="Times New Roman CE" w:cs="Times New Roman"/>
          <w:lang w:val="en-US"/>
        </w:rPr>
        <w:t>,</w:t>
      </w:r>
      <w:r w:rsidR="002C78F9" w:rsidRPr="00740F6E">
        <w:rPr>
          <w:rFonts w:ascii="Times New Roman CE" w:hAnsi="Times New Roman CE" w:cs="Times New Roman"/>
          <w:lang w:val="en-US"/>
        </w:rPr>
        <w:t xml:space="preserve"> as some applications require the migration of </w:t>
      </w:r>
      <w:r w:rsidR="00D356DF">
        <w:rPr>
          <w:rFonts w:ascii="Times New Roman CE" w:hAnsi="Times New Roman CE" w:cs="Times New Roman"/>
          <w:lang w:val="en-US"/>
        </w:rPr>
        <w:t>certain</w:t>
      </w:r>
      <w:r w:rsidR="00D356DF" w:rsidRPr="00740F6E">
        <w:rPr>
          <w:rFonts w:ascii="Times New Roman CE" w:hAnsi="Times New Roman CE" w:cs="Times New Roman"/>
          <w:lang w:val="en-US"/>
        </w:rPr>
        <w:t xml:space="preserve"> </w:t>
      </w:r>
      <w:r w:rsidR="002C78F9" w:rsidRPr="00740F6E">
        <w:rPr>
          <w:rFonts w:ascii="Times New Roman CE" w:hAnsi="Times New Roman CE" w:cs="Times New Roman"/>
          <w:lang w:val="en-US"/>
        </w:rPr>
        <w:t>gaseous particles</w:t>
      </w:r>
      <w:r w:rsidR="00D356DF">
        <w:rPr>
          <w:rFonts w:ascii="Times New Roman CE" w:hAnsi="Times New Roman CE" w:cs="Times New Roman"/>
          <w:lang w:val="en-US"/>
        </w:rPr>
        <w:t>,</w:t>
      </w:r>
      <w:r w:rsidR="002C78F9" w:rsidRPr="00740F6E">
        <w:rPr>
          <w:rFonts w:ascii="Times New Roman CE" w:hAnsi="Times New Roman CE" w:cs="Times New Roman"/>
          <w:lang w:val="en-US"/>
        </w:rPr>
        <w:t xml:space="preserve"> i.e. </w:t>
      </w:r>
      <w:r w:rsidR="003E6778" w:rsidRPr="00740F6E">
        <w:rPr>
          <w:rFonts w:ascii="Times New Roman CE" w:hAnsi="Times New Roman CE" w:cs="Times New Roman"/>
          <w:lang w:val="en-US"/>
        </w:rPr>
        <w:t>water vapor</w:t>
      </w:r>
      <w:r w:rsidR="00D356DF">
        <w:rPr>
          <w:rFonts w:ascii="Times New Roman CE" w:hAnsi="Times New Roman CE" w:cs="Times New Roman"/>
          <w:lang w:val="en-US"/>
        </w:rPr>
        <w:t>,</w:t>
      </w:r>
      <w:r w:rsidR="003E6778" w:rsidRPr="00740F6E">
        <w:rPr>
          <w:rFonts w:ascii="Times New Roman CE" w:hAnsi="Times New Roman CE" w:cs="Times New Roman"/>
          <w:lang w:val="en-US"/>
        </w:rPr>
        <w:t xml:space="preserve"> which is </w:t>
      </w:r>
      <w:r w:rsidR="00D356DF">
        <w:rPr>
          <w:rFonts w:ascii="Times New Roman CE" w:hAnsi="Times New Roman CE" w:cs="Times New Roman"/>
          <w:lang w:val="en-US"/>
        </w:rPr>
        <w:t>crucial for prolonging</w:t>
      </w:r>
      <w:r w:rsidR="003E6778" w:rsidRPr="00740F6E">
        <w:rPr>
          <w:rFonts w:ascii="Times New Roman CE" w:hAnsi="Times New Roman CE" w:cs="Times New Roman"/>
          <w:lang w:val="en-US"/>
        </w:rPr>
        <w:t xml:space="preserve"> </w:t>
      </w:r>
      <w:r w:rsidR="00D356DF">
        <w:rPr>
          <w:rFonts w:ascii="Times New Roman CE" w:hAnsi="Times New Roman CE" w:cs="Times New Roman"/>
          <w:lang w:val="en-US"/>
        </w:rPr>
        <w:t xml:space="preserve">the shelf life </w:t>
      </w:r>
      <w:r w:rsidR="003E6778" w:rsidRPr="00740F6E">
        <w:rPr>
          <w:rFonts w:ascii="Times New Roman CE" w:hAnsi="Times New Roman CE" w:cs="Times New Roman"/>
          <w:lang w:val="en-US"/>
        </w:rPr>
        <w:t>o</w:t>
      </w:r>
      <w:r w:rsidR="00D356DF">
        <w:rPr>
          <w:rFonts w:ascii="Times New Roman CE" w:hAnsi="Times New Roman CE" w:cs="Times New Roman"/>
          <w:lang w:val="en-US"/>
        </w:rPr>
        <w:t>f</w:t>
      </w:r>
      <w:r w:rsidR="003E6778" w:rsidRPr="00740F6E">
        <w:rPr>
          <w:rFonts w:ascii="Times New Roman CE" w:hAnsi="Times New Roman CE" w:cs="Times New Roman"/>
          <w:lang w:val="en-US"/>
        </w:rPr>
        <w:t xml:space="preserve"> fresh foods </w:t>
      </w:r>
      <w:r w:rsidR="003E6778"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wg4Ub2hX","properties":{"formattedCitation":"(Abd Al-Ghani, Azzam, &amp; Madkour, 2021)","plainCitation":"(Abd Al-Ghani, Azzam, &amp; Madkour, 2021)","noteIndex":0},"citationItems":[{"id":1926,"uris":["http://zotero.org/users/8955362/items/YGLYKN5J"],"itemData":{"id":1926,"type":"article-journal","abstract":"The principle of breathable food packaging is to provide the optimal number of pores to transfer a sufficient amount of fresh air into the packaging headspace. In this work, antimicrobial microporous eco-friendly polymeric membranes were developed for food packaging. Polylactic acid (PLA) and polycaprolactone (PCL) were chosen as the main packaging polymers for their biodegradability. To develop the microporous films, sodium chloride (NaCl) and polyethylene oxide (PEO) were used as porogenic agents and the membranes were prepared using solvent-casting techniques. The results showed that films with of 50% NaCl and 10% PEO by mass achieved the highest air permeability and oxygen transmission rate (O2TR) with PLA. Meanwhile, blends of 20% PLA and 80% PCL by mass showed the highest air permeability and O2TR at 100% NaCl composition. The microporous membranes were also coated with cinnamaldehyde, a natural antimicrobial ingredient, to avoid the transportation of pathogens through the membranes into the packaged foods. In vitro analysis showed that the biodegradable membranes were not only environmentally friendly but also allowed for maximum food protection through the transportation of sterile fresh air, making them ideal for food packaging applications.","container-title":"Polymers","DOI":"10.3390/polym13203527","ISSN":"2073-4360","issue":"20","language":"en","license":"http://creativecommons.org/licenses/by/3.0/","note":"number: 20\npublisher: Multidisciplinary Digital Publishing Institute","page":"3527","source":"www.mdpi.com","title":"Design and Development of Enhanced Antimicrobial Breathable Biodegradable Polymeric Films for Food Packaging Applications","volume":"13","author":[{"family":"Abd Al-Ghani","given":"Mona M."},{"family":"Azzam","given":"Rasha A."},{"family":"Madkour","given":"Tarek M."}],"issued":{"date-parts":[["2021",1]]}}}],"schema":"https://github.com/citation-style-language/schema/raw/master/csl-citation.json"} </w:instrText>
      </w:r>
      <w:r w:rsidR="003E6778"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Abd Al-Ghani</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1)</w:t>
      </w:r>
      <w:r w:rsidR="003E6778" w:rsidRPr="00740F6E">
        <w:rPr>
          <w:rFonts w:ascii="Times New Roman CE" w:hAnsi="Times New Roman CE" w:cs="Times New Roman"/>
          <w:lang w:val="en-US"/>
        </w:rPr>
        <w:fldChar w:fldCharType="end"/>
      </w:r>
      <w:r w:rsidR="003E6778" w:rsidRPr="00740F6E">
        <w:rPr>
          <w:rFonts w:ascii="Times New Roman CE" w:hAnsi="Times New Roman CE" w:cs="Times New Roman"/>
          <w:lang w:val="en-US"/>
        </w:rPr>
        <w:t>.</w:t>
      </w:r>
    </w:p>
    <w:p w14:paraId="70BE8B04" w14:textId="77777777" w:rsidR="009547DC" w:rsidRPr="00740F6E" w:rsidRDefault="009547DC" w:rsidP="00C649DD">
      <w:pPr>
        <w:spacing w:after="0" w:line="240" w:lineRule="auto"/>
        <w:ind w:firstLine="284"/>
        <w:jc w:val="both"/>
        <w:rPr>
          <w:rFonts w:ascii="Times New Roman CE" w:hAnsi="Times New Roman CE" w:cs="Times New Roman"/>
          <w:lang w:val="en-US"/>
        </w:rPr>
      </w:pPr>
    </w:p>
    <w:p w14:paraId="5FD7EEE4" w14:textId="3509D30A" w:rsidR="00D85B30" w:rsidRPr="00740F6E" w:rsidRDefault="00D85B30"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lastRenderedPageBreak/>
        <w:t xml:space="preserve">Despite </w:t>
      </w:r>
      <w:r w:rsidR="00D356DF">
        <w:rPr>
          <w:rFonts w:ascii="Times New Roman CE" w:hAnsi="Times New Roman CE" w:cs="Times New Roman"/>
          <w:lang w:val="en-US"/>
        </w:rPr>
        <w:t xml:space="preserve">the </w:t>
      </w:r>
      <w:r w:rsidRPr="00740F6E">
        <w:rPr>
          <w:rFonts w:ascii="Times New Roman CE" w:hAnsi="Times New Roman CE" w:cs="Times New Roman"/>
          <w:lang w:val="en-US"/>
        </w:rPr>
        <w:t>listed</w:t>
      </w:r>
      <w:r w:rsidR="00D356DF">
        <w:rPr>
          <w:rFonts w:ascii="Times New Roman CE" w:hAnsi="Times New Roman CE" w:cs="Times New Roman"/>
          <w:lang w:val="en-US"/>
        </w:rPr>
        <w:t xml:space="preserve"> </w:t>
      </w:r>
      <w:r w:rsidR="00D356DF" w:rsidRPr="00740F6E">
        <w:rPr>
          <w:rFonts w:ascii="Times New Roman CE" w:hAnsi="Times New Roman CE" w:cs="Times New Roman"/>
          <w:lang w:val="en-US"/>
        </w:rPr>
        <w:t>drawbacks</w:t>
      </w:r>
      <w:r w:rsidRPr="00740F6E">
        <w:rPr>
          <w:rFonts w:ascii="Times New Roman CE" w:hAnsi="Times New Roman CE" w:cs="Times New Roman"/>
          <w:lang w:val="en-US"/>
        </w:rPr>
        <w:t xml:space="preserve">, PLA is </w:t>
      </w:r>
      <w:r w:rsidR="000D42D8">
        <w:rPr>
          <w:rFonts w:ascii="Times New Roman CE" w:hAnsi="Times New Roman CE" w:cs="Times New Roman"/>
          <w:lang w:val="en-US"/>
        </w:rPr>
        <w:t>receiving a lot of attention from research groups worldwide</w:t>
      </w:r>
      <w:r w:rsidR="00CA61E6">
        <w:rPr>
          <w:rFonts w:ascii="Times New Roman CE" w:hAnsi="Times New Roman CE" w:cs="Times New Roman"/>
          <w:lang w:val="en-US"/>
        </w:rPr>
        <w:t xml:space="preserve"> </w:t>
      </w:r>
      <w:r w:rsidR="00D356DF">
        <w:rPr>
          <w:rFonts w:ascii="Times New Roman CE" w:hAnsi="Times New Roman CE" w:cs="Times New Roman"/>
          <w:lang w:val="en-US"/>
        </w:rPr>
        <w:t>d</w:t>
      </w:r>
      <w:r w:rsidRPr="00740F6E">
        <w:rPr>
          <w:rFonts w:ascii="Times New Roman CE" w:hAnsi="Times New Roman CE" w:cs="Times New Roman"/>
          <w:lang w:val="en-US"/>
        </w:rPr>
        <w:t xml:space="preserve">ue to </w:t>
      </w:r>
      <w:r w:rsidR="00D356DF">
        <w:rPr>
          <w:rFonts w:ascii="Times New Roman CE" w:hAnsi="Times New Roman CE" w:cs="Times New Roman"/>
          <w:lang w:val="en-US"/>
        </w:rPr>
        <w:t xml:space="preserve">its </w:t>
      </w:r>
      <w:r w:rsidR="00D356DF" w:rsidRPr="00740F6E">
        <w:rPr>
          <w:rFonts w:ascii="Times New Roman CE" w:hAnsi="Times New Roman CE" w:cs="Times New Roman"/>
          <w:lang w:val="en-US"/>
        </w:rPr>
        <w:t>well</w:t>
      </w:r>
      <w:r w:rsidR="00D356DF">
        <w:rPr>
          <w:rFonts w:ascii="Times New Roman CE" w:hAnsi="Times New Roman CE" w:cs="Times New Roman"/>
          <w:lang w:val="en-US"/>
        </w:rPr>
        <w:t>-</w:t>
      </w:r>
      <w:r w:rsidRPr="00740F6E">
        <w:rPr>
          <w:rFonts w:ascii="Times New Roman CE" w:hAnsi="Times New Roman CE" w:cs="Times New Roman"/>
          <w:lang w:val="en-US"/>
        </w:rPr>
        <w:t xml:space="preserve">established </w:t>
      </w:r>
      <w:r w:rsidR="00D356DF">
        <w:rPr>
          <w:rFonts w:ascii="Times New Roman CE" w:hAnsi="Times New Roman CE" w:cs="Times New Roman"/>
          <w:lang w:val="en-US"/>
        </w:rPr>
        <w:t xml:space="preserve">market value and production, which demonstrated </w:t>
      </w:r>
      <w:r w:rsidRPr="00740F6E">
        <w:rPr>
          <w:rFonts w:ascii="Times New Roman CE" w:hAnsi="Times New Roman CE" w:cs="Times New Roman"/>
          <w:lang w:val="en-US"/>
        </w:rPr>
        <w:t>a compound annual growth rate of 16,3% in 2020</w:t>
      </w:r>
      <w:r w:rsidR="00483276" w:rsidRPr="00740F6E">
        <w:rPr>
          <w:rFonts w:ascii="Times New Roman CE" w:hAnsi="Times New Roman CE" w:cs="Times New Roman"/>
          <w:lang w:val="en-US"/>
        </w:rPr>
        <w:t xml:space="preserve">. </w:t>
      </w:r>
      <w:r w:rsidR="000D42D8">
        <w:rPr>
          <w:rFonts w:ascii="Times New Roman CE" w:hAnsi="Times New Roman CE" w:cs="Times New Roman"/>
          <w:lang w:val="en-US"/>
        </w:rPr>
        <w:t xml:space="preserve">Compared </w:t>
      </w:r>
      <w:r w:rsidRPr="00740F6E">
        <w:rPr>
          <w:rFonts w:ascii="Times New Roman CE" w:hAnsi="Times New Roman CE" w:cs="Times New Roman"/>
          <w:lang w:val="en-US"/>
        </w:rPr>
        <w:t xml:space="preserve">with other biodegradable </w:t>
      </w:r>
      <w:r w:rsidR="00D356DF">
        <w:rPr>
          <w:rFonts w:ascii="Times New Roman CE" w:hAnsi="Times New Roman CE" w:cs="Times New Roman"/>
          <w:lang w:val="en-US"/>
        </w:rPr>
        <w:t xml:space="preserve">plastic </w:t>
      </w:r>
      <w:r w:rsidRPr="00740F6E">
        <w:rPr>
          <w:rFonts w:ascii="Times New Roman CE" w:hAnsi="Times New Roman CE" w:cs="Times New Roman"/>
          <w:lang w:val="en-US"/>
        </w:rPr>
        <w:t xml:space="preserve">and </w:t>
      </w:r>
      <w:r w:rsidR="000D42D8" w:rsidRPr="00740F6E">
        <w:rPr>
          <w:rFonts w:ascii="Times New Roman CE" w:hAnsi="Times New Roman CE" w:cs="Times New Roman"/>
          <w:lang w:val="en-US"/>
        </w:rPr>
        <w:t xml:space="preserve">plastics </w:t>
      </w:r>
      <w:r w:rsidRPr="00740F6E">
        <w:rPr>
          <w:rFonts w:ascii="Times New Roman CE" w:hAnsi="Times New Roman CE" w:cs="Times New Roman"/>
          <w:lang w:val="en-US"/>
        </w:rPr>
        <w:t xml:space="preserve">derived from natural feedstock, PLA is currently by far the most </w:t>
      </w:r>
      <w:r w:rsidR="00461C59">
        <w:rPr>
          <w:rFonts w:ascii="Times New Roman CE" w:hAnsi="Times New Roman CE" w:cs="Times New Roman"/>
          <w:lang w:val="en-US"/>
        </w:rPr>
        <w:t>crucial</w:t>
      </w:r>
      <w:r w:rsidRPr="00740F6E">
        <w:rPr>
          <w:rFonts w:ascii="Times New Roman CE" w:hAnsi="Times New Roman CE" w:cs="Times New Roman"/>
          <w:lang w:val="en-US"/>
        </w:rPr>
        <w:t xml:space="preserve"> plastic available.</w:t>
      </w:r>
      <w:r w:rsidR="00CA61E6">
        <w:rPr>
          <w:rFonts w:ascii="Times New Roman CE" w:hAnsi="Times New Roman CE" w:cs="Times New Roman"/>
          <w:lang w:val="en-US"/>
        </w:rPr>
        <w:t xml:space="preserve"> </w:t>
      </w:r>
    </w:p>
    <w:p w14:paraId="53AAFF5F" w14:textId="6F4FA5C8" w:rsidR="00BF7A5C" w:rsidRPr="00C649DD" w:rsidRDefault="00C649DD" w:rsidP="006A0928">
      <w:pPr>
        <w:pStyle w:val="Rn2"/>
        <w:rPr>
          <w:lang w:val="en-US"/>
        </w:rPr>
      </w:pPr>
      <w:r w:rsidRPr="00C649DD">
        <w:rPr>
          <w:lang w:val="en-US"/>
        </w:rPr>
        <w:t xml:space="preserve">2.5. </w:t>
      </w:r>
      <w:r w:rsidR="00483276" w:rsidRPr="00C649DD">
        <w:rPr>
          <w:lang w:val="en-US"/>
        </w:rPr>
        <w:t>Biopolymers produced by microorganisms</w:t>
      </w:r>
    </w:p>
    <w:p w14:paraId="525263B2" w14:textId="5B4DC691" w:rsidR="00483276" w:rsidRPr="00740F6E" w:rsidRDefault="000D6E5A"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 xml:space="preserve">Bioplastics produced by microorganisms, often </w:t>
      </w:r>
      <w:r w:rsidR="000D42D8">
        <w:rPr>
          <w:rFonts w:ascii="Times New Roman CE" w:hAnsi="Times New Roman CE" w:cs="Times New Roman"/>
          <w:lang w:val="en-US"/>
        </w:rPr>
        <w:t>called microbial plastics, comprise</w:t>
      </w:r>
      <w:r w:rsidRPr="00740F6E">
        <w:rPr>
          <w:rFonts w:ascii="Times New Roman CE" w:hAnsi="Times New Roman CE" w:cs="Times New Roman"/>
          <w:lang w:val="en-US"/>
        </w:rPr>
        <w:t xml:space="preserve"> several groups of </w:t>
      </w:r>
      <w:r w:rsidR="00037386" w:rsidRPr="00740F6E">
        <w:rPr>
          <w:rFonts w:ascii="Times New Roman CE" w:hAnsi="Times New Roman CE" w:cs="Times New Roman"/>
          <w:lang w:val="en-US"/>
        </w:rPr>
        <w:t>polymers</w:t>
      </w:r>
      <w:r w:rsidR="00037386">
        <w:rPr>
          <w:rFonts w:ascii="Times New Roman CE" w:hAnsi="Times New Roman CE" w:cs="Times New Roman"/>
          <w:lang w:val="en-US"/>
        </w:rPr>
        <w:t xml:space="preserve">. Among these groups, </w:t>
      </w:r>
      <w:r w:rsidRPr="00740F6E">
        <w:rPr>
          <w:rFonts w:ascii="Times New Roman CE" w:hAnsi="Times New Roman CE" w:cs="Times New Roman"/>
          <w:lang w:val="en-US"/>
        </w:rPr>
        <w:t>bacterial polysaccharides and bacterial polyesters</w:t>
      </w:r>
      <w:r w:rsidR="00037386">
        <w:rPr>
          <w:rFonts w:ascii="Times New Roman CE" w:hAnsi="Times New Roman CE" w:cs="Times New Roman"/>
          <w:lang w:val="en-US"/>
        </w:rPr>
        <w:t xml:space="preserve">, such as </w:t>
      </w:r>
      <w:r w:rsidR="00037386" w:rsidRPr="00740F6E">
        <w:rPr>
          <w:rFonts w:ascii="Times New Roman CE" w:hAnsi="Times New Roman CE" w:cs="Times New Roman"/>
          <w:lang w:val="en-US"/>
        </w:rPr>
        <w:t>poly(</w:t>
      </w:r>
      <w:proofErr w:type="spellStart"/>
      <w:r w:rsidR="00037386" w:rsidRPr="00740F6E">
        <w:rPr>
          <w:rFonts w:ascii="Times New Roman CE" w:hAnsi="Times New Roman CE" w:cs="Times New Roman"/>
          <w:lang w:val="en-US"/>
        </w:rPr>
        <w:t>hydroxyalkanoates</w:t>
      </w:r>
      <w:proofErr w:type="spellEnd"/>
      <w:r w:rsidR="00037386" w:rsidRPr="00740F6E">
        <w:rPr>
          <w:rFonts w:ascii="Times New Roman CE" w:hAnsi="Times New Roman CE" w:cs="Times New Roman"/>
          <w:lang w:val="en-US"/>
        </w:rPr>
        <w:t>) (PHA)</w:t>
      </w:r>
      <w:r w:rsidR="000D42D8">
        <w:rPr>
          <w:rFonts w:ascii="Times New Roman CE" w:hAnsi="Times New Roman CE" w:cs="Times New Roman"/>
          <w:lang w:val="en-US"/>
        </w:rPr>
        <w:t>,</w:t>
      </w:r>
      <w:r w:rsidR="00037386">
        <w:rPr>
          <w:rFonts w:ascii="Times New Roman CE" w:hAnsi="Times New Roman CE" w:cs="Times New Roman"/>
          <w:lang w:val="en-US"/>
        </w:rPr>
        <w:t xml:space="preserve"> </w:t>
      </w:r>
      <w:r w:rsidRPr="00740F6E">
        <w:rPr>
          <w:rFonts w:ascii="Times New Roman CE" w:hAnsi="Times New Roman CE" w:cs="Times New Roman"/>
          <w:lang w:val="en-US"/>
        </w:rPr>
        <w:t>have found the most noticeable application and co</w:t>
      </w:r>
      <w:r w:rsidR="00297E81" w:rsidRPr="00740F6E">
        <w:rPr>
          <w:rFonts w:ascii="Times New Roman CE" w:hAnsi="Times New Roman CE" w:cs="Times New Roman"/>
          <w:lang w:val="en-US"/>
        </w:rPr>
        <w:t xml:space="preserve">mmercial availability. </w:t>
      </w:r>
      <w:r w:rsidR="00037386">
        <w:rPr>
          <w:rFonts w:ascii="Times New Roman CE" w:hAnsi="Times New Roman CE" w:cs="Times New Roman"/>
          <w:lang w:val="en-US"/>
        </w:rPr>
        <w:t>P</w:t>
      </w:r>
      <w:r w:rsidR="00297E81" w:rsidRPr="00740F6E">
        <w:rPr>
          <w:rFonts w:ascii="Times New Roman CE" w:hAnsi="Times New Roman CE" w:cs="Times New Roman"/>
          <w:lang w:val="en-US"/>
        </w:rPr>
        <w:t>oly(hydroxybutyrate) (PHB)</w:t>
      </w:r>
      <w:r w:rsidR="00037386">
        <w:rPr>
          <w:rFonts w:ascii="Times New Roman CE" w:hAnsi="Times New Roman CE" w:cs="Times New Roman"/>
          <w:lang w:val="en-US"/>
        </w:rPr>
        <w:t xml:space="preserve"> and</w:t>
      </w:r>
      <w:r w:rsidR="00297E81" w:rsidRPr="00740F6E">
        <w:rPr>
          <w:rFonts w:ascii="Times New Roman CE" w:hAnsi="Times New Roman CE" w:cs="Times New Roman"/>
          <w:lang w:val="en-US"/>
        </w:rPr>
        <w:t xml:space="preserve"> poly(hydroxybutyrate-co-valerate) (PHBV) are the most common</w:t>
      </w:r>
      <w:r w:rsidR="000D42D8">
        <w:rPr>
          <w:rFonts w:ascii="Times New Roman CE" w:hAnsi="Times New Roman CE" w:cs="Times New Roman"/>
          <w:lang w:val="en-US"/>
        </w:rPr>
        <w:t>,</w:t>
      </w:r>
      <w:r w:rsidR="00297E81" w:rsidRPr="00740F6E">
        <w:rPr>
          <w:rFonts w:ascii="Times New Roman CE" w:hAnsi="Times New Roman CE" w:cs="Times New Roman"/>
          <w:lang w:val="en-US"/>
        </w:rPr>
        <w:t xml:space="preserve"> judging on their application potential. </w:t>
      </w:r>
      <w:r w:rsidR="00037386">
        <w:rPr>
          <w:rFonts w:ascii="Times New Roman CE" w:hAnsi="Times New Roman CE" w:cs="Times New Roman"/>
          <w:lang w:val="en-US"/>
        </w:rPr>
        <w:t>It is important to note</w:t>
      </w:r>
      <w:r w:rsidR="00297E81" w:rsidRPr="00740F6E">
        <w:rPr>
          <w:rFonts w:ascii="Times New Roman CE" w:hAnsi="Times New Roman CE" w:cs="Times New Roman"/>
          <w:lang w:val="en-US"/>
        </w:rPr>
        <w:t xml:space="preserve"> that </w:t>
      </w:r>
      <w:r w:rsidR="00037386">
        <w:rPr>
          <w:rFonts w:ascii="Times New Roman CE" w:hAnsi="Times New Roman CE" w:cs="Times New Roman"/>
          <w:lang w:val="en-US"/>
        </w:rPr>
        <w:t>while these offer</w:t>
      </w:r>
      <w:r w:rsidR="00037386" w:rsidRPr="00740F6E">
        <w:rPr>
          <w:rFonts w:ascii="Times New Roman CE" w:hAnsi="Times New Roman CE" w:cs="Times New Roman"/>
          <w:lang w:val="en-US"/>
        </w:rPr>
        <w:t xml:space="preserve"> </w:t>
      </w:r>
      <w:r w:rsidR="00297E81" w:rsidRPr="00740F6E">
        <w:rPr>
          <w:rFonts w:ascii="Times New Roman CE" w:hAnsi="Times New Roman CE" w:cs="Times New Roman"/>
          <w:lang w:val="en-US"/>
        </w:rPr>
        <w:t xml:space="preserve">an interesting and sustainable alternative to conventional and other plastics, </w:t>
      </w:r>
      <w:r w:rsidR="00037386">
        <w:rPr>
          <w:rFonts w:ascii="Times New Roman CE" w:hAnsi="Times New Roman CE" w:cs="Times New Roman"/>
          <w:lang w:val="en-US"/>
        </w:rPr>
        <w:t>they</w:t>
      </w:r>
      <w:r w:rsidR="00297E81" w:rsidRPr="00740F6E">
        <w:rPr>
          <w:rFonts w:ascii="Times New Roman CE" w:hAnsi="Times New Roman CE" w:cs="Times New Roman"/>
          <w:lang w:val="en-US"/>
        </w:rPr>
        <w:t xml:space="preserve"> represent a </w:t>
      </w:r>
      <w:r w:rsidR="00037386" w:rsidRPr="00740F6E">
        <w:rPr>
          <w:rFonts w:ascii="Times New Roman CE" w:hAnsi="Times New Roman CE" w:cs="Times New Roman"/>
          <w:lang w:val="en-US"/>
        </w:rPr>
        <w:t>r</w:t>
      </w:r>
      <w:r w:rsidR="00037386">
        <w:rPr>
          <w:rFonts w:ascii="Times New Roman CE" w:hAnsi="Times New Roman CE" w:cs="Times New Roman"/>
          <w:lang w:val="en-US"/>
        </w:rPr>
        <w:t>elatively</w:t>
      </w:r>
      <w:r w:rsidR="00037386" w:rsidRPr="00740F6E">
        <w:rPr>
          <w:rFonts w:ascii="Times New Roman CE" w:hAnsi="Times New Roman CE" w:cs="Times New Roman"/>
          <w:lang w:val="en-US"/>
        </w:rPr>
        <w:t xml:space="preserve"> </w:t>
      </w:r>
      <w:r w:rsidR="00297E81" w:rsidRPr="00740F6E">
        <w:rPr>
          <w:rFonts w:ascii="Times New Roman CE" w:hAnsi="Times New Roman CE" w:cs="Times New Roman"/>
          <w:lang w:val="en-US"/>
        </w:rPr>
        <w:t xml:space="preserve">small niche </w:t>
      </w:r>
      <w:r w:rsidR="00037386">
        <w:rPr>
          <w:rFonts w:ascii="Times New Roman CE" w:hAnsi="Times New Roman CE" w:cs="Times New Roman"/>
          <w:lang w:val="en-US"/>
        </w:rPr>
        <w:t>in</w:t>
      </w:r>
      <w:r w:rsidR="00037386" w:rsidRPr="00740F6E">
        <w:rPr>
          <w:rFonts w:ascii="Times New Roman CE" w:hAnsi="Times New Roman CE" w:cs="Times New Roman"/>
          <w:lang w:val="en-US"/>
        </w:rPr>
        <w:t xml:space="preserve"> </w:t>
      </w:r>
      <w:r w:rsidR="00297E81" w:rsidRPr="00740F6E">
        <w:rPr>
          <w:rFonts w:ascii="Times New Roman CE" w:hAnsi="Times New Roman CE" w:cs="Times New Roman"/>
          <w:lang w:val="en-US"/>
        </w:rPr>
        <w:t xml:space="preserve">the </w:t>
      </w:r>
      <w:r w:rsidR="00037386">
        <w:rPr>
          <w:rFonts w:ascii="Times New Roman CE" w:hAnsi="Times New Roman CE" w:cs="Times New Roman"/>
          <w:lang w:val="en-US"/>
        </w:rPr>
        <w:t xml:space="preserve">overall </w:t>
      </w:r>
      <w:r w:rsidR="00297E81" w:rsidRPr="00740F6E">
        <w:rPr>
          <w:rFonts w:ascii="Times New Roman CE" w:hAnsi="Times New Roman CE" w:cs="Times New Roman"/>
          <w:lang w:val="en-US"/>
        </w:rPr>
        <w:t xml:space="preserve">polymers </w:t>
      </w:r>
      <w:r w:rsidR="00037386">
        <w:rPr>
          <w:rFonts w:ascii="Times New Roman CE" w:hAnsi="Times New Roman CE" w:cs="Times New Roman"/>
          <w:lang w:val="en-US"/>
        </w:rPr>
        <w:t>in terms of</w:t>
      </w:r>
      <w:r w:rsidR="00C0408C" w:rsidRPr="00740F6E">
        <w:rPr>
          <w:rFonts w:ascii="Times New Roman CE" w:hAnsi="Times New Roman CE" w:cs="Times New Roman"/>
          <w:lang w:val="en-US"/>
        </w:rPr>
        <w:t xml:space="preserve"> production quota. As they are biodegradable and biocompatible, their main application range is medical applications such as drug delivery, tissue engineering, </w:t>
      </w:r>
      <w:r w:rsidR="00037386">
        <w:rPr>
          <w:rFonts w:ascii="Times New Roman CE" w:hAnsi="Times New Roman CE" w:cs="Times New Roman"/>
          <w:lang w:val="en-US"/>
        </w:rPr>
        <w:t xml:space="preserve">and </w:t>
      </w:r>
      <w:r w:rsidR="00C0408C" w:rsidRPr="00740F6E">
        <w:rPr>
          <w:rFonts w:ascii="Times New Roman CE" w:hAnsi="Times New Roman CE" w:cs="Times New Roman"/>
          <w:lang w:val="en-US"/>
        </w:rPr>
        <w:t xml:space="preserve">other environmental applications </w:t>
      </w:r>
      <w:r w:rsidR="00037386">
        <w:rPr>
          <w:rFonts w:ascii="Times New Roman CE" w:hAnsi="Times New Roman CE" w:cs="Times New Roman"/>
          <w:lang w:val="en-US"/>
        </w:rPr>
        <w:t>like</w:t>
      </w:r>
      <w:r w:rsidR="00C0408C" w:rsidRPr="00740F6E">
        <w:rPr>
          <w:rFonts w:ascii="Times New Roman CE" w:hAnsi="Times New Roman CE" w:cs="Times New Roman"/>
          <w:lang w:val="en-US"/>
        </w:rPr>
        <w:t xml:space="preserve"> membranes, with </w:t>
      </w:r>
      <w:r w:rsidR="000E6C23" w:rsidRPr="00740F6E">
        <w:rPr>
          <w:rFonts w:ascii="Times New Roman CE" w:hAnsi="Times New Roman CE" w:cs="Times New Roman"/>
          <w:lang w:val="en-US"/>
        </w:rPr>
        <w:t xml:space="preserve">a </w:t>
      </w:r>
      <w:r w:rsidR="00C0408C" w:rsidRPr="00740F6E">
        <w:rPr>
          <w:rFonts w:ascii="Times New Roman CE" w:hAnsi="Times New Roman CE" w:cs="Times New Roman"/>
          <w:lang w:val="en-US"/>
        </w:rPr>
        <w:t xml:space="preserve">portion of the packaging industry as well. </w:t>
      </w:r>
    </w:p>
    <w:p w14:paraId="7EF18FCC" w14:textId="6164FAFC" w:rsidR="00C0408C" w:rsidRPr="00740F6E" w:rsidRDefault="00C0408C"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 xml:space="preserve">Microbial polymers are produced by selected bacteria </w:t>
      </w:r>
      <w:r w:rsidR="003C0754">
        <w:rPr>
          <w:rFonts w:ascii="Times New Roman CE" w:hAnsi="Times New Roman CE" w:cs="Times New Roman"/>
          <w:lang w:val="en-US"/>
        </w:rPr>
        <w:t>under</w:t>
      </w:r>
      <w:r w:rsidR="003C0754" w:rsidRPr="00740F6E">
        <w:rPr>
          <w:rFonts w:ascii="Times New Roman CE" w:hAnsi="Times New Roman CE" w:cs="Times New Roman"/>
          <w:lang w:val="en-US"/>
        </w:rPr>
        <w:t xml:space="preserve"> </w:t>
      </w:r>
      <w:r w:rsidRPr="00740F6E">
        <w:rPr>
          <w:rFonts w:ascii="Times New Roman CE" w:hAnsi="Times New Roman CE" w:cs="Times New Roman"/>
          <w:lang w:val="en-US"/>
        </w:rPr>
        <w:t>controlled conditions, se</w:t>
      </w:r>
      <w:r w:rsidR="00BC32F5" w:rsidRPr="00740F6E">
        <w:rPr>
          <w:rFonts w:ascii="Times New Roman CE" w:hAnsi="Times New Roman CE" w:cs="Times New Roman"/>
          <w:lang w:val="en-US"/>
        </w:rPr>
        <w:t>rving mainly as energy reserves for the organisms mentioned. Their typical production cycle consists of starting a master batch of bacterial colon</w:t>
      </w:r>
      <w:r w:rsidR="000D42D8">
        <w:rPr>
          <w:rFonts w:ascii="Times New Roman CE" w:hAnsi="Times New Roman CE" w:cs="Times New Roman"/>
          <w:lang w:val="en-US"/>
        </w:rPr>
        <w:t>ies</w:t>
      </w:r>
      <w:r w:rsidR="00BC32F5" w:rsidRPr="00740F6E">
        <w:rPr>
          <w:rFonts w:ascii="Times New Roman CE" w:hAnsi="Times New Roman CE" w:cs="Times New Roman"/>
          <w:lang w:val="en-US"/>
        </w:rPr>
        <w:t xml:space="preserve">, after </w:t>
      </w:r>
      <w:r w:rsidR="000D42D8">
        <w:rPr>
          <w:rFonts w:ascii="Times New Roman CE" w:hAnsi="Times New Roman CE" w:cs="Times New Roman"/>
          <w:lang w:val="en-US"/>
        </w:rPr>
        <w:t xml:space="preserve">a </w:t>
      </w:r>
      <w:r w:rsidR="00BC32F5" w:rsidRPr="00740F6E">
        <w:rPr>
          <w:rFonts w:ascii="Times New Roman CE" w:hAnsi="Times New Roman CE" w:cs="Times New Roman"/>
          <w:lang w:val="en-US"/>
        </w:rPr>
        <w:t>sufficient volume of bacteria is reached</w:t>
      </w:r>
      <w:r w:rsidR="003C0754">
        <w:rPr>
          <w:rFonts w:ascii="Times New Roman CE" w:hAnsi="Times New Roman CE" w:cs="Times New Roman"/>
          <w:lang w:val="en-US"/>
        </w:rPr>
        <w:t>,</w:t>
      </w:r>
      <w:r w:rsidR="00BC32F5" w:rsidRPr="00740F6E">
        <w:rPr>
          <w:rFonts w:ascii="Times New Roman CE" w:hAnsi="Times New Roman CE" w:cs="Times New Roman"/>
          <w:lang w:val="en-US"/>
        </w:rPr>
        <w:t xml:space="preserve"> they are transferred to a larger vessel </w:t>
      </w:r>
      <w:r w:rsidR="003C0754">
        <w:rPr>
          <w:rFonts w:ascii="Times New Roman CE" w:hAnsi="Times New Roman CE" w:cs="Times New Roman"/>
          <w:lang w:val="en-US"/>
        </w:rPr>
        <w:t xml:space="preserve">where </w:t>
      </w:r>
      <w:r w:rsidR="00BC32F5" w:rsidRPr="00740F6E">
        <w:rPr>
          <w:rFonts w:ascii="Times New Roman CE" w:hAnsi="Times New Roman CE" w:cs="Times New Roman"/>
          <w:lang w:val="en-US"/>
        </w:rPr>
        <w:t xml:space="preserve">the </w:t>
      </w:r>
      <w:r w:rsidR="00461C59">
        <w:rPr>
          <w:rFonts w:ascii="Times New Roman CE" w:hAnsi="Times New Roman CE" w:cs="Times New Roman"/>
          <w:lang w:val="en-US"/>
        </w:rPr>
        <w:t>primary</w:t>
      </w:r>
      <w:r w:rsidR="00BC32F5" w:rsidRPr="00740F6E">
        <w:rPr>
          <w:rFonts w:ascii="Times New Roman CE" w:hAnsi="Times New Roman CE" w:cs="Times New Roman"/>
          <w:lang w:val="en-US"/>
        </w:rPr>
        <w:t xml:space="preserve"> production process </w:t>
      </w:r>
      <w:r w:rsidR="000D42D8">
        <w:rPr>
          <w:rFonts w:ascii="Times New Roman CE" w:hAnsi="Times New Roman CE" w:cs="Times New Roman"/>
          <w:lang w:val="en-US"/>
        </w:rPr>
        <w:t>occurs</w:t>
      </w:r>
      <w:r w:rsidR="00BC32F5" w:rsidRPr="00740F6E">
        <w:rPr>
          <w:rFonts w:ascii="Times New Roman CE" w:hAnsi="Times New Roman CE" w:cs="Times New Roman"/>
          <w:lang w:val="en-US"/>
        </w:rPr>
        <w:t>. After a given time</w:t>
      </w:r>
      <w:r w:rsidR="003C0754">
        <w:rPr>
          <w:rFonts w:ascii="Times New Roman CE" w:hAnsi="Times New Roman CE" w:cs="Times New Roman"/>
          <w:lang w:val="en-US"/>
        </w:rPr>
        <w:t>,</w:t>
      </w:r>
      <w:r w:rsidR="00BC32F5" w:rsidRPr="00740F6E">
        <w:rPr>
          <w:rFonts w:ascii="Times New Roman CE" w:hAnsi="Times New Roman CE" w:cs="Times New Roman"/>
          <w:lang w:val="en-US"/>
        </w:rPr>
        <w:t xml:space="preserve"> the food source is reduced</w:t>
      </w:r>
      <w:r w:rsidR="003C0754">
        <w:rPr>
          <w:rFonts w:ascii="Times New Roman CE" w:hAnsi="Times New Roman CE" w:cs="Times New Roman"/>
          <w:lang w:val="en-US"/>
        </w:rPr>
        <w:t>,</w:t>
      </w:r>
      <w:r w:rsidR="00BC32F5" w:rsidRPr="00740F6E">
        <w:rPr>
          <w:rFonts w:ascii="Times New Roman CE" w:hAnsi="Times New Roman CE" w:cs="Times New Roman"/>
          <w:lang w:val="en-US"/>
        </w:rPr>
        <w:t xml:space="preserve"> forcing the microorganisms to gather carbon reserves that are stored intracellularly. </w:t>
      </w:r>
      <w:r w:rsidR="003C0754">
        <w:rPr>
          <w:rFonts w:ascii="Times New Roman CE" w:hAnsi="Times New Roman CE" w:cs="Times New Roman"/>
          <w:lang w:val="en-US"/>
        </w:rPr>
        <w:t>The n</w:t>
      </w:r>
      <w:r w:rsidR="00BC32F5" w:rsidRPr="00740F6E">
        <w:rPr>
          <w:rFonts w:ascii="Times New Roman CE" w:hAnsi="Times New Roman CE" w:cs="Times New Roman"/>
          <w:lang w:val="en-US"/>
        </w:rPr>
        <w:t xml:space="preserve">ext step </w:t>
      </w:r>
      <w:r w:rsidR="003C0754">
        <w:rPr>
          <w:rFonts w:ascii="Times New Roman CE" w:hAnsi="Times New Roman CE" w:cs="Times New Roman"/>
          <w:lang w:val="en-US"/>
        </w:rPr>
        <w:t>involves</w:t>
      </w:r>
      <w:r w:rsidR="003C0754" w:rsidRPr="00740F6E">
        <w:rPr>
          <w:rFonts w:ascii="Times New Roman CE" w:hAnsi="Times New Roman CE" w:cs="Times New Roman"/>
          <w:lang w:val="en-US"/>
        </w:rPr>
        <w:t xml:space="preserve"> extracti</w:t>
      </w:r>
      <w:r w:rsidR="003C0754">
        <w:rPr>
          <w:rFonts w:ascii="Times New Roman CE" w:hAnsi="Times New Roman CE" w:cs="Times New Roman"/>
          <w:lang w:val="en-US"/>
        </w:rPr>
        <w:t>ng</w:t>
      </w:r>
      <w:r w:rsidR="003C0754" w:rsidRPr="00740F6E">
        <w:rPr>
          <w:rFonts w:ascii="Times New Roman CE" w:hAnsi="Times New Roman CE" w:cs="Times New Roman"/>
          <w:lang w:val="en-US"/>
        </w:rPr>
        <w:t xml:space="preserve"> </w:t>
      </w:r>
      <w:r w:rsidR="003C0754">
        <w:rPr>
          <w:rFonts w:ascii="Times New Roman CE" w:hAnsi="Times New Roman CE" w:cs="Times New Roman"/>
          <w:lang w:val="en-US"/>
        </w:rPr>
        <w:t xml:space="preserve">the </w:t>
      </w:r>
      <w:r w:rsidR="00BC32F5" w:rsidRPr="00740F6E">
        <w:rPr>
          <w:rFonts w:ascii="Times New Roman CE" w:hAnsi="Times New Roman CE" w:cs="Times New Roman"/>
          <w:lang w:val="en-US"/>
        </w:rPr>
        <w:t>stored polymers from the bacteria, usually using hot solvents</w:t>
      </w:r>
      <w:r w:rsidR="003C0754">
        <w:rPr>
          <w:rFonts w:ascii="Times New Roman CE" w:hAnsi="Times New Roman CE" w:cs="Times New Roman"/>
          <w:lang w:val="en-US"/>
        </w:rPr>
        <w:t>,</w:t>
      </w:r>
      <w:r w:rsidR="00BC32F5" w:rsidRPr="00740F6E">
        <w:rPr>
          <w:rFonts w:ascii="Times New Roman CE" w:hAnsi="Times New Roman CE" w:cs="Times New Roman"/>
          <w:lang w:val="en-US"/>
        </w:rPr>
        <w:t xml:space="preserve"> which are later recovered. Finally</w:t>
      </w:r>
      <w:r w:rsidR="003C0754">
        <w:rPr>
          <w:rFonts w:ascii="Times New Roman CE" w:hAnsi="Times New Roman CE" w:cs="Times New Roman"/>
          <w:lang w:val="en-US"/>
        </w:rPr>
        <w:t>,</w:t>
      </w:r>
      <w:r w:rsidR="00BC32F5" w:rsidRPr="00740F6E">
        <w:rPr>
          <w:rFonts w:ascii="Times New Roman CE" w:hAnsi="Times New Roman CE" w:cs="Times New Roman"/>
          <w:lang w:val="en-US"/>
        </w:rPr>
        <w:t xml:space="preserve"> </w:t>
      </w:r>
      <w:r w:rsidR="000D42D8">
        <w:rPr>
          <w:rFonts w:ascii="Times New Roman CE" w:hAnsi="Times New Roman CE" w:cs="Times New Roman"/>
          <w:lang w:val="en-US"/>
        </w:rPr>
        <w:t>the polymer is removed from the solution in a precipitation vessel</w:t>
      </w:r>
      <w:r w:rsidR="00BC32F5" w:rsidRPr="00740F6E">
        <w:rPr>
          <w:rFonts w:ascii="Times New Roman CE" w:hAnsi="Times New Roman CE" w:cs="Times New Roman"/>
          <w:lang w:val="en-US"/>
        </w:rPr>
        <w:t xml:space="preserve"> and </w:t>
      </w:r>
      <w:r w:rsidR="00461C59">
        <w:rPr>
          <w:rFonts w:ascii="Times New Roman CE" w:hAnsi="Times New Roman CE" w:cs="Times New Roman"/>
          <w:lang w:val="en-US"/>
        </w:rPr>
        <w:t>subsequently</w:t>
      </w:r>
      <w:r w:rsidR="00BC32F5" w:rsidRPr="00740F6E">
        <w:rPr>
          <w:rFonts w:ascii="Times New Roman CE" w:hAnsi="Times New Roman CE" w:cs="Times New Roman"/>
          <w:lang w:val="en-US"/>
        </w:rPr>
        <w:t xml:space="preserve"> dried and purified</w:t>
      </w:r>
      <w:r w:rsidR="00993F5A" w:rsidRPr="00740F6E">
        <w:rPr>
          <w:rFonts w:ascii="Times New Roman CE" w:hAnsi="Times New Roman CE" w:cs="Times New Roman"/>
          <w:lang w:val="en-US"/>
        </w:rPr>
        <w:t xml:space="preserve"> </w:t>
      </w:r>
      <w:r w:rsidR="00993F5A"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wIKk65qQ","properties":{"formattedCitation":"(Samadhiya, Sangtani, Nogueira, &amp; Bala, 2022)","plainCitation":"(Samadhiya, Sangtani, Nogueira, &amp; Bala, 2022)","noteIndex":0},"citationItems":[{"id":1981,"uris":["http://zotero.org/users/8955362/items/YESE9KJN"],"itemData":{"id":1981,"type":"article-journal","abstract":"Impetuous urbanization and population growth are driving increased demand for plastics to formulate impeccable industrial and biomedical commodities. The everlasting nature and excruciating waste management of petroleum-based plastics have catered to numerous challenges for the environment. However, just implementing various end-of-life management techniques for assimilation and recycling plastics is not a comprehensive remedy; instead, the extensive reliance on finite resources needs to be reduced for sustainable production and plastic product utilization. Microorganisms, such as bacteria and algae, are explored substantially for their bioplastic production repertoire, thus replacing fossil-based plastics sooner or later. Nevertheless, the utilization of pure microbial cultures has led to various operational and economical complications, opening the ventures for the usage of mixed microbial cultures (MMCs) consisting of bacteria and algae for sustainable production of bioplastic. The current review is primarily focuses on elaborating the bioplastic production capabilities of different bacterial and algal strains, followed by discussing the quintessence of MMCs. The present state-of-the-art of bioplastic, different types of bacterial bioplastic, microalgal biocomposites, operational factors influencing the quality and quantity of bioplastic precursors, embracing the potential of bacteria-algae consortia, and the current global status quo of bioplastic production has been summarized extensively.","container-title":"Frontiers in Microbiology","ISSN":"1664-302X","source":"Frontiers","title":"Insightful Advancement and Opportunities for Microbial Bioplastic Production","URL":"https://www.frontiersin.org/articles/10.3389/fmicb.2021.674864","volume":"12","author":[{"family":"Samadhiya","given":"Kanchan"},{"family":"Sangtani","given":"Rimjhim"},{"family":"Nogueira","given":"Regina"},{"family":"Bala","given":"Kiran"}],"accessed":{"date-parts":[["2023",6,12]]},"issued":{"date-parts":[["2022"]]}}}],"schema":"https://github.com/citation-style-language/schema/raw/master/csl-citation.json"} </w:instrText>
      </w:r>
      <w:r w:rsidR="00993F5A"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Samadhiya</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2)</w:t>
      </w:r>
      <w:r w:rsidR="00993F5A" w:rsidRPr="00740F6E">
        <w:rPr>
          <w:rFonts w:ascii="Times New Roman CE" w:hAnsi="Times New Roman CE" w:cs="Times New Roman"/>
          <w:lang w:val="en-US"/>
        </w:rPr>
        <w:fldChar w:fldCharType="end"/>
      </w:r>
      <w:r w:rsidR="00BC32F5" w:rsidRPr="00740F6E">
        <w:rPr>
          <w:rFonts w:ascii="Times New Roman CE" w:hAnsi="Times New Roman CE" w:cs="Times New Roman"/>
          <w:lang w:val="en-US"/>
        </w:rPr>
        <w:t>.</w:t>
      </w:r>
      <w:r w:rsidR="00CA61E6">
        <w:rPr>
          <w:rFonts w:ascii="Times New Roman CE" w:hAnsi="Times New Roman CE" w:cs="Times New Roman"/>
          <w:lang w:val="en-US"/>
        </w:rPr>
        <w:t xml:space="preserve"> </w:t>
      </w:r>
    </w:p>
    <w:p w14:paraId="04259166" w14:textId="480B7D01" w:rsidR="00102422" w:rsidRPr="009547DC" w:rsidRDefault="00102422" w:rsidP="00C649DD">
      <w:pPr>
        <w:spacing w:after="0" w:line="240" w:lineRule="auto"/>
        <w:ind w:firstLine="284"/>
        <w:jc w:val="both"/>
        <w:rPr>
          <w:rFonts w:ascii="Times New Roman CE" w:hAnsi="Times New Roman CE" w:cs="Times New Roman"/>
          <w:spacing w:val="-2"/>
          <w:lang w:val="en-US"/>
        </w:rPr>
      </w:pPr>
      <w:r w:rsidRPr="009547DC">
        <w:rPr>
          <w:rFonts w:ascii="Times New Roman CE" w:hAnsi="Times New Roman CE" w:cs="Times New Roman"/>
          <w:spacing w:val="-2"/>
          <w:lang w:val="en-US"/>
        </w:rPr>
        <w:t>The production system can</w:t>
      </w:r>
      <w:r w:rsidR="003C0754" w:rsidRPr="009547DC">
        <w:rPr>
          <w:rFonts w:ascii="Times New Roman CE" w:hAnsi="Times New Roman CE" w:cs="Times New Roman"/>
          <w:spacing w:val="-2"/>
          <w:lang w:val="en-US"/>
        </w:rPr>
        <w:t xml:space="preserve"> be</w:t>
      </w:r>
      <w:r w:rsidRPr="009547DC">
        <w:rPr>
          <w:rFonts w:ascii="Times New Roman CE" w:hAnsi="Times New Roman CE" w:cs="Times New Roman"/>
          <w:spacing w:val="-2"/>
          <w:lang w:val="en-US"/>
        </w:rPr>
        <w:t xml:space="preserve"> modified and/or engineered to produce different polymers or copolymers. However</w:t>
      </w:r>
      <w:r w:rsidR="003C0754" w:rsidRPr="009547DC">
        <w:rPr>
          <w:rFonts w:ascii="Times New Roman CE" w:hAnsi="Times New Roman CE" w:cs="Times New Roman"/>
          <w:spacing w:val="-2"/>
          <w:lang w:val="en-US"/>
        </w:rPr>
        <w:t>,</w:t>
      </w:r>
      <w:r w:rsidRPr="009547DC">
        <w:rPr>
          <w:rFonts w:ascii="Times New Roman CE" w:hAnsi="Times New Roman CE" w:cs="Times New Roman"/>
          <w:spacing w:val="-2"/>
          <w:lang w:val="en-US"/>
        </w:rPr>
        <w:t xml:space="preserve"> </w:t>
      </w:r>
      <w:r w:rsidR="000D42D8" w:rsidRPr="009547DC">
        <w:rPr>
          <w:rFonts w:ascii="Times New Roman CE" w:hAnsi="Times New Roman CE" w:cs="Times New Roman"/>
          <w:spacing w:val="-2"/>
          <w:lang w:val="en-US"/>
        </w:rPr>
        <w:t>compared to other materials with similar properties, their cost is still relatively high, limiting</w:t>
      </w:r>
      <w:r w:rsidR="003C0754" w:rsidRPr="009547DC">
        <w:rPr>
          <w:rFonts w:ascii="Times New Roman CE" w:hAnsi="Times New Roman CE" w:cs="Times New Roman"/>
          <w:spacing w:val="-2"/>
          <w:lang w:val="en-US"/>
        </w:rPr>
        <w:t xml:space="preserve"> </w:t>
      </w:r>
      <w:r w:rsidRPr="009547DC">
        <w:rPr>
          <w:rFonts w:ascii="Times New Roman CE" w:hAnsi="Times New Roman CE" w:cs="Times New Roman"/>
          <w:spacing w:val="-2"/>
          <w:lang w:val="en-US"/>
        </w:rPr>
        <w:t xml:space="preserve">their commercial potential. </w:t>
      </w:r>
      <w:r w:rsidR="003C0754" w:rsidRPr="009547DC">
        <w:rPr>
          <w:rFonts w:ascii="Times New Roman CE" w:hAnsi="Times New Roman CE" w:cs="Times New Roman"/>
          <w:spacing w:val="-2"/>
          <w:lang w:val="en-US"/>
        </w:rPr>
        <w:t>Nevertheless</w:t>
      </w:r>
      <w:r w:rsidR="000D42D8" w:rsidRPr="009547DC">
        <w:rPr>
          <w:rFonts w:ascii="Times New Roman CE" w:hAnsi="Times New Roman CE" w:cs="Times New Roman"/>
          <w:spacing w:val="-2"/>
          <w:lang w:val="en-US"/>
        </w:rPr>
        <w:t>,</w:t>
      </w:r>
      <w:r w:rsidR="003C0754" w:rsidRPr="009547DC">
        <w:rPr>
          <w:rFonts w:ascii="Times New Roman CE" w:hAnsi="Times New Roman CE" w:cs="Times New Roman"/>
          <w:spacing w:val="-2"/>
          <w:lang w:val="en-US"/>
        </w:rPr>
        <w:t xml:space="preserve"> </w:t>
      </w:r>
      <w:r w:rsidRPr="009547DC">
        <w:rPr>
          <w:rFonts w:ascii="Times New Roman CE" w:hAnsi="Times New Roman CE" w:cs="Times New Roman"/>
          <w:spacing w:val="-2"/>
          <w:lang w:val="en-US"/>
        </w:rPr>
        <w:t>there are laboratory/small</w:t>
      </w:r>
      <w:r w:rsidR="003C0754" w:rsidRPr="009547DC">
        <w:rPr>
          <w:rFonts w:ascii="Times New Roman CE" w:hAnsi="Times New Roman CE" w:cs="Times New Roman"/>
          <w:spacing w:val="-2"/>
          <w:lang w:val="en-US"/>
        </w:rPr>
        <w:t>-</w:t>
      </w:r>
      <w:r w:rsidRPr="009547DC">
        <w:rPr>
          <w:rFonts w:ascii="Times New Roman CE" w:hAnsi="Times New Roman CE" w:cs="Times New Roman"/>
          <w:spacing w:val="-2"/>
          <w:lang w:val="en-US"/>
        </w:rPr>
        <w:t xml:space="preserve">scale approaches </w:t>
      </w:r>
      <w:r w:rsidR="003C0754" w:rsidRPr="009547DC">
        <w:rPr>
          <w:rFonts w:ascii="Times New Roman CE" w:hAnsi="Times New Roman CE" w:cs="Times New Roman"/>
          <w:spacing w:val="-2"/>
          <w:lang w:val="en-US"/>
        </w:rPr>
        <w:t xml:space="preserve">that </w:t>
      </w:r>
      <w:r w:rsidRPr="009547DC">
        <w:rPr>
          <w:rFonts w:ascii="Times New Roman CE" w:hAnsi="Times New Roman CE" w:cs="Times New Roman"/>
          <w:spacing w:val="-2"/>
          <w:lang w:val="en-US"/>
        </w:rPr>
        <w:t>utilize different</w:t>
      </w:r>
      <w:r w:rsidR="000D42D8" w:rsidRPr="009547DC">
        <w:rPr>
          <w:rFonts w:ascii="Times New Roman CE" w:hAnsi="Times New Roman CE" w:cs="Times New Roman"/>
          <w:spacing w:val="-2"/>
          <w:lang w:val="en-US"/>
        </w:rPr>
        <w:t xml:space="preserve"> </w:t>
      </w:r>
      <w:r w:rsidR="003C0754" w:rsidRPr="009547DC">
        <w:rPr>
          <w:rFonts w:ascii="Times New Roman CE" w:hAnsi="Times New Roman CE" w:cs="Times New Roman"/>
          <w:spacing w:val="-2"/>
          <w:lang w:val="en-US"/>
        </w:rPr>
        <w:t>and</w:t>
      </w:r>
      <w:r w:rsidRPr="009547DC">
        <w:rPr>
          <w:rFonts w:ascii="Times New Roman CE" w:hAnsi="Times New Roman CE" w:cs="Times New Roman"/>
          <w:spacing w:val="-2"/>
          <w:lang w:val="en-US"/>
        </w:rPr>
        <w:t xml:space="preserve"> less expensive feedstocks, mainly waste materials such as waste plants oils, waste animal fats, municipal waste, pulp industry, sugar industry, coffee industry and </w:t>
      </w:r>
      <w:r w:rsidR="00A10EC9" w:rsidRPr="009547DC">
        <w:rPr>
          <w:rFonts w:ascii="Times New Roman CE" w:hAnsi="Times New Roman CE" w:cs="Times New Roman"/>
          <w:spacing w:val="-2"/>
          <w:lang w:val="en-US"/>
        </w:rPr>
        <w:t>other feedstocks</w:t>
      </w:r>
      <w:r w:rsidR="00952DE6" w:rsidRPr="009547DC">
        <w:rPr>
          <w:rFonts w:ascii="Times New Roman CE" w:hAnsi="Times New Roman CE" w:cs="Times New Roman"/>
          <w:spacing w:val="-2"/>
          <w:lang w:val="en-US"/>
        </w:rPr>
        <w:t xml:space="preserve"> suitable for</w:t>
      </w:r>
      <w:r w:rsidR="00A10EC9" w:rsidRPr="009547DC">
        <w:rPr>
          <w:rFonts w:ascii="Times New Roman CE" w:hAnsi="Times New Roman CE" w:cs="Times New Roman"/>
          <w:spacing w:val="-2"/>
          <w:lang w:val="en-US"/>
        </w:rPr>
        <w:t xml:space="preserve"> microbial fermentation</w:t>
      </w:r>
      <w:r w:rsidR="000D42D8" w:rsidRPr="009547DC">
        <w:rPr>
          <w:rFonts w:ascii="Times New Roman CE" w:hAnsi="Times New Roman CE" w:cs="Times New Roman"/>
          <w:spacing w:val="-2"/>
          <w:lang w:val="en-US"/>
        </w:rPr>
        <w:t>,</w:t>
      </w:r>
      <w:r w:rsidR="00A10EC9" w:rsidRPr="009547DC">
        <w:rPr>
          <w:rFonts w:ascii="Times New Roman CE" w:hAnsi="Times New Roman CE" w:cs="Times New Roman"/>
          <w:spacing w:val="-2"/>
          <w:lang w:val="en-US"/>
        </w:rPr>
        <w:t xml:space="preserve"> </w:t>
      </w:r>
      <w:r w:rsidR="00952DE6" w:rsidRPr="009547DC">
        <w:rPr>
          <w:rFonts w:ascii="Times New Roman CE" w:hAnsi="Times New Roman CE" w:cs="Times New Roman"/>
          <w:spacing w:val="-2"/>
          <w:lang w:val="en-US"/>
        </w:rPr>
        <w:t xml:space="preserve">which </w:t>
      </w:r>
      <w:r w:rsidR="000D42D8" w:rsidRPr="009547DC">
        <w:rPr>
          <w:rFonts w:ascii="Times New Roman CE" w:hAnsi="Times New Roman CE" w:cs="Times New Roman"/>
          <w:spacing w:val="-2"/>
          <w:lang w:val="en-US"/>
        </w:rPr>
        <w:t>is</w:t>
      </w:r>
      <w:r w:rsidR="00A10EC9" w:rsidRPr="009547DC">
        <w:rPr>
          <w:rFonts w:ascii="Times New Roman CE" w:hAnsi="Times New Roman CE" w:cs="Times New Roman"/>
          <w:spacing w:val="-2"/>
          <w:lang w:val="en-US"/>
        </w:rPr>
        <w:t xml:space="preserve"> less expensive </w:t>
      </w:r>
      <w:r w:rsidR="00952DE6" w:rsidRPr="009547DC">
        <w:rPr>
          <w:rFonts w:ascii="Times New Roman CE" w:hAnsi="Times New Roman CE" w:cs="Times New Roman"/>
          <w:spacing w:val="-2"/>
          <w:lang w:val="en-US"/>
        </w:rPr>
        <w:t xml:space="preserve">compared to the </w:t>
      </w:r>
      <w:r w:rsidR="00A10EC9" w:rsidRPr="009547DC">
        <w:rPr>
          <w:rFonts w:ascii="Times New Roman CE" w:hAnsi="Times New Roman CE" w:cs="Times New Roman"/>
          <w:spacing w:val="-2"/>
          <w:lang w:val="en-US"/>
        </w:rPr>
        <w:t xml:space="preserve">current ones </w:t>
      </w:r>
      <w:r w:rsidR="00A10EC9" w:rsidRPr="009547DC">
        <w:rPr>
          <w:rFonts w:ascii="Times New Roman CE" w:hAnsi="Times New Roman CE" w:cs="Times New Roman"/>
          <w:spacing w:val="-2"/>
          <w:lang w:val="en-US"/>
        </w:rPr>
        <w:fldChar w:fldCharType="begin"/>
      </w:r>
      <w:r w:rsidR="00A94214" w:rsidRPr="009547DC">
        <w:rPr>
          <w:rFonts w:ascii="Times New Roman CE" w:hAnsi="Times New Roman CE" w:cs="Times New Roman"/>
          <w:spacing w:val="-2"/>
          <w:lang w:val="en-US"/>
        </w:rPr>
        <w:instrText xml:space="preserve"> ADDIN ZOTERO_ITEM CSL_CITATION {"citationID":"DTpaNpNE","properties":{"formattedCitation":"(Arcos-Hernandez et al., 2013; Ganesh Saratale et al., 2021; Ray, Prajapati, Patel, &amp; Trivedi, 2016; Rhu, Lee, Kim, &amp; Choi, 2003; Wr\\uc0\\u243{}blewska-Krepsztul et al., 2018)","plainCitation":"(Arcos-Hernandez et al., 2013; Ganesh Saratale et al., 2021; Ray, Prajapati, Patel, &amp; Trivedi, 2016; Rhu, Lee, Kim, &amp; Choi, 2003; Wróblewska-Krepsztul et al., 2018)","noteIndex":0},"citationItems":[{"id":1970,"uris":["http://zotero.org/users/8955362/items/ZLMVPLTU"],"itemData":{"id":1970,"type":"article-journal","abstract":"This paper presents an assessment of the production of polyhydroxyalkanoates (PHA) in biomass sourced from wastewater treatment plants (WWTPs). The purpose was to examine both the potential for more generic utilization of waste activated sludge as biomass for PHA production and the quality of the polymers produced.","container-title":"Waste and Biomass Valorization","DOI":"10.1007/s12649-012-9165-z","ISSN":"1877-265X","issue":"1","journalAbbreviation":"Waste Biomass Valor","language":"en","page":"117-127","source":"Springer Link","title":"Waste Activated Sludge as Biomass for Production of Commercial-Grade Polyhydroxyalkanoate (PHA)","volume":"4","author":[{"family":"Arcos-Hernandez","given":"M. V."},{"family":"Pratt","given":"S."},{"family":"Laycock","given":"B."},{"family":"Johansson","given":"P."},{"family":"Werker","given":"A."},{"family":"Lant","given":"P. A."}],"issued":{"date-parts":[["2013",3,1]]}},"label":"page"},{"id":1969,"uris":["http://zotero.org/users/8955362/items/3VIGGS4H"],"itemData":{"id":1969,"type":"article-journal","abstract":"Polyhydroxyalkanoates (PHA) are appealing as an important alternative to replace synthetic plastics owing to its comparable physicochemical properties to that of synthetic plastics, and biodegradable and biocompatible nature. This review gives an inclusive overview of the current research activities dealing with PHA production by utilizing different waste fluxes generated from food, milk and sugar processing industries. Valorization of these waste fluxes makes the process cost effective and practically applicable. Recent advances in the approaches adopted for waste treatment, fermentation strategies, and genetic engineering can give insights to the researchers for future direction of waste to bioplastics production. Lastly, synthesis and application of PHA-nanocomposites, research and development challenges, future perspectives for sustainable and cost-effective PHB production are also discussed. In addition, the review addresses the useful information about the opportunities and confines associated with the sustainable PHA production using different waste streams and their evaluation for commercial implementation within a biorefinery.","container-title":"Bioresource Technology","DOI":"10.1016/j.biortech.2021.124685","ISSN":"0960-8524","journalAbbreviation":"Bioresource Technology","language":"en","page":"124685","source":"ScienceDirect","title":"A comprehensive overview and recent advances on polyhydroxyalkanoates (PHA) production using various organic waste streams","volume":"325","author":[{"family":"Ganesh Saratale","given":"Rijuta"},{"family":"Cho","given":"Si-Kyung"},{"family":"Dattatraya Saratale","given":"Ganesh"},{"family":"Kadam","given":"Avinash A."},{"family":"Ghodake","given":"Gajanan S."},{"family":"Kumar","given":"Manu"},{"family":"Naresh Bharagava","given":"Ram"},{"family":"Kumar","given":"Gopalakrishnan"},{"family":"Su Kim","given":"Dong"},{"family":"Mulla","given":"Sikandar I."},{"family":"Seung Shin","given":"Han"}],"issued":{"date-parts":[["2021",4,1]]}},"label":"page"},{"id":1971,"uris":["http://zotero.org/users/8955362/items/2QR8DC79"],"itemData":{"id":1971,"type":"article-journal","abstract":"Polyhydroxyalkanoates (PHAs) have been considered as a good alternative for petrochemical based polymers due to its biodegradability. However, a high production cost limits their acceptance in industries. In present work, efforts have been made to optimize the production of PHA by Pannonibacter phragmitetus ERC8 using glycerol waste as a sole carbon source, with enhanced polymer production in a cost effective way. To check the possibility of growth and polymer accumulation potential of P. phragmitetus ERC8, various low cost substrates such as food waste, mutton tallow, whey, sugarcane bagasse, corn steep liquor and glycerol waste were used. Optimum concentration of selected factors obtained as response of statistical experimental design were 0.8% (v/v) glycerol waste, 0.26% (w/v) BHM and 1.25%OD as an inoculum for the maximum PHA production. The suggested model was validated and maximum 1.36g/L of PHA production was obtained after 96h. PHA production of 1.87g/L was achieved in 5L (working volume 3L) lab scale bioreactor with the suggested media components by RSM (Response Surface Methodology). Characterization of the PHA by NMR spectroscopy revealed that the polymer was a hetromonomer of (R)-3-hydroxybutyrate and medium chain length 3HA[(R)-3-hydroxyalkanoate] monomers.","container-title":"International Journal of Biological Macromolecules","DOI":"10.1016/j.ijbiomac.2016.02.002","ISSN":"0141-8130","journalAbbreviation":"International Journal of Biological Macromolecules","language":"en","page":"741-749","source":"ScienceDirect","title":"Optimization and characterization of PHA from isolate Pannonibacter phragmitetus ERC8 using glycerol waste","volume":"86","author":[{"family":"Ray","given":"Sanket"},{"family":"Prajapati","given":"Vimal"},{"family":"Patel","given":"Kamlesh"},{"family":"Trivedi","given":"Ujjval"}],"issued":{"date-parts":[["2016",5,1]]}},"label":"page"},{"id":1967,"uris":["http://zotero.org/users/8955362/items/T8CF9VL7"],"itemData":{"id":1967,"type":"article-journal","abstract":"PHA (polyhydroxyalkanoate) production was attempted with SBRs from food waste. Seed microbes were collected from a sewage treatment plant with a biological nutrient removal process, and acclimated with synthetic substrate prior to the application of the fermented food waste. Laboratory SBRs were used to produce PHA with limited oxygen and nutrients. The maximum content of 51% PHA was obtained with an anaerobic/aerobic cycle with P limitation, and the yield was estimated to be about 0.05 gPHAproduced/gCODapplied or 25 kg PHA/dry ton of food waste, assuming more than 40% of the PHA contents were recoverable. PHB/PHA ratios were 0.74 to 0.77 due to the higher acetate concentrations. Economical analysis seemed to suggest the PHA produced from the food waste could be an alternative material to produce the biodegradable plastic to be used for the collection bags for solid waste.","container-title":"Water Science and Technology","DOI":"10.2166/wst.2003.0472","ISSN":"0273-1223","issue":"8","journalAbbreviation":"Water Science and Technology","page":"221-228","source":"Silverchair","title":"Polyhydroxyalkanoate (PHA) production from waste","volume":"48","author":[{"family":"Rhu","given":"D.H."},{"family":"Lee","given":"W.H."},{"family":"Kim","given":"J.Y."},{"family":"Choi","given":"E."}],"issued":{"date-parts":[["2003",11,1]]}},"label":"page"},{"id":2075,"uris":["http://zotero.org/users/8955362/items/245LAS9P"],"itemData":{"id":2075,"type":"article-journal","abstract":"Plastic-based materials are frequently used in packaging and can be seen universally in both the developed and developing societies. At present, most of the currently used food packaging materials are nondegradable and are creating serious environmental problems. New technologies are being explored and developed to study the complex interaction between the food packaging materials and food. For example, nanocomposite of cellulose constitutes environmentally friendly packaging, which is easily recycled by combustion and requires low power consumption in production. There are several such biodegradable materials which are available at a low price, have good mechanical properties and allow disposal in the soil. This is advantageous because biological degradation produces only carbon dioxide, water, and inorganic compounds to name a few. It has also been discovered that biodegradable plastics made of such materials can be disposed of together with organic waste. The widespread use of biopolymers in the place of standard plastics would help to reduce the weight of waste. Therefore, biodegradable materials take part in the natural cycle “from nature to nature” and play an important role for environmental sustainability. So, in this article, we briefly summarize the different characteristic of biodegradable polymers being used in food packaging applications.","container-title":"International Journal of Polymer Analysis and Characterization","DOI":"10.1080/1023666X.2018.1455382","ISSN":"1023-666X","issue":"4","note":"publisher: Taylor &amp; Francis\n_eprint: https://doi.org/10.1080/1023666X.2018.1455382","page":"383-395","source":"Taylor and Francis+NEJM","title":"Recent progress in biodegradable polymers and nanocomposite-based packaging materials for sustainable environment","volume":"23","author":[{"family":"Wróblewska-Krepsztul","given":"Jolanta"},{"family":"Rydzkowski","given":"Tomasz"},{"family":"Borowski","given":"Gabriel"},{"family":"Szczypiński","given":"Mieczysław"},{"family":"Klepka","given":"Tomasz"},{"family":"Thakur","given":"Vijay Kumar"}],"issued":{"date-parts":[["2018",5,19]]}},"label":"page"}],"schema":"https://github.com/citation-style-language/schema/raw/master/csl-citation.json"} </w:instrText>
      </w:r>
      <w:r w:rsidR="00A10EC9" w:rsidRPr="009547DC">
        <w:rPr>
          <w:rFonts w:ascii="Times New Roman CE" w:hAnsi="Times New Roman CE" w:cs="Times New Roman"/>
          <w:spacing w:val="-2"/>
          <w:lang w:val="en-US"/>
        </w:rPr>
        <w:fldChar w:fldCharType="separate"/>
      </w:r>
      <w:r w:rsidR="00A94214" w:rsidRPr="009547DC">
        <w:rPr>
          <w:rFonts w:ascii="Times New Roman CE" w:hAnsi="Times New Roman CE" w:cs="Times New Roman CE"/>
          <w:spacing w:val="-2"/>
          <w:szCs w:val="24"/>
          <w:lang w:val="en-US"/>
        </w:rPr>
        <w:t>(Arcos-Hernandez et al. 2013</w:t>
      </w:r>
      <w:r w:rsidR="001E0DA3" w:rsidRPr="009547DC">
        <w:rPr>
          <w:rFonts w:ascii="Times New Roman CE" w:hAnsi="Times New Roman CE" w:cs="Times New Roman CE"/>
          <w:spacing w:val="-2"/>
          <w:szCs w:val="24"/>
          <w:lang w:val="en-US"/>
        </w:rPr>
        <w:t>,</w:t>
      </w:r>
      <w:r w:rsidR="00A94214" w:rsidRPr="009547DC">
        <w:rPr>
          <w:rFonts w:ascii="Times New Roman CE" w:hAnsi="Times New Roman CE" w:cs="Times New Roman CE"/>
          <w:spacing w:val="-2"/>
          <w:szCs w:val="24"/>
          <w:lang w:val="en-US"/>
        </w:rPr>
        <w:t xml:space="preserve"> Ganesh Saratale et al. 2021</w:t>
      </w:r>
      <w:r w:rsidR="001E0DA3" w:rsidRPr="009547DC">
        <w:rPr>
          <w:rFonts w:ascii="Times New Roman CE" w:hAnsi="Times New Roman CE" w:cs="Times New Roman CE"/>
          <w:spacing w:val="-2"/>
          <w:szCs w:val="24"/>
          <w:lang w:val="en-US"/>
        </w:rPr>
        <w:t>,</w:t>
      </w:r>
      <w:r w:rsidR="00A94214" w:rsidRPr="009547DC">
        <w:rPr>
          <w:rFonts w:ascii="Times New Roman CE" w:hAnsi="Times New Roman CE" w:cs="Times New Roman CE"/>
          <w:spacing w:val="-2"/>
          <w:szCs w:val="24"/>
          <w:lang w:val="en-US"/>
        </w:rPr>
        <w:t xml:space="preserve"> Ray</w:t>
      </w:r>
      <w:r w:rsidR="001E0DA3" w:rsidRPr="009547DC">
        <w:rPr>
          <w:rFonts w:ascii="Times New Roman CE" w:hAnsi="Times New Roman CE" w:cs="Times New Roman CE"/>
          <w:spacing w:val="-2"/>
          <w:lang w:val="en-GB"/>
        </w:rPr>
        <w:t xml:space="preserve"> et al.</w:t>
      </w:r>
      <w:r w:rsidR="00A94214" w:rsidRPr="009547DC">
        <w:rPr>
          <w:rFonts w:ascii="Times New Roman CE" w:hAnsi="Times New Roman CE" w:cs="Times New Roman CE"/>
          <w:spacing w:val="-2"/>
          <w:szCs w:val="24"/>
          <w:lang w:val="en-US"/>
        </w:rPr>
        <w:t xml:space="preserve"> 2016</w:t>
      </w:r>
      <w:r w:rsidR="001E0DA3" w:rsidRPr="009547DC">
        <w:rPr>
          <w:rFonts w:ascii="Times New Roman CE" w:hAnsi="Times New Roman CE" w:cs="Times New Roman CE"/>
          <w:spacing w:val="-2"/>
          <w:szCs w:val="24"/>
          <w:lang w:val="en-US"/>
        </w:rPr>
        <w:t>,</w:t>
      </w:r>
      <w:r w:rsidR="00A94214" w:rsidRPr="009547DC">
        <w:rPr>
          <w:rFonts w:ascii="Times New Roman CE" w:hAnsi="Times New Roman CE" w:cs="Times New Roman CE"/>
          <w:spacing w:val="-2"/>
          <w:szCs w:val="24"/>
          <w:lang w:val="en-US"/>
        </w:rPr>
        <w:t xml:space="preserve"> Rhu</w:t>
      </w:r>
      <w:r w:rsidR="001E0DA3" w:rsidRPr="009547DC">
        <w:rPr>
          <w:rFonts w:ascii="Times New Roman CE" w:hAnsi="Times New Roman CE" w:cs="Times New Roman CE"/>
          <w:spacing w:val="-2"/>
          <w:lang w:val="en-GB"/>
        </w:rPr>
        <w:t xml:space="preserve"> et al.</w:t>
      </w:r>
      <w:r w:rsidR="00A94214" w:rsidRPr="009547DC">
        <w:rPr>
          <w:rFonts w:ascii="Times New Roman CE" w:hAnsi="Times New Roman CE" w:cs="Times New Roman CE"/>
          <w:spacing w:val="-2"/>
          <w:szCs w:val="24"/>
          <w:lang w:val="en-US"/>
        </w:rPr>
        <w:t xml:space="preserve"> 2003</w:t>
      </w:r>
      <w:r w:rsidR="001E0DA3" w:rsidRPr="009547DC">
        <w:rPr>
          <w:rFonts w:ascii="Times New Roman CE" w:hAnsi="Times New Roman CE" w:cs="Times New Roman CE"/>
          <w:spacing w:val="-2"/>
          <w:szCs w:val="24"/>
          <w:lang w:val="en-US"/>
        </w:rPr>
        <w:t>,</w:t>
      </w:r>
      <w:r w:rsidR="00A94214" w:rsidRPr="009547DC">
        <w:rPr>
          <w:rFonts w:ascii="Times New Roman CE" w:hAnsi="Times New Roman CE" w:cs="Times New Roman CE"/>
          <w:spacing w:val="-2"/>
          <w:szCs w:val="24"/>
          <w:lang w:val="en-US"/>
        </w:rPr>
        <w:t xml:space="preserve"> Wróblewska-Krepsztul et al. 2018)</w:t>
      </w:r>
      <w:r w:rsidR="00A10EC9" w:rsidRPr="009547DC">
        <w:rPr>
          <w:rFonts w:ascii="Times New Roman CE" w:hAnsi="Times New Roman CE" w:cs="Times New Roman"/>
          <w:spacing w:val="-2"/>
          <w:lang w:val="en-US"/>
        </w:rPr>
        <w:fldChar w:fldCharType="end"/>
      </w:r>
      <w:r w:rsidR="00A10EC9" w:rsidRPr="009547DC">
        <w:rPr>
          <w:rFonts w:ascii="Times New Roman CE" w:hAnsi="Times New Roman CE" w:cs="Times New Roman"/>
          <w:spacing w:val="-2"/>
          <w:lang w:val="en-US"/>
        </w:rPr>
        <w:t xml:space="preserve">. The main drawback in the </w:t>
      </w:r>
      <w:r w:rsidR="00952DE6" w:rsidRPr="009547DC">
        <w:rPr>
          <w:rFonts w:ascii="Times New Roman CE" w:hAnsi="Times New Roman CE" w:cs="Times New Roman"/>
          <w:spacing w:val="-2"/>
          <w:lang w:val="en-US"/>
        </w:rPr>
        <w:t>large-</w:t>
      </w:r>
      <w:r w:rsidR="00A10EC9" w:rsidRPr="009547DC">
        <w:rPr>
          <w:rFonts w:ascii="Times New Roman CE" w:hAnsi="Times New Roman CE" w:cs="Times New Roman"/>
          <w:spacing w:val="-2"/>
          <w:lang w:val="en-US"/>
        </w:rPr>
        <w:t>scale commercialization of PHA and other microbial polymers is their production cost</w:t>
      </w:r>
      <w:r w:rsidR="00952DE6" w:rsidRPr="009547DC">
        <w:rPr>
          <w:rFonts w:ascii="Times New Roman CE" w:hAnsi="Times New Roman CE" w:cs="Times New Roman"/>
          <w:spacing w:val="-2"/>
          <w:lang w:val="en-US"/>
        </w:rPr>
        <w:t>, which ranges f</w:t>
      </w:r>
      <w:r w:rsidR="000D42D8" w:rsidRPr="009547DC">
        <w:rPr>
          <w:rFonts w:ascii="Times New Roman CE" w:hAnsi="Times New Roman CE" w:cs="Times New Roman"/>
          <w:spacing w:val="-2"/>
          <w:lang w:val="en-US"/>
        </w:rPr>
        <w:t>ro</w:t>
      </w:r>
      <w:r w:rsidR="00952DE6" w:rsidRPr="009547DC">
        <w:rPr>
          <w:rFonts w:ascii="Times New Roman CE" w:hAnsi="Times New Roman CE" w:cs="Times New Roman"/>
          <w:spacing w:val="-2"/>
          <w:lang w:val="en-US"/>
        </w:rPr>
        <w:t xml:space="preserve">m </w:t>
      </w:r>
      <w:r w:rsidR="00A10EC9" w:rsidRPr="009547DC">
        <w:rPr>
          <w:rFonts w:ascii="Times New Roman CE" w:hAnsi="Times New Roman CE" w:cs="Times New Roman"/>
          <w:spacing w:val="-2"/>
          <w:lang w:val="en-US"/>
        </w:rPr>
        <w:t xml:space="preserve">8000-16000 US$ per </w:t>
      </w:r>
      <w:r w:rsidR="00BE2150" w:rsidRPr="009547DC">
        <w:rPr>
          <w:rFonts w:ascii="Times New Roman CE" w:hAnsi="Times New Roman CE" w:cs="Times New Roman"/>
          <w:spacing w:val="-2"/>
          <w:lang w:val="en-US"/>
        </w:rPr>
        <w:t>Mt</w:t>
      </w:r>
      <w:r w:rsidR="00952DE6" w:rsidRPr="009547DC">
        <w:rPr>
          <w:rFonts w:ascii="Times New Roman CE" w:hAnsi="Times New Roman CE" w:cs="Times New Roman"/>
          <w:spacing w:val="-2"/>
          <w:lang w:val="en-US"/>
        </w:rPr>
        <w:t>. This</w:t>
      </w:r>
      <w:r w:rsidR="006A0928" w:rsidRPr="009547DC">
        <w:rPr>
          <w:rFonts w:ascii="Times New Roman CE" w:hAnsi="Times New Roman CE" w:cs="Times New Roman"/>
          <w:spacing w:val="-2"/>
          <w:lang w:val="en-US"/>
        </w:rPr>
        <w:t xml:space="preserve"> </w:t>
      </w:r>
      <w:r w:rsidR="00952DE6" w:rsidRPr="009547DC">
        <w:rPr>
          <w:rFonts w:ascii="Times New Roman CE" w:hAnsi="Times New Roman CE" w:cs="Times New Roman"/>
          <w:spacing w:val="-2"/>
          <w:lang w:val="en-US"/>
        </w:rPr>
        <w:t xml:space="preserve">cost </w:t>
      </w:r>
      <w:r w:rsidR="00BE2150" w:rsidRPr="009547DC">
        <w:rPr>
          <w:rFonts w:ascii="Times New Roman CE" w:hAnsi="Times New Roman CE" w:cs="Times New Roman"/>
          <w:spacing w:val="-2"/>
          <w:lang w:val="en-US"/>
        </w:rPr>
        <w:t xml:space="preserve">is about three times </w:t>
      </w:r>
      <w:r w:rsidR="00952DE6" w:rsidRPr="009547DC">
        <w:rPr>
          <w:rFonts w:ascii="Times New Roman CE" w:hAnsi="Times New Roman CE" w:cs="Times New Roman"/>
          <w:spacing w:val="-2"/>
          <w:lang w:val="en-US"/>
        </w:rPr>
        <w:t xml:space="preserve">higher than </w:t>
      </w:r>
      <w:r w:rsidR="00BE2150" w:rsidRPr="009547DC">
        <w:rPr>
          <w:rFonts w:ascii="Times New Roman CE" w:hAnsi="Times New Roman CE" w:cs="Times New Roman"/>
          <w:spacing w:val="-2"/>
          <w:lang w:val="en-US"/>
        </w:rPr>
        <w:t>the production cost of oil</w:t>
      </w:r>
      <w:r w:rsidR="000D42D8" w:rsidRPr="009547DC">
        <w:rPr>
          <w:rFonts w:ascii="Times New Roman CE" w:hAnsi="Times New Roman CE" w:cs="Times New Roman"/>
          <w:spacing w:val="-2"/>
          <w:lang w:val="en-US"/>
        </w:rPr>
        <w:t>-</w:t>
      </w:r>
      <w:r w:rsidR="00BE2150" w:rsidRPr="009547DC">
        <w:rPr>
          <w:rFonts w:ascii="Times New Roman CE" w:hAnsi="Times New Roman CE" w:cs="Times New Roman"/>
          <w:spacing w:val="-2"/>
          <w:lang w:val="en-US"/>
        </w:rPr>
        <w:t xml:space="preserve">based polymers and around 50% of that price is </w:t>
      </w:r>
      <w:r w:rsidR="00952DE6" w:rsidRPr="009547DC">
        <w:rPr>
          <w:rFonts w:ascii="Times New Roman CE" w:hAnsi="Times New Roman CE" w:cs="Times New Roman"/>
          <w:spacing w:val="-2"/>
          <w:lang w:val="en-US"/>
        </w:rPr>
        <w:t>attributed</w:t>
      </w:r>
      <w:r w:rsidR="00BE2150" w:rsidRPr="009547DC">
        <w:rPr>
          <w:rFonts w:ascii="Times New Roman CE" w:hAnsi="Times New Roman CE" w:cs="Times New Roman"/>
          <w:spacing w:val="-2"/>
          <w:lang w:val="en-US"/>
        </w:rPr>
        <w:t xml:space="preserve"> </w:t>
      </w:r>
      <w:r w:rsidR="00952DE6" w:rsidRPr="009547DC">
        <w:rPr>
          <w:rFonts w:ascii="Times New Roman CE" w:hAnsi="Times New Roman CE" w:cs="Times New Roman"/>
          <w:spacing w:val="-2"/>
          <w:lang w:val="en-US"/>
        </w:rPr>
        <w:t xml:space="preserve">to the cost of the </w:t>
      </w:r>
      <w:r w:rsidR="00BE2150" w:rsidRPr="009547DC">
        <w:rPr>
          <w:rFonts w:ascii="Times New Roman CE" w:hAnsi="Times New Roman CE" w:cs="Times New Roman"/>
          <w:spacing w:val="-2"/>
          <w:lang w:val="en-US"/>
        </w:rPr>
        <w:t xml:space="preserve">food source for the microorganisms </w:t>
      </w:r>
      <w:r w:rsidR="00BE2150" w:rsidRPr="009547DC">
        <w:rPr>
          <w:rFonts w:ascii="Times New Roman CE" w:hAnsi="Times New Roman CE" w:cs="Times New Roman"/>
          <w:spacing w:val="-2"/>
          <w:lang w:val="en-US"/>
        </w:rPr>
        <w:fldChar w:fldCharType="begin"/>
      </w:r>
      <w:r w:rsidR="008B005F" w:rsidRPr="009547DC">
        <w:rPr>
          <w:rFonts w:ascii="Times New Roman CE" w:hAnsi="Times New Roman CE" w:cs="Times New Roman"/>
          <w:spacing w:val="-2"/>
          <w:lang w:val="en-US"/>
        </w:rPr>
        <w:instrText xml:space="preserve"> ADDIN ZOTERO_ITEM CSL_CITATION {"citationID":"pe8ublxb","properties":{"formattedCitation":"(Kosseva &amp; Rusbandi, 2018)","plainCitation":"(Kosseva &amp; Rusbandi, 2018)","noteIndex":0},"citationItems":[{"id":1978,"uris":["http://zotero.org/users/8955362/items/ZEC8QS6U"],"itemData":{"id":1978,"type":"article-journal","abstract":"The aim of the current review is to analyze trends in development of an efficient technology for polyhydroxyalkanoate (PHA) biomanufacture highlighting the up-to-date progress on PHA biosynthesis and focusing on the downstream processing. Three main production pathways were identified: through microbial, enzymic, or plant routes. Microbial fermentation processes were predominant, with a wide range of microorganisms, starting materials and culture conditions reported. Largely, two schemes for recovering PHAs from the reaction medium post fermentation were identified: dissolving biomass to separate PHAs granules with strong oxidants, and extracting PHAs directly from the biomass using suitable solvents. For the valuable industrial scale biosynthesis of PHA several technological elements need to be applied such as robust whole-cell microbial catalyst with its optimal culturing conditions, suitable carbon source, proper mode of process operation, as well as economical and ecological purification methods.","container-title":"International Journal of Biological Macromolecules","DOI":"10.1016/j.ijbiomac.2017.09.054","ISSN":"0141-8130","journalAbbreviation":"International Journal of Biological Macromolecules","language":"en","page":"762-778","source":"ScienceDirect","title":"Trends in the biomanufacture of polyhydroxyalkanoates with focus on downstream processing","volume":"107","author":[{"family":"Kosseva","given":"Maria R."},{"family":"Rusbandi","given":"Edy"}],"issued":{"date-parts":[["2018",2,1]]}}}],"schema":"https://github.com/citation-style-language/schema/raw/master/csl-citation.json"} </w:instrText>
      </w:r>
      <w:r w:rsidR="00BE2150" w:rsidRPr="009547DC">
        <w:rPr>
          <w:rFonts w:ascii="Times New Roman CE" w:hAnsi="Times New Roman CE" w:cs="Times New Roman"/>
          <w:spacing w:val="-2"/>
          <w:lang w:val="en-US"/>
        </w:rPr>
        <w:fldChar w:fldCharType="separate"/>
      </w:r>
      <w:r w:rsidR="00A94214" w:rsidRPr="009547DC">
        <w:rPr>
          <w:rFonts w:ascii="Times New Roman CE" w:hAnsi="Times New Roman CE" w:cs="Times New Roman CE"/>
          <w:spacing w:val="-2"/>
          <w:lang w:val="en-US"/>
        </w:rPr>
        <w:t>(Kosseva &amp; Rusbandi 2018)</w:t>
      </w:r>
      <w:r w:rsidR="00BE2150" w:rsidRPr="009547DC">
        <w:rPr>
          <w:rFonts w:ascii="Times New Roman CE" w:hAnsi="Times New Roman CE" w:cs="Times New Roman"/>
          <w:spacing w:val="-2"/>
          <w:lang w:val="en-US"/>
        </w:rPr>
        <w:fldChar w:fldCharType="end"/>
      </w:r>
      <w:r w:rsidR="00BE2150" w:rsidRPr="009547DC">
        <w:rPr>
          <w:rFonts w:ascii="Times New Roman CE" w:hAnsi="Times New Roman CE" w:cs="Times New Roman"/>
          <w:spacing w:val="-2"/>
          <w:lang w:val="en-US"/>
        </w:rPr>
        <w:t>.</w:t>
      </w:r>
    </w:p>
    <w:p w14:paraId="295E7D16" w14:textId="00921EEE" w:rsidR="003543E9" w:rsidRPr="00740F6E" w:rsidRDefault="003543E9"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 xml:space="preserve">There are several companies currently </w:t>
      </w:r>
      <w:r w:rsidR="00993F5A" w:rsidRPr="00740F6E">
        <w:rPr>
          <w:rFonts w:ascii="Times New Roman CE" w:hAnsi="Times New Roman CE" w:cs="Times New Roman"/>
          <w:lang w:val="en-US"/>
        </w:rPr>
        <w:t>involved in PHA commercial production</w:t>
      </w:r>
      <w:r w:rsidR="00952DE6">
        <w:rPr>
          <w:rFonts w:ascii="Times New Roman CE" w:hAnsi="Times New Roman CE" w:cs="Times New Roman"/>
          <w:lang w:val="en-US"/>
        </w:rPr>
        <w:t>,</w:t>
      </w:r>
      <w:r w:rsidR="00993F5A" w:rsidRPr="00740F6E">
        <w:rPr>
          <w:rFonts w:ascii="Times New Roman CE" w:hAnsi="Times New Roman CE" w:cs="Times New Roman"/>
          <w:lang w:val="en-US"/>
        </w:rPr>
        <w:t xml:space="preserve"> among which are Bio-on (Italy), Poly-</w:t>
      </w:r>
      <w:proofErr w:type="spellStart"/>
      <w:r w:rsidR="00993F5A" w:rsidRPr="00740F6E">
        <w:rPr>
          <w:rFonts w:ascii="Times New Roman CE" w:hAnsi="Times New Roman CE" w:cs="Times New Roman"/>
          <w:lang w:val="en-US"/>
        </w:rPr>
        <w:t>Ferm</w:t>
      </w:r>
      <w:proofErr w:type="spellEnd"/>
      <w:r w:rsidR="00993F5A" w:rsidRPr="00740F6E">
        <w:rPr>
          <w:rFonts w:ascii="Times New Roman CE" w:hAnsi="Times New Roman CE" w:cs="Times New Roman"/>
          <w:lang w:val="en-US"/>
        </w:rPr>
        <w:t xml:space="preserve"> (Canada), </w:t>
      </w:r>
      <w:proofErr w:type="spellStart"/>
      <w:r w:rsidR="00993F5A" w:rsidRPr="00740F6E">
        <w:rPr>
          <w:rFonts w:ascii="Times New Roman CE" w:hAnsi="Times New Roman CE" w:cs="Times New Roman"/>
          <w:lang w:val="en-US"/>
        </w:rPr>
        <w:t>Danimer</w:t>
      </w:r>
      <w:proofErr w:type="spellEnd"/>
      <w:r w:rsidR="00993F5A" w:rsidRPr="00740F6E">
        <w:rPr>
          <w:rFonts w:ascii="Times New Roman CE" w:hAnsi="Times New Roman CE" w:cs="Times New Roman"/>
          <w:lang w:val="en-US"/>
        </w:rPr>
        <w:t xml:space="preserve"> Scientific (USA),</w:t>
      </w:r>
      <w:r w:rsidR="00952DE6">
        <w:rPr>
          <w:rFonts w:ascii="Times New Roman CE" w:hAnsi="Times New Roman CE" w:cs="Times New Roman"/>
          <w:lang w:val="en-US"/>
        </w:rPr>
        <w:t xml:space="preserve"> and</w:t>
      </w:r>
      <w:r w:rsidR="00993F5A" w:rsidRPr="00740F6E">
        <w:rPr>
          <w:rFonts w:ascii="Times New Roman CE" w:hAnsi="Times New Roman CE" w:cs="Times New Roman"/>
          <w:lang w:val="en-US"/>
        </w:rPr>
        <w:t xml:space="preserve"> Tianjin </w:t>
      </w:r>
      <w:proofErr w:type="spellStart"/>
      <w:r w:rsidR="00993F5A" w:rsidRPr="00740F6E">
        <w:rPr>
          <w:rFonts w:ascii="Times New Roman CE" w:hAnsi="Times New Roman CE" w:cs="Times New Roman"/>
          <w:lang w:val="en-US"/>
        </w:rPr>
        <w:t>GreenBio</w:t>
      </w:r>
      <w:proofErr w:type="spellEnd"/>
      <w:r w:rsidR="00993F5A" w:rsidRPr="00740F6E">
        <w:rPr>
          <w:rFonts w:ascii="Times New Roman CE" w:hAnsi="Times New Roman CE" w:cs="Times New Roman"/>
          <w:lang w:val="en-US"/>
        </w:rPr>
        <w:t xml:space="preserve"> Materials (China). </w:t>
      </w:r>
      <w:r w:rsidR="00574E07" w:rsidRPr="00740F6E">
        <w:rPr>
          <w:rFonts w:ascii="Times New Roman CE" w:hAnsi="Times New Roman CE" w:cs="Times New Roman"/>
          <w:lang w:val="en-US"/>
        </w:rPr>
        <w:t xml:space="preserve">While most of the production quota is </w:t>
      </w:r>
      <w:r w:rsidR="00952DE6">
        <w:rPr>
          <w:rFonts w:ascii="Times New Roman CE" w:hAnsi="Times New Roman CE" w:cs="Times New Roman"/>
          <w:lang w:val="en-US"/>
        </w:rPr>
        <w:t>allocated to</w:t>
      </w:r>
      <w:r w:rsidR="00574E07" w:rsidRPr="00740F6E">
        <w:rPr>
          <w:rFonts w:ascii="Times New Roman CE" w:hAnsi="Times New Roman CE" w:cs="Times New Roman"/>
          <w:lang w:val="en-US"/>
        </w:rPr>
        <w:t xml:space="preserve"> manufacturing </w:t>
      </w:r>
      <w:r w:rsidR="00952DE6">
        <w:rPr>
          <w:rFonts w:ascii="Times New Roman CE" w:hAnsi="Times New Roman CE" w:cs="Times New Roman"/>
          <w:lang w:val="en-US"/>
        </w:rPr>
        <w:t xml:space="preserve">the </w:t>
      </w:r>
      <w:r w:rsidR="00574E07" w:rsidRPr="00740F6E">
        <w:rPr>
          <w:rFonts w:ascii="Times New Roman CE" w:hAnsi="Times New Roman CE" w:cs="Times New Roman"/>
          <w:lang w:val="en-US"/>
        </w:rPr>
        <w:t>previously mentioned medical applications (</w:t>
      </w:r>
      <w:r w:rsidR="00952DE6">
        <w:rPr>
          <w:rFonts w:ascii="Times New Roman CE" w:hAnsi="Times New Roman CE" w:cs="Times New Roman"/>
          <w:lang w:val="en-US"/>
        </w:rPr>
        <w:t xml:space="preserve">such as </w:t>
      </w:r>
      <w:r w:rsidR="00574E07" w:rsidRPr="00740F6E">
        <w:rPr>
          <w:rFonts w:ascii="Times New Roman CE" w:hAnsi="Times New Roman CE" w:cs="Times New Roman"/>
          <w:lang w:val="en-US"/>
        </w:rPr>
        <w:t>sutures, wound dressing, surgical meshes, nerve grafting etc.)</w:t>
      </w:r>
      <w:r w:rsidR="00952DE6">
        <w:rPr>
          <w:rFonts w:ascii="Times New Roman CE" w:hAnsi="Times New Roman CE" w:cs="Times New Roman"/>
          <w:lang w:val="en-US"/>
        </w:rPr>
        <w:t>,</w:t>
      </w:r>
      <w:r w:rsidR="00574E07" w:rsidRPr="00740F6E">
        <w:rPr>
          <w:rFonts w:ascii="Times New Roman CE" w:hAnsi="Times New Roman CE" w:cs="Times New Roman"/>
          <w:lang w:val="en-US"/>
        </w:rPr>
        <w:t xml:space="preserve"> a relatively small portion is </w:t>
      </w:r>
      <w:r w:rsidR="00952DE6">
        <w:rPr>
          <w:rFonts w:ascii="Times New Roman CE" w:hAnsi="Times New Roman CE" w:cs="Times New Roman"/>
          <w:lang w:val="en-US"/>
        </w:rPr>
        <w:t>utilized</w:t>
      </w:r>
      <w:r w:rsidR="00574E07" w:rsidRPr="00740F6E">
        <w:rPr>
          <w:rFonts w:ascii="Times New Roman CE" w:hAnsi="Times New Roman CE" w:cs="Times New Roman"/>
          <w:lang w:val="en-US"/>
        </w:rPr>
        <w:t xml:space="preserve"> </w:t>
      </w:r>
      <w:r w:rsidR="00952DE6">
        <w:rPr>
          <w:rFonts w:ascii="Times New Roman CE" w:hAnsi="Times New Roman CE" w:cs="Times New Roman"/>
          <w:lang w:val="en-US"/>
        </w:rPr>
        <w:t>for</w:t>
      </w:r>
      <w:r w:rsidR="00952DE6" w:rsidRPr="00740F6E">
        <w:rPr>
          <w:rFonts w:ascii="Times New Roman CE" w:hAnsi="Times New Roman CE" w:cs="Times New Roman"/>
          <w:lang w:val="en-US"/>
        </w:rPr>
        <w:t xml:space="preserve"> </w:t>
      </w:r>
      <w:r w:rsidR="00574E07" w:rsidRPr="00740F6E">
        <w:rPr>
          <w:rFonts w:ascii="Times New Roman CE" w:hAnsi="Times New Roman CE" w:cs="Times New Roman"/>
          <w:lang w:val="en-US"/>
        </w:rPr>
        <w:t xml:space="preserve">packaging applications, mainly food contact films, straws, </w:t>
      </w:r>
      <w:r w:rsidR="00952DE6">
        <w:rPr>
          <w:rFonts w:ascii="Times New Roman CE" w:hAnsi="Times New Roman CE" w:cs="Times New Roman"/>
          <w:lang w:val="en-US"/>
        </w:rPr>
        <w:t xml:space="preserve">and </w:t>
      </w:r>
      <w:r w:rsidR="00574E07" w:rsidRPr="00740F6E">
        <w:rPr>
          <w:rFonts w:ascii="Times New Roman CE" w:hAnsi="Times New Roman CE" w:cs="Times New Roman"/>
          <w:lang w:val="en-US"/>
        </w:rPr>
        <w:t xml:space="preserve">different flexible products. As proposed by Manikandan et al. </w:t>
      </w:r>
      <w:r w:rsidR="00574E07"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09XaOFVp","properties":{"formattedCitation":"(Manikandan, Pakshirajan, &amp; Pugazhenthi, 2020)","plainCitation":"(Manikandan, Pakshirajan, &amp; Pugazhenthi, 2020)","noteIndex":0},"citationItems":[{"id":1985,"uris":["http://zotero.org/users/8955362/items/7FXYQVT9"],"itemData":{"id":1985,"type":"article-journal","abstract":"Polyhydroxybutyrate (PHB) is a natural polyester of microbial origin and is an excellent substitute for petroleum-based food packaging materials. However, moderate mechanical, thermal and barrier properties limit utilization of PHB for commercial food packaging applications. In order to overcome these drawbacks, the present study evaluated the solution casting method for the preparation of PHB nanocomposite by incorporating various concentration (0–1.3 wt%) of graphene nanoplatelets (Gr-NPs). The prepared nanocomposites were tested for their morphology, mechanical, thermal, barrier, cytotoxicity and biodegradable properties. A Gr-NPs concentration of 0.7 wt% was found to be optimum without any agglomeration. In comparison with pristine PHB, the PHB/Gr-NPs nanocomposite showed a higher melting point (by 10 °C), thermal stability (by 10 °C), tensile strength (by 2 times) along with 3 and 2 times reduction in oxygen and water vapour permeability, respectively. The penetration of UV and visible light was greatly reduced with the addition of Gr-NPs. Furthermore, cytotoxic effect of the prepared nanocomposite was found to be statistically insignificant in comparison with the pristine PHB. A four-fold increase in the shelf life was demonstrated by a simulation study conducted using moisture and oxygen-sensitive food items (potato chips and milk product).","container-title":"International Journal of Biological Macromolecules","DOI":"10.1016/j.ijbiomac.2020.03.084","ISSN":"0141-8130","journalAbbreviation":"International Journal of Biological Macromolecules","language":"en","page":"866-877","source":"ScienceDirect","title":"Preparation and characterization of environmentally safe and highly biodegradable microbial polyhydroxybutyrate (PHB) based graphene nanocomposites for potential food packaging applications","volume":"154","author":[{"family":"Manikandan","given":"N. Arul"},{"family":"Pakshirajan","given":"Kannan"},{"family":"Pugazhenthi","given":"G."}],"issued":{"date-parts":[["2020",7,1]]}}}],"schema":"https://github.com/citation-style-language/schema/raw/master/csl-citation.json"} </w:instrText>
      </w:r>
      <w:r w:rsidR="00574E07"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Manikandan</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0)</w:t>
      </w:r>
      <w:r w:rsidR="00574E07" w:rsidRPr="00740F6E">
        <w:rPr>
          <w:rFonts w:ascii="Times New Roman CE" w:hAnsi="Times New Roman CE" w:cs="Times New Roman"/>
          <w:lang w:val="en-US"/>
        </w:rPr>
        <w:fldChar w:fldCharType="end"/>
      </w:r>
      <w:r w:rsidR="00574E07" w:rsidRPr="00740F6E">
        <w:rPr>
          <w:rFonts w:ascii="Times New Roman CE" w:hAnsi="Times New Roman CE" w:cs="Times New Roman"/>
          <w:lang w:val="en-US"/>
        </w:rPr>
        <w:t xml:space="preserve">, a PHB/graphene nanocomposite was developed with high biodegradability and improved barrier properties for food packaging applications. They have found that </w:t>
      </w:r>
      <w:r w:rsidR="00952DE6">
        <w:rPr>
          <w:rFonts w:ascii="Times New Roman CE" w:hAnsi="Times New Roman CE" w:cs="Times New Roman"/>
          <w:lang w:val="en-US"/>
        </w:rPr>
        <w:t xml:space="preserve">the </w:t>
      </w:r>
      <w:r w:rsidR="00574E07" w:rsidRPr="00740F6E">
        <w:rPr>
          <w:rFonts w:ascii="Times New Roman CE" w:hAnsi="Times New Roman CE" w:cs="Times New Roman"/>
          <w:lang w:val="en-US"/>
        </w:rPr>
        <w:t xml:space="preserve">developed material </w:t>
      </w:r>
      <w:r w:rsidR="00461C59">
        <w:rPr>
          <w:rFonts w:ascii="Times New Roman CE" w:hAnsi="Times New Roman CE" w:cs="Times New Roman"/>
          <w:lang w:val="en-US"/>
        </w:rPr>
        <w:t>significan</w:t>
      </w:r>
      <w:r w:rsidR="00574E07" w:rsidRPr="00740F6E">
        <w:rPr>
          <w:rFonts w:ascii="Times New Roman CE" w:hAnsi="Times New Roman CE" w:cs="Times New Roman"/>
          <w:lang w:val="en-US"/>
        </w:rPr>
        <w:t xml:space="preserve">tly improved the shelf life </w:t>
      </w:r>
      <w:r w:rsidR="00952DE6">
        <w:rPr>
          <w:rFonts w:ascii="Times New Roman CE" w:hAnsi="Times New Roman CE" w:cs="Times New Roman"/>
          <w:lang w:val="en-US"/>
        </w:rPr>
        <w:t>of the investigated products</w:t>
      </w:r>
      <w:r w:rsidR="00806438">
        <w:rPr>
          <w:rFonts w:ascii="Times New Roman CE" w:hAnsi="Times New Roman CE" w:cs="Times New Roman"/>
          <w:lang w:val="en-US"/>
        </w:rPr>
        <w:t>,</w:t>
      </w:r>
      <w:r w:rsidR="00952DE6">
        <w:rPr>
          <w:rFonts w:ascii="Times New Roman CE" w:hAnsi="Times New Roman CE" w:cs="Times New Roman"/>
          <w:lang w:val="en-US"/>
        </w:rPr>
        <w:t xml:space="preserve"> </w:t>
      </w:r>
      <w:r w:rsidR="00574E07" w:rsidRPr="00740F6E">
        <w:rPr>
          <w:rFonts w:ascii="Times New Roman CE" w:hAnsi="Times New Roman CE" w:cs="Times New Roman"/>
          <w:lang w:val="en-US"/>
        </w:rPr>
        <w:t xml:space="preserve">in addition </w:t>
      </w:r>
      <w:r w:rsidR="000D42D8">
        <w:rPr>
          <w:rFonts w:ascii="Times New Roman CE" w:hAnsi="Times New Roman CE" w:cs="Times New Roman"/>
          <w:lang w:val="en-US"/>
        </w:rPr>
        <w:t>to</w:t>
      </w:r>
      <w:r w:rsidR="00574E07" w:rsidRPr="00740F6E">
        <w:rPr>
          <w:rFonts w:ascii="Times New Roman CE" w:hAnsi="Times New Roman CE" w:cs="Times New Roman"/>
          <w:lang w:val="en-US"/>
        </w:rPr>
        <w:t xml:space="preserve"> negligible cytotoxic effect. Similar findings were reported by</w:t>
      </w:r>
      <w:r w:rsidR="004B5983" w:rsidRPr="00740F6E">
        <w:rPr>
          <w:rFonts w:ascii="Times New Roman CE" w:hAnsi="Times New Roman CE" w:cs="Times New Roman"/>
          <w:lang w:val="en-US"/>
        </w:rPr>
        <w:t xml:space="preserve"> Popa et al.</w:t>
      </w:r>
      <w:r w:rsidR="00574E07" w:rsidRPr="00740F6E">
        <w:rPr>
          <w:rFonts w:ascii="Times New Roman CE" w:hAnsi="Times New Roman CE" w:cs="Times New Roman"/>
          <w:lang w:val="en-US"/>
        </w:rPr>
        <w:t xml:space="preserve"> </w:t>
      </w:r>
      <w:r w:rsidR="004B5983"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QP3c5pA7","properties":{"formattedCitation":"(Popa, Frone, &amp; Panaitescu, 2022)","plainCitation":"(Popa, Frone, &amp; Panaitescu, 2022)","noteIndex":0},"citationItems":[{"id":1988,"uris":["http://zotero.org/users/8955362/items/2CL8FLBM"],"itemData":{"id":1988,"type":"article-journal","abstract":"Poly (3-hydroxybutyrate) (PHB) is a valuable bio-based and biodegradable polymer that may substitute common polymers in packaging and biomedical applications provided that the production cost is reduced and some properties improved. Blending PHB with other biodegradable polymers is the most simple and accessible route to reduce costs and to improve properties. This review provides a comprehensive overview on the preparation, properties and application of the PHB blends with other biodegradable polyesters such as medium-chain-length polyhydroxyalkanoates, poly(ε-caprolactone), poly(lactic acid), poly(butylene succinate), poly(propylene carbonate) and poly (butylene adipate-co-terephthalate) or polysaccharides and their derivatives. A special attention has been paid to the miscibility of PHB with these polymers and the compatibilizing methods used to improve the dispersion and interface. The changes in the PHB morphology, thermal, mechanical and barrier properties induced by the second polymer have been critically analyzed in view of industrial application. The biodegradability and recyclability strategies of the PHB blends were summarized along with the processing techniques adapted to the intended application. This review provides the tools for a better understanding of the relation between the micro/nanostructure of PHB blends and their properties for the further development of PHB blends as solutions for biodegradable packaging.","container-title":"International Journal of Biological Macromolecules","DOI":"10.1016/j.ijbiomac.2022.02.185","ISSN":"0141-8130","journalAbbreviation":"International Journal of Biological Macromolecules","language":"en","page":"263-277","source":"ScienceDirect","title":"Polyhydroxybutyrate blends: A solution for biodegradable packaging?","title-short":"Polyhydroxybutyrate blends","volume":"207","author":[{"family":"Popa","given":"Marius Stelian"},{"family":"Frone","given":"Adriana Nicoleta"},{"family":"Panaitescu","given":"Denis Mihaela"}],"issued":{"date-parts":[["2022",5,15]]}}}],"schema":"https://github.com/citation-style-language/schema/raw/master/csl-citation.json"} </w:instrText>
      </w:r>
      <w:r w:rsidR="004B5983"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Popa</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2)</w:t>
      </w:r>
      <w:r w:rsidR="004B5983" w:rsidRPr="00740F6E">
        <w:rPr>
          <w:rFonts w:ascii="Times New Roman CE" w:hAnsi="Times New Roman CE" w:cs="Times New Roman"/>
          <w:lang w:val="en-US"/>
        </w:rPr>
        <w:fldChar w:fldCharType="end"/>
      </w:r>
      <w:r w:rsidR="000D42D8">
        <w:rPr>
          <w:rFonts w:ascii="Times New Roman CE" w:hAnsi="Times New Roman CE" w:cs="Times New Roman"/>
          <w:lang w:val="en-US"/>
        </w:rPr>
        <w:t>,</w:t>
      </w:r>
      <w:r w:rsidR="004B5983" w:rsidRPr="00740F6E">
        <w:rPr>
          <w:rFonts w:ascii="Times New Roman CE" w:hAnsi="Times New Roman CE" w:cs="Times New Roman"/>
          <w:lang w:val="en-US"/>
        </w:rPr>
        <w:t xml:space="preserve"> who have stated</w:t>
      </w:r>
      <w:r w:rsidR="000D42D8">
        <w:rPr>
          <w:rFonts w:ascii="Times New Roman CE" w:hAnsi="Times New Roman CE" w:cs="Times New Roman"/>
          <w:lang w:val="en-US"/>
        </w:rPr>
        <w:t>,</w:t>
      </w:r>
      <w:r w:rsidR="004B5983" w:rsidRPr="00740F6E">
        <w:rPr>
          <w:rFonts w:ascii="Times New Roman CE" w:hAnsi="Times New Roman CE" w:cs="Times New Roman"/>
          <w:lang w:val="en-US"/>
        </w:rPr>
        <w:t xml:space="preserve"> based on their research</w:t>
      </w:r>
      <w:r w:rsidR="000D42D8">
        <w:rPr>
          <w:rFonts w:ascii="Times New Roman CE" w:hAnsi="Times New Roman CE" w:cs="Times New Roman"/>
          <w:lang w:val="en-US"/>
        </w:rPr>
        <w:t>,</w:t>
      </w:r>
      <w:r w:rsidR="004B5983" w:rsidRPr="00740F6E">
        <w:rPr>
          <w:rFonts w:ascii="Times New Roman CE" w:hAnsi="Times New Roman CE" w:cs="Times New Roman"/>
          <w:lang w:val="en-US"/>
        </w:rPr>
        <w:t xml:space="preserve"> that common processing techniques used for plastics, such as </w:t>
      </w:r>
      <w:r w:rsidR="00806438">
        <w:rPr>
          <w:rFonts w:ascii="Times New Roman CE" w:hAnsi="Times New Roman CE" w:cs="Times New Roman"/>
          <w:lang w:val="en-US"/>
        </w:rPr>
        <w:t xml:space="preserve">the </w:t>
      </w:r>
      <w:r w:rsidR="004B5983" w:rsidRPr="00740F6E">
        <w:rPr>
          <w:rFonts w:ascii="Times New Roman CE" w:hAnsi="Times New Roman CE" w:cs="Times New Roman"/>
          <w:lang w:val="en-US"/>
        </w:rPr>
        <w:t xml:space="preserve">addition of plasticizers or fillers </w:t>
      </w:r>
      <w:r w:rsidR="00806438">
        <w:rPr>
          <w:rFonts w:ascii="Times New Roman CE" w:hAnsi="Times New Roman CE" w:cs="Times New Roman"/>
          <w:lang w:val="en-US"/>
        </w:rPr>
        <w:t xml:space="preserve">through </w:t>
      </w:r>
      <w:r w:rsidR="004B5983" w:rsidRPr="00740F6E">
        <w:rPr>
          <w:rFonts w:ascii="Times New Roman CE" w:hAnsi="Times New Roman CE" w:cs="Times New Roman"/>
          <w:lang w:val="en-US"/>
        </w:rPr>
        <w:t>reactive blending or extrusion</w:t>
      </w:r>
      <w:r w:rsidR="00806438">
        <w:rPr>
          <w:rFonts w:ascii="Times New Roman CE" w:hAnsi="Times New Roman CE" w:cs="Times New Roman"/>
          <w:lang w:val="en-US"/>
        </w:rPr>
        <w:t>,</w:t>
      </w:r>
      <w:r w:rsidR="004B5983" w:rsidRPr="00740F6E">
        <w:rPr>
          <w:rFonts w:ascii="Times New Roman CE" w:hAnsi="Times New Roman CE" w:cs="Times New Roman"/>
          <w:lang w:val="en-US"/>
        </w:rPr>
        <w:t xml:space="preserve"> can </w:t>
      </w:r>
      <w:r w:rsidR="00461C59">
        <w:rPr>
          <w:rFonts w:ascii="Times New Roman CE" w:hAnsi="Times New Roman CE" w:cs="Times New Roman"/>
          <w:lang w:val="en-US"/>
        </w:rPr>
        <w:t>significan</w:t>
      </w:r>
      <w:r w:rsidR="004B5983" w:rsidRPr="00740F6E">
        <w:rPr>
          <w:rFonts w:ascii="Times New Roman CE" w:hAnsi="Times New Roman CE" w:cs="Times New Roman"/>
          <w:lang w:val="en-US"/>
        </w:rPr>
        <w:t xml:space="preserve">tly improve the end properties of PHB in terms of mechanical strength along with ductility. </w:t>
      </w:r>
      <w:r w:rsidR="00806438">
        <w:rPr>
          <w:rFonts w:ascii="Times New Roman CE" w:hAnsi="Times New Roman CE" w:cs="Times New Roman"/>
          <w:lang w:val="en-US"/>
        </w:rPr>
        <w:t>The s</w:t>
      </w:r>
      <w:r w:rsidR="004B5983" w:rsidRPr="00740F6E">
        <w:rPr>
          <w:rFonts w:ascii="Times New Roman CE" w:hAnsi="Times New Roman CE" w:cs="Times New Roman"/>
          <w:lang w:val="en-US"/>
        </w:rPr>
        <w:t xml:space="preserve">helf life of </w:t>
      </w:r>
      <w:r w:rsidR="00806438" w:rsidRPr="00740F6E">
        <w:rPr>
          <w:rFonts w:ascii="Times New Roman CE" w:hAnsi="Times New Roman CE" w:cs="Times New Roman"/>
          <w:lang w:val="en-US"/>
        </w:rPr>
        <w:t>short</w:t>
      </w:r>
      <w:r w:rsidR="00806438">
        <w:rPr>
          <w:rFonts w:ascii="Times New Roman CE" w:hAnsi="Times New Roman CE" w:cs="Times New Roman"/>
          <w:lang w:val="en-US"/>
        </w:rPr>
        <w:t>-</w:t>
      </w:r>
      <w:r w:rsidR="004B5983" w:rsidRPr="00740F6E">
        <w:rPr>
          <w:rFonts w:ascii="Times New Roman CE" w:hAnsi="Times New Roman CE" w:cs="Times New Roman"/>
          <w:lang w:val="en-US"/>
        </w:rPr>
        <w:t xml:space="preserve">term food products can be enhanced </w:t>
      </w:r>
      <w:r w:rsidR="00806438">
        <w:rPr>
          <w:rFonts w:ascii="Times New Roman CE" w:hAnsi="Times New Roman CE" w:cs="Times New Roman"/>
          <w:lang w:val="en-US"/>
        </w:rPr>
        <w:t xml:space="preserve">by </w:t>
      </w:r>
      <w:r w:rsidR="004B5983" w:rsidRPr="00740F6E">
        <w:rPr>
          <w:rFonts w:ascii="Times New Roman CE" w:hAnsi="Times New Roman CE" w:cs="Times New Roman"/>
          <w:lang w:val="en-US"/>
        </w:rPr>
        <w:t xml:space="preserve">up to 10 days (i.e. brown bread) by implementing </w:t>
      </w:r>
      <w:r w:rsidR="00806438">
        <w:rPr>
          <w:rFonts w:ascii="Times New Roman CE" w:hAnsi="Times New Roman CE" w:cs="Times New Roman"/>
          <w:lang w:val="en-US"/>
        </w:rPr>
        <w:t xml:space="preserve">a </w:t>
      </w:r>
      <w:r w:rsidR="004B5983" w:rsidRPr="00740F6E">
        <w:rPr>
          <w:rFonts w:ascii="Times New Roman CE" w:hAnsi="Times New Roman CE" w:cs="Times New Roman"/>
          <w:lang w:val="en-US"/>
        </w:rPr>
        <w:t>composite film produced from PHB with inherent antimicrobial properties, with the addition of nano</w:t>
      </w:r>
      <w:r w:rsidR="000D42D8">
        <w:rPr>
          <w:rFonts w:ascii="Times New Roman CE" w:hAnsi="Times New Roman CE" w:cs="Times New Roman"/>
          <w:lang w:val="en-US"/>
        </w:rPr>
        <w:t>-</w:t>
      </w:r>
      <w:r w:rsidR="004B5983" w:rsidRPr="00740F6E">
        <w:rPr>
          <w:rFonts w:ascii="Times New Roman CE" w:hAnsi="Times New Roman CE" w:cs="Times New Roman"/>
          <w:lang w:val="en-US"/>
        </w:rPr>
        <w:t xml:space="preserve">silica and essential oils </w:t>
      </w:r>
      <w:r w:rsidR="004B5983"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77mWGUkT","properties":{"formattedCitation":"(Mittal, Ahuja, Yadav, &amp; Aggarwal, 2023)","plainCitation":"(Mittal, Ahuja, Yadav, &amp; Aggarwal, 2023)","noteIndex":0},"citationItems":[{"id":1991,"uris":["http://zotero.org/users/8955362/items/5T9JHBZT"],"itemData":{"id":1991,"type":"article-journal","abstract":"The objective of current study was to develop Poly(hydroxybutyrate) (PHB) based active packaging film with long lasting antimicrobial potential in food-packaging applications. For developing such films, PHB was incorporated with poly(ethylene glycol) (PEG) as a plasticizer, nano-silica (n-Si) as strengthening material and clove essential oil (CEO) as an antimicrobial agent. These solvent-casted films with varying concentration of n-Si (0.5, 1, 1.5, 2 %) and 30 % CEO of total polymer matrix weight i.e., PHB/PEG (90/10) were prepared and studied on the basis of morphological, mechanical, thermal, degradation and antimicrobial behaviours. The presence of CEO and n-Si was confirmed by Fourier transform infrared spectroscopy (FTIR). Scanning Electron Microscopy (SEM) and X-ray diffraction (XRD) were used to investigate homogeneous dispersal of n-Si in polymer matrix. PHB/PEG/CEO/Si 1.0 film was selected as optimized one after mechanical testing and therefore further carried for antimicrobial testing. This selected film extended the shelf-life of brown bread up to 10 days comparable to bread wrapped in polyethylene. This revealed that PHB/PEG/CEO/Si 1.0 exhibited superior antibacterial activity against the food borne microbes i.e., Escherichia coli, Staphylococcus aureus and Aspergillus niger. Our findings indicate that this film improved the shelf-life of packaged bread and has promising features for active food packaging.","container-title":"International Journal of Biological Macromolecules","DOI":"10.1016/j.ijbiomac.2023.123512","ISSN":"0141-8130","journalAbbreviation":"International Journal of Biological Macromolecules","language":"en","page":"123512","source":"ScienceDirect","title":"Development of poly(hydroxybutyrate) film incorporated with nano silica and clove essential oil intended for active packaging of brown bread","volume":"233","author":[{"family":"Mittal","given":"Mahak"},{"family":"Ahuja","given":"Simran"},{"family":"Yadav","given":"Anita"},{"family":"Aggarwal","given":"Neeraj K."}],"issued":{"date-parts":[["2023",4,1]]}}}],"schema":"https://github.com/citation-style-language/schema/raw/master/csl-citation.json"} </w:instrText>
      </w:r>
      <w:r w:rsidR="004B5983"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Mittal</w:t>
      </w:r>
      <w:r w:rsidR="001E0DA3">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3)</w:t>
      </w:r>
      <w:r w:rsidR="004B5983" w:rsidRPr="00740F6E">
        <w:rPr>
          <w:rFonts w:ascii="Times New Roman CE" w:hAnsi="Times New Roman CE" w:cs="Times New Roman"/>
          <w:lang w:val="en-US"/>
        </w:rPr>
        <w:fldChar w:fldCharType="end"/>
      </w:r>
      <w:r w:rsidR="004B5983" w:rsidRPr="00740F6E">
        <w:rPr>
          <w:rFonts w:ascii="Times New Roman CE" w:hAnsi="Times New Roman CE" w:cs="Times New Roman"/>
          <w:lang w:val="en-US"/>
        </w:rPr>
        <w:t xml:space="preserve">. </w:t>
      </w:r>
    </w:p>
    <w:p w14:paraId="3787AD9F" w14:textId="0ED30D59" w:rsidR="004B5983" w:rsidRPr="009547DC" w:rsidRDefault="000D42D8" w:rsidP="00C649DD">
      <w:pPr>
        <w:spacing w:after="0" w:line="240" w:lineRule="auto"/>
        <w:ind w:firstLine="284"/>
        <w:jc w:val="both"/>
        <w:rPr>
          <w:rFonts w:ascii="Times New Roman CE" w:hAnsi="Times New Roman CE" w:cs="Times New Roman"/>
          <w:spacing w:val="-2"/>
          <w:lang w:val="en-US"/>
        </w:rPr>
      </w:pPr>
      <w:r w:rsidRPr="009547DC">
        <w:rPr>
          <w:rFonts w:ascii="Times New Roman CE" w:hAnsi="Times New Roman CE" w:cs="Times New Roman"/>
          <w:spacing w:val="-2"/>
          <w:lang w:val="en-US"/>
        </w:rPr>
        <w:t>While still more expensive than their fossil-derived counterparts, microbial polymers</w:t>
      </w:r>
      <w:r w:rsidR="00502548" w:rsidRPr="009547DC">
        <w:rPr>
          <w:rFonts w:ascii="Times New Roman CE" w:hAnsi="Times New Roman CE" w:cs="Times New Roman"/>
          <w:spacing w:val="-2"/>
          <w:lang w:val="en-US"/>
        </w:rPr>
        <w:t xml:space="preserve"> </w:t>
      </w:r>
      <w:r w:rsidRPr="009547DC">
        <w:rPr>
          <w:rFonts w:ascii="Times New Roman CE" w:hAnsi="Times New Roman CE" w:cs="Times New Roman"/>
          <w:spacing w:val="-2"/>
          <w:lang w:val="en-US"/>
        </w:rPr>
        <w:t>undoubtedly have</w:t>
      </w:r>
      <w:r w:rsidR="00502548" w:rsidRPr="009547DC">
        <w:rPr>
          <w:rFonts w:ascii="Times New Roman CE" w:hAnsi="Times New Roman CE" w:cs="Times New Roman"/>
          <w:spacing w:val="-2"/>
          <w:lang w:val="en-US"/>
        </w:rPr>
        <w:t xml:space="preserve"> a</w:t>
      </w:r>
      <w:r w:rsidR="00C33C65">
        <w:rPr>
          <w:rFonts w:ascii="Times New Roman CE" w:hAnsi="Times New Roman CE" w:cs="Times New Roman"/>
          <w:spacing w:val="-2"/>
          <w:lang w:val="en-US"/>
        </w:rPr>
        <w:t> </w:t>
      </w:r>
      <w:r w:rsidR="00461C59" w:rsidRPr="009547DC">
        <w:rPr>
          <w:rFonts w:ascii="Times New Roman CE" w:hAnsi="Times New Roman CE" w:cs="Times New Roman"/>
          <w:spacing w:val="-2"/>
          <w:lang w:val="en-US"/>
        </w:rPr>
        <w:t>considerabl</w:t>
      </w:r>
      <w:r w:rsidR="00502548" w:rsidRPr="009547DC">
        <w:rPr>
          <w:rFonts w:ascii="Times New Roman CE" w:hAnsi="Times New Roman CE" w:cs="Times New Roman"/>
          <w:spacing w:val="-2"/>
          <w:lang w:val="en-US"/>
        </w:rPr>
        <w:t xml:space="preserve">e potential for many different, sustainable applications. </w:t>
      </w:r>
      <w:r w:rsidRPr="009547DC">
        <w:rPr>
          <w:rFonts w:ascii="Times New Roman CE" w:hAnsi="Times New Roman CE" w:cs="Times New Roman"/>
          <w:spacing w:val="-2"/>
          <w:lang w:val="en-US"/>
        </w:rPr>
        <w:t>A</w:t>
      </w:r>
      <w:r w:rsidR="00502548" w:rsidRPr="009547DC">
        <w:rPr>
          <w:rFonts w:ascii="Times New Roman CE" w:hAnsi="Times New Roman CE" w:cs="Times New Roman"/>
          <w:spacing w:val="-2"/>
          <w:lang w:val="en-US"/>
        </w:rPr>
        <w:t xml:space="preserve">s naturally derived as </w:t>
      </w:r>
      <w:r w:rsidRPr="009547DC">
        <w:rPr>
          <w:rFonts w:ascii="Times New Roman CE" w:hAnsi="Times New Roman CE" w:cs="Times New Roman"/>
          <w:spacing w:val="-2"/>
          <w:lang w:val="en-US"/>
        </w:rPr>
        <w:t>they</w:t>
      </w:r>
      <w:r w:rsidR="00502548" w:rsidRPr="009547DC">
        <w:rPr>
          <w:rFonts w:ascii="Times New Roman CE" w:hAnsi="Times New Roman CE" w:cs="Times New Roman"/>
          <w:spacing w:val="-2"/>
          <w:lang w:val="en-US"/>
        </w:rPr>
        <w:t xml:space="preserve"> can get, they present an additional way to reduce environmental pollution and greenhouse gas emissions. In addition</w:t>
      </w:r>
      <w:r w:rsidR="00806438" w:rsidRPr="009547DC">
        <w:rPr>
          <w:rFonts w:ascii="Times New Roman CE" w:hAnsi="Times New Roman CE" w:cs="Times New Roman"/>
          <w:spacing w:val="-2"/>
          <w:lang w:val="en-US"/>
        </w:rPr>
        <w:t>,</w:t>
      </w:r>
      <w:r w:rsidR="00502548" w:rsidRPr="009547DC">
        <w:rPr>
          <w:rFonts w:ascii="Times New Roman CE" w:hAnsi="Times New Roman CE" w:cs="Times New Roman"/>
          <w:spacing w:val="-2"/>
          <w:lang w:val="en-US"/>
        </w:rPr>
        <w:t xml:space="preserve"> food packaging products with increased antimicrobial properties can reduce food spoilage and </w:t>
      </w:r>
      <w:r w:rsidR="00806438" w:rsidRPr="009547DC">
        <w:rPr>
          <w:rFonts w:ascii="Times New Roman CE" w:hAnsi="Times New Roman CE" w:cs="Times New Roman"/>
          <w:spacing w:val="-2"/>
          <w:lang w:val="en-US"/>
        </w:rPr>
        <w:t xml:space="preserve">help </w:t>
      </w:r>
      <w:r w:rsidR="00502548" w:rsidRPr="009547DC">
        <w:rPr>
          <w:rFonts w:ascii="Times New Roman CE" w:hAnsi="Times New Roman CE" w:cs="Times New Roman"/>
          <w:spacing w:val="-2"/>
          <w:lang w:val="en-US"/>
        </w:rPr>
        <w:t>preserve freshness.</w:t>
      </w:r>
    </w:p>
    <w:p w14:paraId="04E7552F" w14:textId="53DDCDA6" w:rsidR="00B12812" w:rsidRPr="00C649DD" w:rsidRDefault="00C649DD" w:rsidP="006A0928">
      <w:pPr>
        <w:pStyle w:val="Rn2"/>
        <w:rPr>
          <w:lang w:val="en-US"/>
        </w:rPr>
      </w:pPr>
      <w:r w:rsidRPr="00C649DD">
        <w:rPr>
          <w:lang w:val="en-US"/>
        </w:rPr>
        <w:t xml:space="preserve">2.6. </w:t>
      </w:r>
      <w:r w:rsidR="00B12812" w:rsidRPr="00C649DD">
        <w:rPr>
          <w:lang w:val="en-US"/>
        </w:rPr>
        <w:t>Non-biodegradable polymers</w:t>
      </w:r>
    </w:p>
    <w:p w14:paraId="4BC05E51" w14:textId="2EA29E9B" w:rsidR="00797933" w:rsidRPr="00740F6E" w:rsidRDefault="00B12812"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Non</w:t>
      </w:r>
      <w:r w:rsidR="000D42D8">
        <w:rPr>
          <w:rFonts w:ascii="Times New Roman CE" w:hAnsi="Times New Roman CE" w:cs="Times New Roman"/>
          <w:lang w:val="en-US"/>
        </w:rPr>
        <w:t>-</w:t>
      </w:r>
      <w:r w:rsidRPr="00740F6E">
        <w:rPr>
          <w:rFonts w:ascii="Times New Roman CE" w:hAnsi="Times New Roman CE" w:cs="Times New Roman"/>
          <w:lang w:val="en-US"/>
        </w:rPr>
        <w:t>biodegradab</w:t>
      </w:r>
      <w:r w:rsidR="000D42D8">
        <w:rPr>
          <w:rFonts w:ascii="Times New Roman CE" w:hAnsi="Times New Roman CE" w:cs="Times New Roman"/>
          <w:lang w:val="en-US"/>
        </w:rPr>
        <w:t>l</w:t>
      </w:r>
      <w:r w:rsidRPr="00740F6E">
        <w:rPr>
          <w:rFonts w:ascii="Times New Roman CE" w:hAnsi="Times New Roman CE" w:cs="Times New Roman"/>
          <w:lang w:val="en-US"/>
        </w:rPr>
        <w:t xml:space="preserve">e, conventional polymers can be partially derived from renewable resources. They do not cover the biodegradation property, their properties are the same as their fully </w:t>
      </w:r>
      <w:r w:rsidR="00806438" w:rsidRPr="00740F6E">
        <w:rPr>
          <w:rFonts w:ascii="Times New Roman CE" w:hAnsi="Times New Roman CE" w:cs="Times New Roman"/>
          <w:lang w:val="en-US"/>
        </w:rPr>
        <w:t>fossil</w:t>
      </w:r>
      <w:r w:rsidR="00806438">
        <w:rPr>
          <w:rFonts w:ascii="Times New Roman CE" w:hAnsi="Times New Roman CE" w:cs="Times New Roman"/>
          <w:lang w:val="en-US"/>
        </w:rPr>
        <w:t>-</w:t>
      </w:r>
      <w:r w:rsidRPr="00740F6E">
        <w:rPr>
          <w:rFonts w:ascii="Times New Roman CE" w:hAnsi="Times New Roman CE" w:cs="Times New Roman"/>
          <w:lang w:val="en-US"/>
        </w:rPr>
        <w:t xml:space="preserve">based counterparts. </w:t>
      </w:r>
      <w:r w:rsidR="00806438">
        <w:rPr>
          <w:rFonts w:ascii="Times New Roman CE" w:hAnsi="Times New Roman CE" w:cs="Times New Roman"/>
          <w:lang w:val="en-US"/>
        </w:rPr>
        <w:t>I</w:t>
      </w:r>
      <w:r w:rsidRPr="00740F6E">
        <w:rPr>
          <w:rFonts w:ascii="Times New Roman CE" w:hAnsi="Times New Roman CE" w:cs="Times New Roman"/>
          <w:lang w:val="en-US"/>
        </w:rPr>
        <w:t>n the production cycle, bioethanol from sugar fermentation</w:t>
      </w:r>
      <w:r w:rsidR="00806438">
        <w:rPr>
          <w:rFonts w:ascii="Times New Roman CE" w:hAnsi="Times New Roman CE" w:cs="Times New Roman"/>
          <w:lang w:val="en-US"/>
        </w:rPr>
        <w:t xml:space="preserve"> is used </w:t>
      </w:r>
      <w:r w:rsidR="00806438" w:rsidRPr="00740F6E">
        <w:rPr>
          <w:rFonts w:ascii="Times New Roman CE" w:hAnsi="Times New Roman CE" w:cs="Times New Roman"/>
          <w:lang w:val="en-US"/>
        </w:rPr>
        <w:t>instead of ethanol</w:t>
      </w:r>
      <w:r w:rsidRPr="00740F6E">
        <w:rPr>
          <w:rFonts w:ascii="Times New Roman CE" w:hAnsi="Times New Roman CE" w:cs="Times New Roman"/>
          <w:lang w:val="en-US"/>
        </w:rPr>
        <w:t xml:space="preserve">. The most common polymers available on the market are the partially bio-derived versions </w:t>
      </w:r>
      <w:r w:rsidR="000D42D8">
        <w:rPr>
          <w:rFonts w:ascii="Times New Roman CE" w:hAnsi="Times New Roman CE" w:cs="Times New Roman"/>
          <w:lang w:val="en-US"/>
        </w:rPr>
        <w:t xml:space="preserve">of </w:t>
      </w:r>
      <w:r w:rsidR="00806438">
        <w:rPr>
          <w:rFonts w:ascii="Times New Roman CE" w:hAnsi="Times New Roman CE" w:cs="Times New Roman"/>
          <w:lang w:val="en-US"/>
        </w:rPr>
        <w:t xml:space="preserve">common polymers such as </w:t>
      </w:r>
      <w:r w:rsidRPr="00740F6E">
        <w:rPr>
          <w:rFonts w:ascii="Times New Roman CE" w:hAnsi="Times New Roman CE" w:cs="Times New Roman"/>
          <w:lang w:val="en-US"/>
        </w:rPr>
        <w:t>polyethylene, polyurethane, poly(vinyl chloride)</w:t>
      </w:r>
      <w:r w:rsidR="00A64C47" w:rsidRPr="00740F6E">
        <w:rPr>
          <w:rFonts w:ascii="Times New Roman CE" w:hAnsi="Times New Roman CE" w:cs="Times New Roman"/>
          <w:lang w:val="en-US"/>
        </w:rPr>
        <w:t xml:space="preserve"> (PVC)</w:t>
      </w:r>
      <w:r w:rsidRPr="00740F6E">
        <w:rPr>
          <w:rFonts w:ascii="Times New Roman CE" w:hAnsi="Times New Roman CE" w:cs="Times New Roman"/>
          <w:lang w:val="en-US"/>
        </w:rPr>
        <w:t>, polyamide</w:t>
      </w:r>
      <w:r w:rsidR="00A64C47" w:rsidRPr="00740F6E">
        <w:rPr>
          <w:rFonts w:ascii="Times New Roman CE" w:hAnsi="Times New Roman CE" w:cs="Times New Roman"/>
          <w:lang w:val="en-US"/>
        </w:rPr>
        <w:t xml:space="preserve"> (PA)</w:t>
      </w:r>
      <w:r w:rsidRPr="00740F6E">
        <w:rPr>
          <w:rFonts w:ascii="Times New Roman CE" w:hAnsi="Times New Roman CE" w:cs="Times New Roman"/>
          <w:lang w:val="en-US"/>
        </w:rPr>
        <w:t>, poly(ethylene terephthalate)</w:t>
      </w:r>
      <w:r w:rsidR="00A64C47" w:rsidRPr="00740F6E">
        <w:rPr>
          <w:rFonts w:ascii="Times New Roman CE" w:hAnsi="Times New Roman CE" w:cs="Times New Roman"/>
          <w:lang w:val="en-US"/>
        </w:rPr>
        <w:t xml:space="preserve"> (PET)</w:t>
      </w:r>
      <w:r w:rsidRPr="00740F6E">
        <w:rPr>
          <w:rFonts w:ascii="Times New Roman CE" w:hAnsi="Times New Roman CE" w:cs="Times New Roman"/>
          <w:lang w:val="en-US"/>
        </w:rPr>
        <w:t xml:space="preserve"> and other</w:t>
      </w:r>
      <w:r w:rsidR="00806438">
        <w:rPr>
          <w:rFonts w:ascii="Times New Roman CE" w:hAnsi="Times New Roman CE" w:cs="Times New Roman"/>
          <w:lang w:val="en-US"/>
        </w:rPr>
        <w:t>s</w:t>
      </w:r>
      <w:r w:rsidRPr="00740F6E">
        <w:rPr>
          <w:rFonts w:ascii="Times New Roman CE" w:hAnsi="Times New Roman CE" w:cs="Times New Roman"/>
          <w:lang w:val="en-US"/>
        </w:rPr>
        <w:t>.</w:t>
      </w:r>
    </w:p>
    <w:p w14:paraId="79F72AA2" w14:textId="736FA875" w:rsidR="00E075F0" w:rsidRPr="00740F6E" w:rsidRDefault="00E075F0" w:rsidP="008A131E">
      <w:pPr>
        <w:spacing w:line="240" w:lineRule="auto"/>
        <w:jc w:val="center"/>
        <w:rPr>
          <w:rFonts w:ascii="Times New Roman CE" w:hAnsi="Times New Roman CE" w:cs="Times New Roman"/>
          <w:lang w:val="en-US"/>
        </w:rPr>
      </w:pPr>
      <w:r w:rsidRPr="00740F6E">
        <w:rPr>
          <w:rFonts w:ascii="Times New Roman CE" w:hAnsi="Times New Roman CE" w:cs="Times New Roman"/>
          <w:noProof/>
          <w:lang w:eastAsia="pl-PL"/>
        </w:rPr>
        <w:lastRenderedPageBreak/>
        <w:drawing>
          <wp:inline distT="0" distB="0" distL="0" distR="0" wp14:anchorId="0A5A2747" wp14:editId="4A7E898C">
            <wp:extent cx="5760720" cy="3375025"/>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velopment stages.png"/>
                    <pic:cNvPicPr/>
                  </pic:nvPicPr>
                  <pic:blipFill>
                    <a:blip r:embed="rId9">
                      <a:extLst>
                        <a:ext uri="{28A0092B-C50C-407E-A947-70E740481C1C}">
                          <a14:useLocalDpi xmlns:a14="http://schemas.microsoft.com/office/drawing/2010/main" val="0"/>
                        </a:ext>
                      </a:extLst>
                    </a:blip>
                    <a:stretch>
                      <a:fillRect/>
                    </a:stretch>
                  </pic:blipFill>
                  <pic:spPr>
                    <a:xfrm>
                      <a:off x="0" y="0"/>
                      <a:ext cx="5760720" cy="3375025"/>
                    </a:xfrm>
                    <a:prstGeom prst="rect">
                      <a:avLst/>
                    </a:prstGeom>
                  </pic:spPr>
                </pic:pic>
              </a:graphicData>
            </a:graphic>
          </wp:inline>
        </w:drawing>
      </w:r>
    </w:p>
    <w:p w14:paraId="1D9E8039" w14:textId="00B93C73" w:rsidR="00E075F0" w:rsidRPr="00C649DD" w:rsidRDefault="00E075F0" w:rsidP="006A0928">
      <w:pPr>
        <w:pStyle w:val="Rrys"/>
        <w:rPr>
          <w:lang w:val="en-US"/>
        </w:rPr>
      </w:pPr>
      <w:r w:rsidRPr="006A0928">
        <w:rPr>
          <w:b/>
          <w:bCs/>
          <w:lang w:val="en-US"/>
        </w:rPr>
        <w:t>Fig. 1.</w:t>
      </w:r>
      <w:r w:rsidRPr="00C649DD">
        <w:rPr>
          <w:lang w:val="en-US"/>
        </w:rPr>
        <w:t xml:space="preserve"> Development stages for emerging bio-based polymers </w:t>
      </w:r>
      <w:r w:rsidRPr="00C649DD">
        <w:rPr>
          <w:lang w:val="en-US"/>
        </w:rPr>
        <w:fldChar w:fldCharType="begin"/>
      </w:r>
      <w:r w:rsidR="008B005F" w:rsidRPr="00C649DD">
        <w:rPr>
          <w:lang w:val="en-US"/>
        </w:rPr>
        <w:instrText xml:space="preserve"> ADDIN ZOTERO_ITEM CSL_CITATION {"citationID":"9pVla7SB","properties":{"formattedCitation":"(Siracusa &amp; Blanco, 2020)","plainCitation":"(Siracusa &amp; Blanco, 2020)","noteIndex":0},"citationItems":[{"id":1994,"uris":["http://zotero.org/users/8955362/items/2TXIT4VB"],"itemData":{"id":1994,"type":"article-journal","abstract":"In recent year, there has been increasing concern about the growing amount of plastic waste coming from daily life. Different kinds of synthetic plastics are currently used for an extensive range of needs, but in order to reduce the impact of petroleum-based plastics and material waste, considerable attention has been focused on “green” plastics. In this paper, we present a broad review on the advances in the research and development of bio-based polymers analogous to petroleum-derived ones. The main interest for the development of bio-based materials is the strong public concern about waste, pollution and carbon footprint. The sustainability of those polymers, for general and specific applications, is driven by the great progress in the processing technologies that refine biomass feedstocks in order to obtain bio-based monomers that are used as building blocks. At the same time, thanks to the industrial progress, it is possible to obtain more versatile and specific chemical structures in order to synthetize polymers with ad-hoc tailored properties and functionalities, with engineering applications that include packaging but also durable and electronic goods. In particular, three types of polymers were described in this review: Bio-polyethylene (Bio-PE), bio-polypropylene (Bio-PP) and Bio-poly(ethylene terephthalate) (Bio-PET). The recent advances in their development in terms of processing technologies, product development and applications, as well as their advantages and disadvantages, are reported.","container-title":"Polymers","DOI":"10.3390/polym12081641","ISSN":"2073-4360","issue":"8","journalAbbreviation":"Polymers (Basel)","note":"PMID: 32718011\nPMCID: PMC7465145","page":"1641","source":"PubMed Central","title":"Bio-Polyethylene (Bio-PE), Bio-Polypropylene (Bio-PP) and Bio-Poly(ethylene terephthalate) (Bio-PET): Recent Developments in Bio-Based Polymers Analogous to Petroleum-Derived Ones for Packaging and Engineering Applications","title-short":"Bio-Polyethylene (Bio-PE), Bio-Polypropylene (Bio-PP) and Bio-Poly(ethylene terephthalate) (Bio-PET)","volume":"12","author":[{"family":"Siracusa","given":"Valentina"},{"family":"Blanco","given":"Ignazio"}],"issued":{"date-parts":[["2020",7,23]]}}}],"schema":"https://github.com/citation-style-language/schema/raw/master/csl-citation.json"} </w:instrText>
      </w:r>
      <w:r w:rsidRPr="00C649DD">
        <w:rPr>
          <w:lang w:val="en-US"/>
        </w:rPr>
        <w:fldChar w:fldCharType="separate"/>
      </w:r>
      <w:r w:rsidR="00A94214" w:rsidRPr="0077328D">
        <w:rPr>
          <w:rFonts w:cs="Times New Roman CE"/>
          <w:lang w:val="en-US"/>
        </w:rPr>
        <w:t>(Siracusa &amp; Blanco 2020)</w:t>
      </w:r>
      <w:r w:rsidRPr="00C649DD">
        <w:rPr>
          <w:lang w:val="en-US"/>
        </w:rPr>
        <w:fldChar w:fldCharType="end"/>
      </w:r>
    </w:p>
    <w:p w14:paraId="1188E75C" w14:textId="77777777" w:rsidR="006A0928" w:rsidRDefault="006A0928" w:rsidP="00B1246F">
      <w:pPr>
        <w:spacing w:after="0" w:line="240" w:lineRule="auto"/>
        <w:ind w:firstLine="284"/>
        <w:jc w:val="both"/>
        <w:rPr>
          <w:rFonts w:ascii="Times New Roman CE" w:hAnsi="Times New Roman CE" w:cs="Times New Roman"/>
          <w:lang w:val="en-US"/>
        </w:rPr>
      </w:pPr>
    </w:p>
    <w:p w14:paraId="653ED2EC" w14:textId="774F62E4" w:rsidR="00A64C47" w:rsidRPr="00740F6E" w:rsidRDefault="000D42D8" w:rsidP="00C649DD">
      <w:pPr>
        <w:spacing w:line="240" w:lineRule="auto"/>
        <w:ind w:firstLine="284"/>
        <w:jc w:val="both"/>
        <w:rPr>
          <w:rFonts w:ascii="Times New Roman CE" w:hAnsi="Times New Roman CE" w:cs="Times New Roman"/>
          <w:lang w:val="en-US"/>
        </w:rPr>
      </w:pPr>
      <w:r>
        <w:rPr>
          <w:rFonts w:ascii="Times New Roman CE" w:hAnsi="Times New Roman CE" w:cs="Times New Roman"/>
          <w:lang w:val="en-US"/>
        </w:rPr>
        <w:t>M</w:t>
      </w:r>
      <w:r w:rsidR="00A64C47" w:rsidRPr="00740F6E">
        <w:rPr>
          <w:rFonts w:ascii="Times New Roman CE" w:hAnsi="Times New Roman CE" w:cs="Times New Roman"/>
          <w:lang w:val="en-US"/>
        </w:rPr>
        <w:t xml:space="preserve">ost non-biodegradable polymers from partially renewable resources </w:t>
      </w:r>
      <w:r>
        <w:rPr>
          <w:rFonts w:ascii="Times New Roman CE" w:hAnsi="Times New Roman CE" w:cs="Times New Roman"/>
          <w:lang w:val="en-US"/>
        </w:rPr>
        <w:t>remain limited in the market as their production has</w:t>
      </w:r>
      <w:r w:rsidR="00A64C47" w:rsidRPr="00740F6E">
        <w:rPr>
          <w:rFonts w:ascii="Times New Roman CE" w:hAnsi="Times New Roman CE" w:cs="Times New Roman"/>
          <w:lang w:val="en-US"/>
        </w:rPr>
        <w:t xml:space="preserve"> been commercialized on a large scale only for PA (11) and PE</w:t>
      </w:r>
      <w:r>
        <w:rPr>
          <w:rFonts w:ascii="Times New Roman CE" w:hAnsi="Times New Roman CE" w:cs="Times New Roman"/>
          <w:lang w:val="en-US"/>
        </w:rPr>
        <w:t>,</w:t>
      </w:r>
      <w:r w:rsidR="00A96380" w:rsidRPr="00740F6E">
        <w:rPr>
          <w:rFonts w:ascii="Times New Roman CE" w:hAnsi="Times New Roman CE" w:cs="Times New Roman"/>
          <w:lang w:val="en-US"/>
        </w:rPr>
        <w:t xml:space="preserve"> as </w:t>
      </w:r>
      <w:r w:rsidR="003F2050">
        <w:rPr>
          <w:rFonts w:ascii="Times New Roman CE" w:hAnsi="Times New Roman CE" w:cs="Times New Roman"/>
          <w:lang w:val="en-US"/>
        </w:rPr>
        <w:t>shown</w:t>
      </w:r>
      <w:r w:rsidR="003F2050" w:rsidRPr="00740F6E">
        <w:rPr>
          <w:rFonts w:ascii="Times New Roman CE" w:hAnsi="Times New Roman CE" w:cs="Times New Roman"/>
          <w:lang w:val="en-US"/>
        </w:rPr>
        <w:t xml:space="preserve"> </w:t>
      </w:r>
      <w:r w:rsidR="003F2050">
        <w:rPr>
          <w:rFonts w:ascii="Times New Roman CE" w:hAnsi="Times New Roman CE" w:cs="Times New Roman"/>
          <w:lang w:val="en-US"/>
        </w:rPr>
        <w:t>i</w:t>
      </w:r>
      <w:r w:rsidR="003F2050" w:rsidRPr="00740F6E">
        <w:rPr>
          <w:rFonts w:ascii="Times New Roman CE" w:hAnsi="Times New Roman CE" w:cs="Times New Roman"/>
          <w:lang w:val="en-US"/>
        </w:rPr>
        <w:t xml:space="preserve">n </w:t>
      </w:r>
      <w:r w:rsidR="00A96380" w:rsidRPr="00740F6E">
        <w:rPr>
          <w:rFonts w:ascii="Times New Roman CE" w:hAnsi="Times New Roman CE" w:cs="Times New Roman"/>
          <w:lang w:val="en-US"/>
        </w:rPr>
        <w:t>Fig. 1</w:t>
      </w:r>
      <w:r w:rsidR="00A64C47" w:rsidRPr="00740F6E">
        <w:rPr>
          <w:rFonts w:ascii="Times New Roman CE" w:hAnsi="Times New Roman CE" w:cs="Times New Roman"/>
          <w:lang w:val="en-US"/>
        </w:rPr>
        <w:t>.</w:t>
      </w:r>
    </w:p>
    <w:p w14:paraId="51C95A2E" w14:textId="5CC5F0C3" w:rsidR="008A56FA" w:rsidRPr="00C649DD" w:rsidRDefault="00C649DD" w:rsidP="00DD4B79">
      <w:pPr>
        <w:pStyle w:val="Rn1"/>
        <w:rPr>
          <w:lang w:val="en-US"/>
        </w:rPr>
      </w:pPr>
      <w:r>
        <w:rPr>
          <w:lang w:val="en-US"/>
        </w:rPr>
        <w:t xml:space="preserve">3. </w:t>
      </w:r>
      <w:r w:rsidR="00410E2C" w:rsidRPr="00C649DD">
        <w:rPr>
          <w:lang w:val="en-US"/>
        </w:rPr>
        <w:t xml:space="preserve">Recycling and </w:t>
      </w:r>
      <w:r w:rsidR="000D42D8">
        <w:rPr>
          <w:lang w:val="en-US"/>
        </w:rPr>
        <w:t>S</w:t>
      </w:r>
      <w:r w:rsidR="00410E2C" w:rsidRPr="00C649DD">
        <w:rPr>
          <w:lang w:val="en-US"/>
        </w:rPr>
        <w:t xml:space="preserve">ustainable </w:t>
      </w:r>
      <w:r w:rsidR="000D42D8">
        <w:rPr>
          <w:lang w:val="en-US"/>
        </w:rPr>
        <w:t>A</w:t>
      </w:r>
      <w:r w:rsidR="00410E2C" w:rsidRPr="00C649DD">
        <w:rPr>
          <w:lang w:val="en-US"/>
        </w:rPr>
        <w:t>pplications</w:t>
      </w:r>
      <w:r w:rsidR="00DD11B4" w:rsidRPr="00C649DD">
        <w:rPr>
          <w:lang w:val="en-US"/>
        </w:rPr>
        <w:t xml:space="preserve"> of </w:t>
      </w:r>
      <w:r w:rsidR="000D42D8">
        <w:rPr>
          <w:lang w:val="en-US"/>
        </w:rPr>
        <w:t>P</w:t>
      </w:r>
      <w:r w:rsidR="00DD11B4" w:rsidRPr="00C649DD">
        <w:rPr>
          <w:lang w:val="en-US"/>
        </w:rPr>
        <w:t>lastics</w:t>
      </w:r>
    </w:p>
    <w:p w14:paraId="6F3F1843" w14:textId="5D50ACCB" w:rsidR="00DD11B4" w:rsidRDefault="007555BC" w:rsidP="00C649DD">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As previously mentioned, conventional plastic materials do not dissipate in the environment</w:t>
      </w:r>
      <w:r w:rsidR="000D42D8">
        <w:rPr>
          <w:rFonts w:ascii="Times New Roman CE" w:hAnsi="Times New Roman CE" w:cs="Times New Roman"/>
          <w:lang w:val="en-US"/>
        </w:rPr>
        <w:t>. S</w:t>
      </w:r>
      <w:r w:rsidRPr="00740F6E">
        <w:rPr>
          <w:rFonts w:ascii="Times New Roman CE" w:hAnsi="Times New Roman CE" w:cs="Times New Roman"/>
          <w:lang w:val="en-US"/>
        </w:rPr>
        <w:t xml:space="preserve">ince biodegradable polymers are still less </w:t>
      </w:r>
      <w:proofErr w:type="spellStart"/>
      <w:r w:rsidRPr="00740F6E">
        <w:rPr>
          <w:rFonts w:ascii="Times New Roman CE" w:hAnsi="Times New Roman CE" w:cs="Times New Roman"/>
          <w:lang w:val="en-US"/>
        </w:rPr>
        <w:t>favo</w:t>
      </w:r>
      <w:r w:rsidR="000D42D8">
        <w:rPr>
          <w:rFonts w:ascii="Times New Roman CE" w:hAnsi="Times New Roman CE" w:cs="Times New Roman"/>
          <w:lang w:val="en-US"/>
        </w:rPr>
        <w:t>u</w:t>
      </w:r>
      <w:r w:rsidRPr="00740F6E">
        <w:rPr>
          <w:rFonts w:ascii="Times New Roman CE" w:hAnsi="Times New Roman CE" w:cs="Times New Roman"/>
          <w:lang w:val="en-US"/>
        </w:rPr>
        <w:t>rable</w:t>
      </w:r>
      <w:proofErr w:type="spellEnd"/>
      <w:r w:rsidRPr="00740F6E">
        <w:rPr>
          <w:rFonts w:ascii="Times New Roman CE" w:hAnsi="Times New Roman CE" w:cs="Times New Roman"/>
          <w:lang w:val="en-US"/>
        </w:rPr>
        <w:t xml:space="preserve"> by the market due to their relatively high price, </w:t>
      </w:r>
      <w:r w:rsidR="000D42D8">
        <w:rPr>
          <w:rFonts w:ascii="Times New Roman CE" w:hAnsi="Times New Roman CE" w:cs="Times New Roman"/>
          <w:lang w:val="en-US"/>
        </w:rPr>
        <w:t>recycling</w:t>
      </w:r>
      <w:r w:rsidRPr="00740F6E">
        <w:rPr>
          <w:rFonts w:ascii="Times New Roman CE" w:hAnsi="Times New Roman CE" w:cs="Times New Roman"/>
          <w:lang w:val="en-US"/>
        </w:rPr>
        <w:t xml:space="preserve"> plastics is still an important issue.</w:t>
      </w:r>
      <w:r w:rsidR="008E7FDA" w:rsidRPr="00740F6E">
        <w:rPr>
          <w:rFonts w:ascii="Times New Roman CE" w:hAnsi="Times New Roman CE" w:cs="Times New Roman"/>
          <w:lang w:val="en-US"/>
        </w:rPr>
        <w:t xml:space="preserve"> </w:t>
      </w:r>
      <w:r w:rsidR="000D42D8">
        <w:rPr>
          <w:rFonts w:ascii="Times New Roman CE" w:hAnsi="Times New Roman CE" w:cs="Times New Roman"/>
          <w:lang w:val="en-US"/>
        </w:rPr>
        <w:t>T</w:t>
      </w:r>
      <w:r w:rsidR="003F2050">
        <w:rPr>
          <w:rFonts w:ascii="Times New Roman CE" w:hAnsi="Times New Roman CE" w:cs="Times New Roman"/>
          <w:lang w:val="en-US"/>
        </w:rPr>
        <w:t>he</w:t>
      </w:r>
      <w:r w:rsidR="008E7FDA" w:rsidRPr="00740F6E">
        <w:rPr>
          <w:rFonts w:ascii="Times New Roman CE" w:hAnsi="Times New Roman CE" w:cs="Times New Roman"/>
          <w:lang w:val="en-US"/>
        </w:rPr>
        <w:t xml:space="preserve"> annual worldwide plastic production is estimated at 415 million tons</w:t>
      </w:r>
      <w:r w:rsidR="003F2050">
        <w:rPr>
          <w:rFonts w:ascii="Times New Roman CE" w:hAnsi="Times New Roman CE" w:cs="Times New Roman"/>
          <w:lang w:val="en-US"/>
        </w:rPr>
        <w:t>,</w:t>
      </w:r>
      <w:r w:rsidR="008E7FDA" w:rsidRPr="00740F6E">
        <w:rPr>
          <w:rFonts w:ascii="Times New Roman CE" w:hAnsi="Times New Roman CE" w:cs="Times New Roman"/>
          <w:lang w:val="en-US"/>
        </w:rPr>
        <w:t xml:space="preserve"> of which about 10% is obtained from </w:t>
      </w:r>
      <w:r w:rsidR="003F2050" w:rsidRPr="00740F6E">
        <w:rPr>
          <w:rFonts w:ascii="Times New Roman CE" w:hAnsi="Times New Roman CE" w:cs="Times New Roman"/>
          <w:lang w:val="en-US"/>
        </w:rPr>
        <w:t>recycla</w:t>
      </w:r>
      <w:r w:rsidR="003F2050">
        <w:rPr>
          <w:rFonts w:ascii="Times New Roman CE" w:hAnsi="Times New Roman CE" w:cs="Times New Roman"/>
          <w:lang w:val="en-US"/>
        </w:rPr>
        <w:t>ble materials</w:t>
      </w:r>
      <w:r w:rsidR="003F2050" w:rsidRPr="00740F6E">
        <w:rPr>
          <w:rFonts w:ascii="Times New Roman CE" w:hAnsi="Times New Roman CE" w:cs="Times New Roman"/>
          <w:lang w:val="en-US"/>
        </w:rPr>
        <w:t xml:space="preserve"> </w:t>
      </w:r>
      <w:r w:rsidR="008E7FDA"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LREMiBvu","properties":{"formattedCitation":"(Maitlo et al., 2022)","plainCitation":"(Maitlo et al., 2022)","noteIndex":0},"citationItems":[{"id":1997,"uris":["http://zotero.org/users/8955362/items/2ZP3W6IJ"],"itemData":{"id":1997,"type":"article-journal","abstract":"Plastic waste accumulation has been recognized as one of the most critical challenges of modern societies worldwide. Traditional waste management practices include open burning, landfilling, and incineration, resulting in greenhouse gas emissions and economic loss. In contrast, emerging techniques for plastic waste management include microwave-assisted conversion, plasma-assisted conversion, supercritical water conversion, and photo reforming to obtain high-value products. Problems with poorly managed plastic waste are particularly serious in developing countries. This review article examines the emerging strategies and production of various high-value-added products from plastic waste. Additionally, the uses of plastic waste in different sectors, such as construction, fuel production, wastewater treatment, electrode materials, carbonaceous nanomaterials, and other high-value-added products are reviewed. It has been observed that there is a pressing need to utilize plastic waste for a circular economy and recycling for different value-added products. More specifically, there is limited knowledge on emerging plastic waste conversion mechanisms and efficiency. Therefore, this review will help to highlight the negative environmental impacts of plastic waste accumulation and the importance of modern techniques for waste management.","container-title":"Sustainability","DOI":"10.3390/su141811637","ISSN":"2071-1050","issue":"18","language":"en","license":"http://creativecommons.org/licenses/by/3.0/","note":"number: 18\npublisher: Multidisciplinary Digital Publishing Institute","page":"11637","source":"www.mdpi.com","title":"Plastic Waste Recycling, Applications, and Future Prospects for a Sustainable Environment","volume":"14","author":[{"family":"Maitlo","given":"Ghulamullah"},{"family":"Ali","given":"Imran"},{"family":"Maitlo","given":"Hubdar Ali"},{"family":"Ali","given":"Safdar"},{"family":"Unar","given":"Imran Nazir"},{"family":"Ahmad","given":"Muhammad Bilal"},{"family":"Bhutto","given":"Darya Khan"},{"family":"Karmani","given":"Ramesh Kumar"},{"family":"Naich","given":"Shamim ur Rehman"},{"family":"Sajjad","given":"Raja Umer"},{"family":"Ali","given":"Sikandar"},{"family":"Afridi","given":"Muhammad Naveed"}],"issued":{"date-parts":[["2022",1]]}}}],"schema":"https://github.com/citation-style-language/schema/raw/master/csl-citation.json"} </w:instrText>
      </w:r>
      <w:r w:rsidR="008E7FDA"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Maitlo et al. 2022)</w:t>
      </w:r>
      <w:r w:rsidR="008E7FDA" w:rsidRPr="00740F6E">
        <w:rPr>
          <w:rFonts w:ascii="Times New Roman CE" w:hAnsi="Times New Roman CE" w:cs="Times New Roman"/>
          <w:lang w:val="en-US"/>
        </w:rPr>
        <w:fldChar w:fldCharType="end"/>
      </w:r>
      <w:r w:rsidR="008E7FDA" w:rsidRPr="00740F6E">
        <w:rPr>
          <w:rFonts w:ascii="Times New Roman CE" w:hAnsi="Times New Roman CE" w:cs="Times New Roman"/>
          <w:lang w:val="en-US"/>
        </w:rPr>
        <w:t xml:space="preserve">. </w:t>
      </w:r>
      <w:r w:rsidR="003F2050">
        <w:rPr>
          <w:rFonts w:ascii="Times New Roman CE" w:hAnsi="Times New Roman CE" w:cs="Times New Roman"/>
          <w:lang w:val="en-US"/>
        </w:rPr>
        <w:t>T</w:t>
      </w:r>
      <w:r w:rsidRPr="00740F6E">
        <w:rPr>
          <w:rFonts w:ascii="Times New Roman CE" w:hAnsi="Times New Roman CE" w:cs="Times New Roman"/>
          <w:lang w:val="en-US"/>
        </w:rPr>
        <w:t xml:space="preserve">here </w:t>
      </w:r>
      <w:r w:rsidR="003F2050">
        <w:rPr>
          <w:rFonts w:ascii="Times New Roman CE" w:hAnsi="Times New Roman CE" w:cs="Times New Roman"/>
          <w:lang w:val="en-US"/>
        </w:rPr>
        <w:t xml:space="preserve">are </w:t>
      </w:r>
      <w:r w:rsidRPr="00740F6E">
        <w:rPr>
          <w:rFonts w:ascii="Times New Roman CE" w:hAnsi="Times New Roman CE" w:cs="Times New Roman"/>
          <w:lang w:val="en-US"/>
        </w:rPr>
        <w:t xml:space="preserve">three main methods of recycling </w:t>
      </w:r>
      <w:r w:rsidR="003F2050">
        <w:rPr>
          <w:rFonts w:ascii="Times New Roman CE" w:hAnsi="Times New Roman CE" w:cs="Times New Roman"/>
          <w:lang w:val="en-US"/>
        </w:rPr>
        <w:t xml:space="preserve">plastics </w:t>
      </w:r>
      <w:r w:rsidRPr="00740F6E">
        <w:rPr>
          <w:rFonts w:ascii="Times New Roman CE" w:hAnsi="Times New Roman CE" w:cs="Times New Roman"/>
          <w:lang w:val="en-US"/>
        </w:rPr>
        <w:t xml:space="preserve">on an industrial scale. </w:t>
      </w:r>
      <w:r w:rsidR="003F2050">
        <w:rPr>
          <w:rFonts w:ascii="Times New Roman CE" w:hAnsi="Times New Roman CE" w:cs="Times New Roman"/>
          <w:lang w:val="en-US"/>
        </w:rPr>
        <w:t>The first method is m</w:t>
      </w:r>
      <w:r w:rsidRPr="00740F6E">
        <w:rPr>
          <w:rFonts w:ascii="Times New Roman CE" w:hAnsi="Times New Roman CE" w:cs="Times New Roman"/>
          <w:lang w:val="en-US"/>
        </w:rPr>
        <w:t xml:space="preserve">echanical recycling, when a collected, separated and cleaned stream of homogenous polymer waste is converted into </w:t>
      </w:r>
      <w:r w:rsidR="00220318" w:rsidRPr="00740F6E">
        <w:rPr>
          <w:rFonts w:ascii="Times New Roman CE" w:hAnsi="Times New Roman CE" w:cs="Times New Roman"/>
          <w:lang w:val="en-US"/>
        </w:rPr>
        <w:t>granulates</w:t>
      </w:r>
      <w:r w:rsidR="003F2050">
        <w:rPr>
          <w:rFonts w:ascii="Times New Roman CE" w:hAnsi="Times New Roman CE" w:cs="Times New Roman"/>
          <w:lang w:val="en-US"/>
        </w:rPr>
        <w:t>,</w:t>
      </w:r>
      <w:r w:rsidR="00220318" w:rsidRPr="00740F6E">
        <w:rPr>
          <w:rFonts w:ascii="Times New Roman CE" w:hAnsi="Times New Roman CE" w:cs="Times New Roman"/>
          <w:lang w:val="en-US"/>
        </w:rPr>
        <w:t xml:space="preserve"> which can be </w:t>
      </w:r>
      <w:r w:rsidR="003F2050">
        <w:rPr>
          <w:rFonts w:ascii="Times New Roman CE" w:hAnsi="Times New Roman CE" w:cs="Times New Roman"/>
          <w:lang w:val="en-US"/>
        </w:rPr>
        <w:t xml:space="preserve">further </w:t>
      </w:r>
      <w:r w:rsidR="00220318" w:rsidRPr="00740F6E">
        <w:rPr>
          <w:rFonts w:ascii="Times New Roman CE" w:hAnsi="Times New Roman CE" w:cs="Times New Roman"/>
          <w:lang w:val="en-US"/>
        </w:rPr>
        <w:t xml:space="preserve">processed using different techniques </w:t>
      </w:r>
      <w:r w:rsidR="003F2050">
        <w:rPr>
          <w:rFonts w:ascii="Times New Roman CE" w:hAnsi="Times New Roman CE" w:cs="Times New Roman"/>
          <w:lang w:val="en-US"/>
        </w:rPr>
        <w:t>to create new</w:t>
      </w:r>
      <w:r w:rsidR="00220318" w:rsidRPr="00740F6E">
        <w:rPr>
          <w:rFonts w:ascii="Times New Roman CE" w:hAnsi="Times New Roman CE" w:cs="Times New Roman"/>
          <w:lang w:val="en-US"/>
        </w:rPr>
        <w:t xml:space="preserve"> products. </w:t>
      </w:r>
      <w:r w:rsidR="003F2050">
        <w:rPr>
          <w:rFonts w:ascii="Times New Roman CE" w:hAnsi="Times New Roman CE" w:cs="Times New Roman"/>
          <w:lang w:val="en-US"/>
        </w:rPr>
        <w:t>The s</w:t>
      </w:r>
      <w:r w:rsidR="00220318" w:rsidRPr="00740F6E">
        <w:rPr>
          <w:rFonts w:ascii="Times New Roman CE" w:hAnsi="Times New Roman CE" w:cs="Times New Roman"/>
          <w:lang w:val="en-US"/>
        </w:rPr>
        <w:t>econd method is feedstock or chemical recycling when plastic</w:t>
      </w:r>
      <w:r w:rsidR="003F2050">
        <w:rPr>
          <w:rFonts w:ascii="Times New Roman CE" w:hAnsi="Times New Roman CE" w:cs="Times New Roman"/>
          <w:lang w:val="en-US"/>
        </w:rPr>
        <w:t>s</w:t>
      </w:r>
      <w:r w:rsidR="00220318" w:rsidRPr="00740F6E">
        <w:rPr>
          <w:rFonts w:ascii="Times New Roman CE" w:hAnsi="Times New Roman CE" w:cs="Times New Roman"/>
          <w:lang w:val="en-US"/>
        </w:rPr>
        <w:t xml:space="preserve"> are converted back into</w:t>
      </w:r>
      <w:r w:rsidR="003F2050">
        <w:rPr>
          <w:rFonts w:ascii="Times New Roman CE" w:hAnsi="Times New Roman CE" w:cs="Times New Roman"/>
          <w:lang w:val="en-US"/>
        </w:rPr>
        <w:t xml:space="preserve"> their</w:t>
      </w:r>
      <w:r w:rsidR="00220318" w:rsidRPr="00740F6E">
        <w:rPr>
          <w:rFonts w:ascii="Times New Roman CE" w:hAnsi="Times New Roman CE" w:cs="Times New Roman"/>
          <w:lang w:val="en-US"/>
        </w:rPr>
        <w:t xml:space="preserve"> original monomers or other valuable chemicals.</w:t>
      </w:r>
      <w:r w:rsidR="003F2050">
        <w:rPr>
          <w:rFonts w:ascii="Times New Roman CE" w:hAnsi="Times New Roman CE" w:cs="Times New Roman"/>
          <w:lang w:val="en-US"/>
        </w:rPr>
        <w:t xml:space="preserve"> The</w:t>
      </w:r>
      <w:r w:rsidR="00220318" w:rsidRPr="00740F6E">
        <w:rPr>
          <w:rFonts w:ascii="Times New Roman CE" w:hAnsi="Times New Roman CE" w:cs="Times New Roman"/>
          <w:lang w:val="en-US"/>
        </w:rPr>
        <w:t xml:space="preserve"> </w:t>
      </w:r>
      <w:r w:rsidR="003F2050">
        <w:rPr>
          <w:rFonts w:ascii="Times New Roman CE" w:hAnsi="Times New Roman CE" w:cs="Times New Roman"/>
          <w:lang w:val="en-US"/>
        </w:rPr>
        <w:t>t</w:t>
      </w:r>
      <w:r w:rsidR="00220318" w:rsidRPr="00740F6E">
        <w:rPr>
          <w:rFonts w:ascii="Times New Roman CE" w:hAnsi="Times New Roman CE" w:cs="Times New Roman"/>
          <w:lang w:val="en-US"/>
        </w:rPr>
        <w:t>hird approach is energy recovery</w:t>
      </w:r>
      <w:r w:rsidR="003F2050">
        <w:rPr>
          <w:rFonts w:ascii="Times New Roman CE" w:hAnsi="Times New Roman CE" w:cs="Times New Roman"/>
          <w:lang w:val="en-US"/>
        </w:rPr>
        <w:t>,</w:t>
      </w:r>
      <w:r w:rsidR="00220318" w:rsidRPr="00740F6E">
        <w:rPr>
          <w:rFonts w:ascii="Times New Roman CE" w:hAnsi="Times New Roman CE" w:cs="Times New Roman"/>
          <w:lang w:val="en-US"/>
        </w:rPr>
        <w:t xml:space="preserve"> where plastic waste is incinerated</w:t>
      </w:r>
      <w:r w:rsidR="003F2050">
        <w:rPr>
          <w:rFonts w:ascii="Times New Roman CE" w:hAnsi="Times New Roman CE" w:cs="Times New Roman"/>
          <w:lang w:val="en-US"/>
        </w:rPr>
        <w:t>,</w:t>
      </w:r>
      <w:r w:rsidR="00220318" w:rsidRPr="00740F6E">
        <w:rPr>
          <w:rFonts w:ascii="Times New Roman CE" w:hAnsi="Times New Roman CE" w:cs="Times New Roman"/>
          <w:lang w:val="en-US"/>
        </w:rPr>
        <w:t xml:space="preserve"> simultaneous</w:t>
      </w:r>
      <w:r w:rsidR="003F2050">
        <w:rPr>
          <w:rFonts w:ascii="Times New Roman CE" w:hAnsi="Times New Roman CE" w:cs="Times New Roman"/>
          <w:lang w:val="en-US"/>
        </w:rPr>
        <w:t>ly</w:t>
      </w:r>
      <w:r w:rsidR="00220318" w:rsidRPr="00740F6E">
        <w:rPr>
          <w:rFonts w:ascii="Times New Roman CE" w:hAnsi="Times New Roman CE" w:cs="Times New Roman"/>
          <w:lang w:val="en-US"/>
        </w:rPr>
        <w:t xml:space="preserve"> </w:t>
      </w:r>
      <w:r w:rsidR="003F2050">
        <w:rPr>
          <w:rFonts w:ascii="Times New Roman CE" w:hAnsi="Times New Roman CE" w:cs="Times New Roman"/>
          <w:lang w:val="en-US"/>
        </w:rPr>
        <w:t xml:space="preserve">generating </w:t>
      </w:r>
      <w:r w:rsidR="00220318" w:rsidRPr="00740F6E">
        <w:rPr>
          <w:rFonts w:ascii="Times New Roman CE" w:hAnsi="Times New Roman CE" w:cs="Times New Roman"/>
          <w:lang w:val="en-US"/>
        </w:rPr>
        <w:t xml:space="preserve">energy. </w:t>
      </w:r>
      <w:r w:rsidR="00A96380" w:rsidRPr="00740F6E">
        <w:rPr>
          <w:rFonts w:ascii="Times New Roman CE" w:hAnsi="Times New Roman CE" w:cs="Times New Roman"/>
          <w:lang w:val="en-US"/>
        </w:rPr>
        <w:t>A scheme presenting the typical life cycle of plastic</w:t>
      </w:r>
      <w:r w:rsidR="000D42D8">
        <w:rPr>
          <w:rFonts w:ascii="Times New Roman CE" w:hAnsi="Times New Roman CE" w:cs="Times New Roman"/>
          <w:lang w:val="en-US"/>
        </w:rPr>
        <w:t>,</w:t>
      </w:r>
      <w:r w:rsidR="00D83FA5">
        <w:rPr>
          <w:rFonts w:ascii="Times New Roman CE" w:hAnsi="Times New Roman CE" w:cs="Times New Roman"/>
          <w:lang w:val="en-US"/>
        </w:rPr>
        <w:t xml:space="preserve"> </w:t>
      </w:r>
      <w:r w:rsidR="000F44E1">
        <w:rPr>
          <w:rFonts w:ascii="Times New Roman CE" w:hAnsi="Times New Roman CE" w:cs="Times New Roman"/>
          <w:lang w:val="en-US"/>
        </w:rPr>
        <w:t>particularly</w:t>
      </w:r>
      <w:r w:rsidR="00A96380" w:rsidRPr="00740F6E">
        <w:rPr>
          <w:rFonts w:ascii="Times New Roman CE" w:hAnsi="Times New Roman CE" w:cs="Times New Roman"/>
          <w:lang w:val="en-US"/>
        </w:rPr>
        <w:t xml:space="preserve"> </w:t>
      </w:r>
      <w:r w:rsidR="000D42D8">
        <w:rPr>
          <w:rFonts w:ascii="Times New Roman CE" w:hAnsi="Times New Roman CE" w:cs="Times New Roman"/>
          <w:lang w:val="en-US"/>
        </w:rPr>
        <w:t>with</w:t>
      </w:r>
      <w:r w:rsidR="00D83FA5" w:rsidRPr="00740F6E">
        <w:rPr>
          <w:rFonts w:ascii="Times New Roman CE" w:hAnsi="Times New Roman CE" w:cs="Times New Roman"/>
          <w:lang w:val="en-US"/>
        </w:rPr>
        <w:t xml:space="preserve"> </w:t>
      </w:r>
      <w:r w:rsidR="00A96380" w:rsidRPr="00740F6E">
        <w:rPr>
          <w:rFonts w:ascii="Times New Roman CE" w:hAnsi="Times New Roman CE" w:cs="Times New Roman"/>
          <w:lang w:val="en-US"/>
        </w:rPr>
        <w:t>plastic packaging</w:t>
      </w:r>
      <w:r w:rsidR="000D42D8">
        <w:rPr>
          <w:rFonts w:ascii="Times New Roman CE" w:hAnsi="Times New Roman CE" w:cs="Times New Roman"/>
          <w:lang w:val="en-US"/>
        </w:rPr>
        <w:t>,</w:t>
      </w:r>
      <w:r w:rsidR="00A96380" w:rsidRPr="00740F6E">
        <w:rPr>
          <w:rFonts w:ascii="Times New Roman CE" w:hAnsi="Times New Roman CE" w:cs="Times New Roman"/>
          <w:lang w:val="en-US"/>
        </w:rPr>
        <w:t xml:space="preserve"> is </w:t>
      </w:r>
      <w:r w:rsidR="00D83FA5">
        <w:rPr>
          <w:rFonts w:ascii="Times New Roman CE" w:hAnsi="Times New Roman CE" w:cs="Times New Roman"/>
          <w:lang w:val="en-US"/>
        </w:rPr>
        <w:t>shown</w:t>
      </w:r>
      <w:r w:rsidR="00D83FA5" w:rsidRPr="00740F6E">
        <w:rPr>
          <w:rFonts w:ascii="Times New Roman CE" w:hAnsi="Times New Roman CE" w:cs="Times New Roman"/>
          <w:lang w:val="en-US"/>
        </w:rPr>
        <w:t xml:space="preserve"> </w:t>
      </w:r>
      <w:r w:rsidR="000D42D8">
        <w:rPr>
          <w:rFonts w:ascii="Times New Roman CE" w:hAnsi="Times New Roman CE" w:cs="Times New Roman"/>
          <w:lang w:val="en-US"/>
        </w:rPr>
        <w:t>i</w:t>
      </w:r>
      <w:r w:rsidR="00A96380" w:rsidRPr="00740F6E">
        <w:rPr>
          <w:rFonts w:ascii="Times New Roman CE" w:hAnsi="Times New Roman CE" w:cs="Times New Roman"/>
          <w:lang w:val="en-US"/>
        </w:rPr>
        <w:t xml:space="preserve">n Fig. 2. </w:t>
      </w:r>
      <w:r w:rsidR="00D83FA5">
        <w:rPr>
          <w:rFonts w:ascii="Times New Roman CE" w:hAnsi="Times New Roman CE" w:cs="Times New Roman"/>
          <w:lang w:val="en-US"/>
        </w:rPr>
        <w:t>Presented numbers indicate the mean percentage values of each type of material disposal method.</w:t>
      </w:r>
    </w:p>
    <w:p w14:paraId="5C3BDDDD" w14:textId="77777777" w:rsidR="00DD4B79" w:rsidRPr="00740F6E" w:rsidRDefault="00DD4B79" w:rsidP="00C649DD">
      <w:pPr>
        <w:spacing w:after="0" w:line="240" w:lineRule="auto"/>
        <w:ind w:firstLine="284"/>
        <w:jc w:val="both"/>
        <w:rPr>
          <w:rFonts w:ascii="Times New Roman CE" w:hAnsi="Times New Roman CE" w:cs="Times New Roman"/>
          <w:lang w:val="en-US"/>
        </w:rPr>
      </w:pPr>
    </w:p>
    <w:p w14:paraId="75F11CAF" w14:textId="5706E9BB" w:rsidR="007C14D5" w:rsidRPr="00740F6E" w:rsidRDefault="00B036AA" w:rsidP="008A131E">
      <w:pPr>
        <w:spacing w:line="240" w:lineRule="auto"/>
        <w:jc w:val="center"/>
        <w:rPr>
          <w:rFonts w:ascii="Times New Roman CE" w:hAnsi="Times New Roman CE" w:cs="Times New Roman"/>
          <w:lang w:val="en-US"/>
        </w:rPr>
      </w:pPr>
      <w:r w:rsidRPr="00740F6E">
        <w:rPr>
          <w:rFonts w:ascii="Times New Roman CE" w:hAnsi="Times New Roman CE" w:cs="Times New Roman"/>
          <w:noProof/>
          <w:lang w:eastAsia="pl-PL"/>
        </w:rPr>
        <w:drawing>
          <wp:inline distT="0" distB="0" distL="0" distR="0" wp14:anchorId="42D36BDE" wp14:editId="78095CFF">
            <wp:extent cx="6085314" cy="2412124"/>
            <wp:effectExtent l="0" t="0" r="0" b="762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cycling scheme.g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93976" cy="2415558"/>
                    </a:xfrm>
                    <a:prstGeom prst="rect">
                      <a:avLst/>
                    </a:prstGeom>
                  </pic:spPr>
                </pic:pic>
              </a:graphicData>
            </a:graphic>
          </wp:inline>
        </w:drawing>
      </w:r>
    </w:p>
    <w:p w14:paraId="3F418B24" w14:textId="431B0F93" w:rsidR="00B036AA" w:rsidRPr="00C649DD" w:rsidRDefault="00B036AA" w:rsidP="00DD4B79">
      <w:pPr>
        <w:pStyle w:val="Rrys"/>
        <w:rPr>
          <w:lang w:val="en-US"/>
        </w:rPr>
      </w:pPr>
      <w:r w:rsidRPr="00DD4B79">
        <w:rPr>
          <w:b/>
          <w:bCs/>
          <w:lang w:val="en-US"/>
        </w:rPr>
        <w:t>Fig. 2.</w:t>
      </w:r>
      <w:r w:rsidRPr="00C649DD">
        <w:rPr>
          <w:lang w:val="en-US"/>
        </w:rPr>
        <w:t xml:space="preserve"> Life cycle of plastic packaging </w:t>
      </w:r>
      <w:r w:rsidR="00A96380" w:rsidRPr="00C649DD">
        <w:rPr>
          <w:lang w:val="en-US"/>
        </w:rPr>
        <w:fldChar w:fldCharType="begin"/>
      </w:r>
      <w:r w:rsidR="00A94214">
        <w:rPr>
          <w:lang w:val="en-US"/>
        </w:rPr>
        <w:instrText xml:space="preserve"> ADDIN ZOTERO_ITEM CSL_CITATION {"citationID":"hemhJJnC","properties":{"formattedCitation":"(H. Li et al., 2022)","plainCitation":"(H. Li et al., 2022)","noteIndex":0},"citationItems":[{"id":1999,"uris":["http://zotero.org/users/8955362/items/MDYPPQAS"],"itemData":{"id":1999,"type":"article-journal","container-title":"Green Chemistry","DOI":"10.1039/D2GC02588D","issue":"23","language":"en","note":"publisher: Royal Society of Chemistry","page":"8899-9002","source":"pubs.rsc.org","title":"Expanding plastics recycling technologies: chemical aspects, technology status and challenges","title-short":"Expanding plastics recycling technologies","volume":"24","author":[{"family":"Li","given":"Houqian"},{"family":"A. Aguirre-Villegas","given":"Horacio"},{"family":"D. Allen","given":"Robert"},{"family":"Bai","given":"Xianglan"},{"family":"H. Benson","given":"Craig"},{"family":"T. Beckham","given":"Gregg"},{"family":"L. Bradshaw","given":"Sabrina"},{"family":"L. Brown","given":"Jessica"},{"family":"C. Brown","given":"Robert"},{"family":"S. Cecon","given":"Victor"},{"family":"B. Curley","given":"Julia"},{"family":"W. Curtzwiler","given":"Greg"},{"family":"Dong","given":"Son"},{"family":"Gaddameedi","given":"Soumika"},{"family":"E. García","given":"John"},{"family":"Hermans","given":"Ive"},{"family":"Soo Kim","given":"Min"},{"family":"Ma","given":"Jiaze"},{"family":"O. Mark","given":"Lesli"},{"family":"Mavrikakis","given":"Manos"},{"family":"O. Olafasakin","given":"Olumide"},{"family":"A. Osswald","given":"Tim"},{"family":"G. Papanikolaou","given":"Konstantinos"},{"family":"Radhakrishnan","given":"Harish"},{"family":"Castillo","given":"Marco Antonio Sanchez"},{"family":"L. Sánchez-Rivera","given":"Kevin"},{"family":"N. Tumu","given":"Khairun"},{"family":"Lehn","given":"Reid C. Van"},{"family":"L. Vorst","given":"Keith"},{"family":"M. Wright","given":"Mark"},{"family":"Wu","given":"Jiayang"},{"family":"M. Zavala","given":"Victor"},{"family":"Zhou","given":"Panzheng"},{"family":"W. Huber","given":"George"}],"issued":{"date-parts":[["2022"]]}}}],"schema":"https://github.com/citation-style-language/schema/raw/master/csl-citation.json"} </w:instrText>
      </w:r>
      <w:r w:rsidR="00A96380" w:rsidRPr="00C649DD">
        <w:rPr>
          <w:lang w:val="en-US"/>
        </w:rPr>
        <w:fldChar w:fldCharType="separate"/>
      </w:r>
      <w:r w:rsidR="00A94214" w:rsidRPr="0077328D">
        <w:rPr>
          <w:rFonts w:cs="Times New Roman CE"/>
          <w:lang w:val="en-US"/>
        </w:rPr>
        <w:t>(Li et al. 2022)</w:t>
      </w:r>
      <w:r w:rsidR="00A96380" w:rsidRPr="00C649DD">
        <w:rPr>
          <w:lang w:val="en-US"/>
        </w:rPr>
        <w:fldChar w:fldCharType="end"/>
      </w:r>
      <w:r w:rsidR="00A96380" w:rsidRPr="00C649DD">
        <w:rPr>
          <w:lang w:val="en-US"/>
        </w:rPr>
        <w:t xml:space="preserve"> </w:t>
      </w:r>
    </w:p>
    <w:p w14:paraId="4FB17101" w14:textId="5A1295D8" w:rsidR="00220318" w:rsidRPr="00740F6E" w:rsidRDefault="00220318" w:rsidP="006709FB">
      <w:pPr>
        <w:spacing w:after="0"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lastRenderedPageBreak/>
        <w:t xml:space="preserve">Each of the methods has its pros and cons. </w:t>
      </w:r>
      <w:r w:rsidR="008E7FDA" w:rsidRPr="00740F6E">
        <w:rPr>
          <w:rFonts w:ascii="Times New Roman CE" w:hAnsi="Times New Roman CE" w:cs="Times New Roman"/>
          <w:lang w:val="en-US"/>
        </w:rPr>
        <w:t xml:space="preserve">The factors that need to be </w:t>
      </w:r>
      <w:r w:rsidR="000D42D8">
        <w:rPr>
          <w:rFonts w:ascii="Times New Roman CE" w:hAnsi="Times New Roman CE" w:cs="Times New Roman"/>
          <w:lang w:val="en-US"/>
        </w:rPr>
        <w:t>considered</w:t>
      </w:r>
      <w:r w:rsidR="008E7FDA" w:rsidRPr="00740F6E">
        <w:rPr>
          <w:rFonts w:ascii="Times New Roman CE" w:hAnsi="Times New Roman CE" w:cs="Times New Roman"/>
          <w:lang w:val="en-US"/>
        </w:rPr>
        <w:t xml:space="preserve"> are the economic feasibility,</w:t>
      </w:r>
      <w:r w:rsidR="00CA61E6">
        <w:rPr>
          <w:rFonts w:ascii="Times New Roman CE" w:hAnsi="Times New Roman CE" w:cs="Times New Roman"/>
          <w:lang w:val="en-US"/>
        </w:rPr>
        <w:t xml:space="preserve"> </w:t>
      </w:r>
      <w:r w:rsidR="000D42D8">
        <w:rPr>
          <w:rFonts w:ascii="Times New Roman CE" w:hAnsi="Times New Roman CE" w:cs="Times New Roman"/>
          <w:lang w:val="en-US"/>
        </w:rPr>
        <w:t>material degradation during the recycling process, end product properties,</w:t>
      </w:r>
      <w:r w:rsidR="0068210B" w:rsidRPr="00740F6E">
        <w:rPr>
          <w:rFonts w:ascii="Times New Roman CE" w:hAnsi="Times New Roman CE" w:cs="Times New Roman"/>
          <w:lang w:val="en-US"/>
        </w:rPr>
        <w:t xml:space="preserve"> and range of applications. </w:t>
      </w:r>
      <w:r w:rsidR="004A4069" w:rsidRPr="00740F6E">
        <w:rPr>
          <w:rFonts w:ascii="Times New Roman CE" w:hAnsi="Times New Roman CE" w:cs="Times New Roman"/>
          <w:lang w:val="en-US"/>
        </w:rPr>
        <w:t>Because plastics are not a single material</w:t>
      </w:r>
      <w:r w:rsidR="000D42D8">
        <w:rPr>
          <w:rFonts w:ascii="Times New Roman CE" w:hAnsi="Times New Roman CE" w:cs="Times New Roman"/>
          <w:lang w:val="en-US"/>
        </w:rPr>
        <w:t>,</w:t>
      </w:r>
      <w:r w:rsidR="004A4069" w:rsidRPr="00740F6E">
        <w:rPr>
          <w:rFonts w:ascii="Times New Roman CE" w:hAnsi="Times New Roman CE" w:cs="Times New Roman"/>
          <w:lang w:val="en-US"/>
        </w:rPr>
        <w:t xml:space="preserve"> but a variety of different polymers, immiscible by nature</w:t>
      </w:r>
      <w:r w:rsidR="000D42D8">
        <w:rPr>
          <w:rFonts w:ascii="Times New Roman CE" w:hAnsi="Times New Roman CE" w:cs="Times New Roman"/>
          <w:lang w:val="en-US"/>
        </w:rPr>
        <w:t>,</w:t>
      </w:r>
      <w:r w:rsidR="004A4069" w:rsidRPr="00740F6E">
        <w:rPr>
          <w:rFonts w:ascii="Times New Roman CE" w:hAnsi="Times New Roman CE" w:cs="Times New Roman"/>
          <w:lang w:val="en-US"/>
        </w:rPr>
        <w:t xml:space="preserve"> </w:t>
      </w:r>
      <w:r w:rsidR="000D42D8">
        <w:rPr>
          <w:rFonts w:ascii="Times New Roman CE" w:hAnsi="Times New Roman CE" w:cs="Times New Roman"/>
          <w:lang w:val="en-US"/>
        </w:rPr>
        <w:t xml:space="preserve">the </w:t>
      </w:r>
      <w:r w:rsidR="004A4069" w:rsidRPr="00740F6E">
        <w:rPr>
          <w:rFonts w:ascii="Times New Roman CE" w:hAnsi="Times New Roman CE" w:cs="Times New Roman"/>
          <w:lang w:val="en-US"/>
        </w:rPr>
        <w:t>simple mixing of post</w:t>
      </w:r>
      <w:r w:rsidR="000D42D8">
        <w:rPr>
          <w:rFonts w:ascii="Times New Roman CE" w:hAnsi="Times New Roman CE" w:cs="Times New Roman"/>
          <w:lang w:val="en-US"/>
        </w:rPr>
        <w:t>-</w:t>
      </w:r>
      <w:r w:rsidR="004A4069" w:rsidRPr="00740F6E">
        <w:rPr>
          <w:rFonts w:ascii="Times New Roman CE" w:hAnsi="Times New Roman CE" w:cs="Times New Roman"/>
          <w:lang w:val="en-US"/>
        </w:rPr>
        <w:t>consumer waste is out of the question. While the products are marked, stating which polymer is the main component</w:t>
      </w:r>
      <w:r w:rsidR="003208EF">
        <w:rPr>
          <w:rFonts w:ascii="Times New Roman CE" w:hAnsi="Times New Roman CE" w:cs="Times New Roman"/>
          <w:lang w:val="en-US"/>
        </w:rPr>
        <w:t>,</w:t>
      </w:r>
      <w:r w:rsidR="004A4069" w:rsidRPr="00740F6E">
        <w:rPr>
          <w:rFonts w:ascii="Times New Roman CE" w:hAnsi="Times New Roman CE" w:cs="Times New Roman"/>
          <w:lang w:val="en-US"/>
        </w:rPr>
        <w:t xml:space="preserve"> </w:t>
      </w:r>
      <w:r w:rsidR="000D42D8">
        <w:rPr>
          <w:rFonts w:ascii="Times New Roman CE" w:hAnsi="Times New Roman CE" w:cs="Times New Roman"/>
          <w:lang w:val="en-US"/>
        </w:rPr>
        <w:t>some other additives or materials</w:t>
      </w:r>
      <w:r w:rsidR="004A4069" w:rsidRPr="00740F6E">
        <w:rPr>
          <w:rFonts w:ascii="Times New Roman CE" w:hAnsi="Times New Roman CE" w:cs="Times New Roman"/>
          <w:lang w:val="en-US"/>
        </w:rPr>
        <w:t xml:space="preserve"> </w:t>
      </w:r>
      <w:r w:rsidR="000D42D8">
        <w:rPr>
          <w:rFonts w:ascii="Times New Roman CE" w:hAnsi="Times New Roman CE" w:cs="Times New Roman"/>
          <w:lang w:val="en-US"/>
        </w:rPr>
        <w:t>must</w:t>
      </w:r>
      <w:r w:rsidR="004A4069" w:rsidRPr="00740F6E">
        <w:rPr>
          <w:rFonts w:ascii="Times New Roman CE" w:hAnsi="Times New Roman CE" w:cs="Times New Roman"/>
          <w:lang w:val="en-US"/>
        </w:rPr>
        <w:t xml:space="preserve"> be </w:t>
      </w:r>
      <w:r w:rsidR="003208EF" w:rsidRPr="00740F6E">
        <w:rPr>
          <w:rFonts w:ascii="Times New Roman CE" w:hAnsi="Times New Roman CE" w:cs="Times New Roman"/>
          <w:lang w:val="en-US"/>
        </w:rPr>
        <w:t>consider</w:t>
      </w:r>
      <w:r w:rsidR="003208EF">
        <w:rPr>
          <w:rFonts w:ascii="Times New Roman CE" w:hAnsi="Times New Roman CE" w:cs="Times New Roman"/>
          <w:lang w:val="en-US"/>
        </w:rPr>
        <w:t>ed</w:t>
      </w:r>
      <w:r w:rsidR="004A4069" w:rsidRPr="00740F6E">
        <w:rPr>
          <w:rFonts w:ascii="Times New Roman CE" w:hAnsi="Times New Roman CE" w:cs="Times New Roman"/>
          <w:lang w:val="en-US"/>
        </w:rPr>
        <w:t xml:space="preserve">. </w:t>
      </w:r>
      <w:r w:rsidR="003208EF">
        <w:rPr>
          <w:rFonts w:ascii="Times New Roman CE" w:hAnsi="Times New Roman CE" w:cs="Times New Roman"/>
          <w:lang w:val="en-US"/>
        </w:rPr>
        <w:t>These include</w:t>
      </w:r>
      <w:r w:rsidR="004A4069" w:rsidRPr="00740F6E">
        <w:rPr>
          <w:rFonts w:ascii="Times New Roman CE" w:hAnsi="Times New Roman CE" w:cs="Times New Roman"/>
          <w:lang w:val="en-US"/>
        </w:rPr>
        <w:t xml:space="preserve"> </w:t>
      </w:r>
      <w:proofErr w:type="spellStart"/>
      <w:r w:rsidR="004A4069" w:rsidRPr="00740F6E">
        <w:rPr>
          <w:rFonts w:ascii="Times New Roman CE" w:hAnsi="Times New Roman CE" w:cs="Times New Roman"/>
          <w:lang w:val="en-US"/>
        </w:rPr>
        <w:t>colo</w:t>
      </w:r>
      <w:r w:rsidR="000D42D8">
        <w:rPr>
          <w:rFonts w:ascii="Times New Roman CE" w:hAnsi="Times New Roman CE" w:cs="Times New Roman"/>
          <w:lang w:val="en-US"/>
        </w:rPr>
        <w:t>u</w:t>
      </w:r>
      <w:r w:rsidR="004A4069" w:rsidRPr="00740F6E">
        <w:rPr>
          <w:rFonts w:ascii="Times New Roman CE" w:hAnsi="Times New Roman CE" w:cs="Times New Roman"/>
          <w:lang w:val="en-US"/>
        </w:rPr>
        <w:t>r</w:t>
      </w:r>
      <w:proofErr w:type="spellEnd"/>
      <w:r w:rsidR="004A4069" w:rsidRPr="00740F6E">
        <w:rPr>
          <w:rFonts w:ascii="Times New Roman CE" w:hAnsi="Times New Roman CE" w:cs="Times New Roman"/>
          <w:lang w:val="en-US"/>
        </w:rPr>
        <w:t xml:space="preserve"> additives, UV stabilizers, flame retardants and many more. For achieving specific properties like increased barrier properties, ultra-thin layers of less permeable materials (polymers or </w:t>
      </w:r>
      <w:proofErr w:type="spellStart"/>
      <w:r w:rsidR="004A4069" w:rsidRPr="00740F6E">
        <w:rPr>
          <w:rFonts w:ascii="Times New Roman CE" w:hAnsi="Times New Roman CE" w:cs="Times New Roman"/>
          <w:lang w:val="en-US"/>
        </w:rPr>
        <w:t>alumin</w:t>
      </w:r>
      <w:r w:rsidR="000D42D8">
        <w:rPr>
          <w:rFonts w:ascii="Times New Roman CE" w:hAnsi="Times New Roman CE" w:cs="Times New Roman"/>
          <w:lang w:val="en-US"/>
        </w:rPr>
        <w:t>i</w:t>
      </w:r>
      <w:r w:rsidR="004A4069" w:rsidRPr="00740F6E">
        <w:rPr>
          <w:rFonts w:ascii="Times New Roman CE" w:hAnsi="Times New Roman CE" w:cs="Times New Roman"/>
          <w:lang w:val="en-US"/>
        </w:rPr>
        <w:t>um</w:t>
      </w:r>
      <w:proofErr w:type="spellEnd"/>
      <w:r w:rsidR="004A4069" w:rsidRPr="00740F6E">
        <w:rPr>
          <w:rFonts w:ascii="Times New Roman CE" w:hAnsi="Times New Roman CE" w:cs="Times New Roman"/>
          <w:lang w:val="en-US"/>
        </w:rPr>
        <w:t>) are used. Th</w:t>
      </w:r>
      <w:r w:rsidR="003208EF">
        <w:rPr>
          <w:rFonts w:ascii="Times New Roman CE" w:hAnsi="Times New Roman CE" w:cs="Times New Roman"/>
          <w:lang w:val="en-US"/>
        </w:rPr>
        <w:t>erefore</w:t>
      </w:r>
      <w:r w:rsidR="004A4069" w:rsidRPr="00740F6E">
        <w:rPr>
          <w:rFonts w:ascii="Times New Roman CE" w:hAnsi="Times New Roman CE" w:cs="Times New Roman"/>
          <w:lang w:val="en-US"/>
        </w:rPr>
        <w:t xml:space="preserve"> mechanical recycling, whereas simple,</w:t>
      </w:r>
      <w:r w:rsidR="003208EF">
        <w:rPr>
          <w:rFonts w:ascii="Times New Roman CE" w:hAnsi="Times New Roman CE" w:cs="Times New Roman"/>
          <w:lang w:val="en-US"/>
        </w:rPr>
        <w:t xml:space="preserve"> has</w:t>
      </w:r>
      <w:r w:rsidR="004A4069" w:rsidRPr="00740F6E">
        <w:rPr>
          <w:rFonts w:ascii="Times New Roman CE" w:hAnsi="Times New Roman CE" w:cs="Times New Roman"/>
          <w:lang w:val="en-US"/>
        </w:rPr>
        <w:t xml:space="preserve"> its limitations</w:t>
      </w:r>
      <w:r w:rsidR="003208EF">
        <w:rPr>
          <w:rFonts w:ascii="Times New Roman CE" w:hAnsi="Times New Roman CE" w:cs="Times New Roman"/>
          <w:lang w:val="en-US"/>
        </w:rPr>
        <w:t>,</w:t>
      </w:r>
      <w:r w:rsidR="004A4069" w:rsidRPr="00740F6E">
        <w:rPr>
          <w:rFonts w:ascii="Times New Roman CE" w:hAnsi="Times New Roman CE" w:cs="Times New Roman"/>
          <w:lang w:val="en-US"/>
        </w:rPr>
        <w:t xml:space="preserve"> </w:t>
      </w:r>
      <w:r w:rsidR="003208EF">
        <w:rPr>
          <w:rFonts w:ascii="Times New Roman CE" w:hAnsi="Times New Roman CE" w:cs="Times New Roman"/>
          <w:lang w:val="en-US"/>
        </w:rPr>
        <w:t>a</w:t>
      </w:r>
      <w:r w:rsidR="003810C4" w:rsidRPr="00740F6E">
        <w:rPr>
          <w:rFonts w:ascii="Times New Roman CE" w:hAnsi="Times New Roman CE" w:cs="Times New Roman"/>
          <w:lang w:val="en-US"/>
        </w:rPr>
        <w:t xml:space="preserve">s a homogenous stream of a single polymer </w:t>
      </w:r>
      <w:r w:rsidR="003208EF">
        <w:rPr>
          <w:rFonts w:ascii="Times New Roman CE" w:hAnsi="Times New Roman CE" w:cs="Times New Roman"/>
          <w:lang w:val="en-US"/>
        </w:rPr>
        <w:t xml:space="preserve">needs to be implemented </w:t>
      </w:r>
      <w:r w:rsidR="003810C4" w:rsidRPr="00740F6E">
        <w:rPr>
          <w:rFonts w:ascii="Times New Roman CE" w:hAnsi="Times New Roman CE" w:cs="Times New Roman"/>
          <w:lang w:val="en-US"/>
        </w:rPr>
        <w:t xml:space="preserve">into the extruder to obtain </w:t>
      </w:r>
      <w:proofErr w:type="spellStart"/>
      <w:r w:rsidR="003810C4" w:rsidRPr="00740F6E">
        <w:rPr>
          <w:rFonts w:ascii="Times New Roman CE" w:hAnsi="Times New Roman CE" w:cs="Times New Roman"/>
          <w:lang w:val="en-US"/>
        </w:rPr>
        <w:t>recyclate</w:t>
      </w:r>
      <w:proofErr w:type="spellEnd"/>
      <w:r w:rsidR="003810C4" w:rsidRPr="00740F6E">
        <w:rPr>
          <w:rFonts w:ascii="Times New Roman CE" w:hAnsi="Times New Roman CE" w:cs="Times New Roman"/>
          <w:lang w:val="en-US"/>
        </w:rPr>
        <w:t xml:space="preserve"> with</w:t>
      </w:r>
      <w:r w:rsidR="00CA61E6">
        <w:rPr>
          <w:rFonts w:ascii="Times New Roman CE" w:hAnsi="Times New Roman CE" w:cs="Times New Roman"/>
          <w:lang w:val="en-US"/>
        </w:rPr>
        <w:t xml:space="preserve"> </w:t>
      </w:r>
      <w:r w:rsidR="003810C4" w:rsidRPr="00740F6E">
        <w:rPr>
          <w:rFonts w:ascii="Times New Roman CE" w:hAnsi="Times New Roman CE" w:cs="Times New Roman"/>
          <w:lang w:val="en-US"/>
        </w:rPr>
        <w:t xml:space="preserve">the desired properties. Chemical recycling is much less demanding </w:t>
      </w:r>
      <w:r w:rsidR="000D42D8">
        <w:rPr>
          <w:rFonts w:ascii="Times New Roman CE" w:hAnsi="Times New Roman CE" w:cs="Times New Roman"/>
          <w:lang w:val="en-US"/>
        </w:rPr>
        <w:t>regarding</w:t>
      </w:r>
      <w:r w:rsidR="003810C4" w:rsidRPr="00740F6E">
        <w:rPr>
          <w:rFonts w:ascii="Times New Roman CE" w:hAnsi="Times New Roman CE" w:cs="Times New Roman"/>
          <w:lang w:val="en-US"/>
        </w:rPr>
        <w:t xml:space="preserve"> waste stream quality</w:t>
      </w:r>
      <w:r w:rsidR="003208EF">
        <w:rPr>
          <w:rFonts w:ascii="Times New Roman CE" w:hAnsi="Times New Roman CE" w:cs="Times New Roman"/>
          <w:lang w:val="en-US"/>
        </w:rPr>
        <w:t>,</w:t>
      </w:r>
      <w:r w:rsidR="003208EF" w:rsidRPr="00740F6E">
        <w:rPr>
          <w:rFonts w:ascii="Times New Roman CE" w:hAnsi="Times New Roman CE" w:cs="Times New Roman"/>
          <w:lang w:val="en-US"/>
        </w:rPr>
        <w:t xml:space="preserve"> </w:t>
      </w:r>
      <w:r w:rsidR="003208EF">
        <w:rPr>
          <w:rFonts w:ascii="Times New Roman CE" w:hAnsi="Times New Roman CE" w:cs="Times New Roman"/>
          <w:lang w:val="en-US"/>
        </w:rPr>
        <w:t>s</w:t>
      </w:r>
      <w:r w:rsidR="003810C4" w:rsidRPr="00740F6E">
        <w:rPr>
          <w:rFonts w:ascii="Times New Roman CE" w:hAnsi="Times New Roman CE" w:cs="Times New Roman"/>
          <w:lang w:val="en-US"/>
        </w:rPr>
        <w:t xml:space="preserve">imilar </w:t>
      </w:r>
      <w:r w:rsidR="003208EF">
        <w:rPr>
          <w:rFonts w:ascii="Times New Roman CE" w:hAnsi="Times New Roman CE" w:cs="Times New Roman"/>
          <w:lang w:val="en-US"/>
        </w:rPr>
        <w:t xml:space="preserve">to </w:t>
      </w:r>
      <w:r w:rsidR="003810C4" w:rsidRPr="00740F6E">
        <w:rPr>
          <w:rFonts w:ascii="Times New Roman CE" w:hAnsi="Times New Roman CE" w:cs="Times New Roman"/>
          <w:lang w:val="en-US"/>
        </w:rPr>
        <w:t xml:space="preserve">energy recovery. </w:t>
      </w:r>
      <w:r w:rsidR="003208EF">
        <w:rPr>
          <w:rFonts w:ascii="Times New Roman CE" w:hAnsi="Times New Roman CE" w:cs="Times New Roman"/>
          <w:lang w:val="en-US"/>
        </w:rPr>
        <w:t xml:space="preserve">As a result, </w:t>
      </w:r>
      <w:r w:rsidR="003810C4" w:rsidRPr="00740F6E">
        <w:rPr>
          <w:rFonts w:ascii="Times New Roman CE" w:hAnsi="Times New Roman CE" w:cs="Times New Roman"/>
          <w:lang w:val="en-US"/>
        </w:rPr>
        <w:t>plastic products that are not fe</w:t>
      </w:r>
      <w:r w:rsidR="00A96380" w:rsidRPr="00740F6E">
        <w:rPr>
          <w:rFonts w:ascii="Times New Roman CE" w:hAnsi="Times New Roman CE" w:cs="Times New Roman"/>
          <w:lang w:val="en-US"/>
        </w:rPr>
        <w:t>asible for mechanical recycling</w:t>
      </w:r>
      <w:r w:rsidR="000D42D8">
        <w:rPr>
          <w:rFonts w:ascii="Times New Roman CE" w:hAnsi="Times New Roman CE" w:cs="Times New Roman"/>
          <w:lang w:val="en-US"/>
        </w:rPr>
        <w:t>,</w:t>
      </w:r>
      <w:r w:rsidR="00A96380" w:rsidRPr="00740F6E">
        <w:rPr>
          <w:rFonts w:ascii="Times New Roman CE" w:hAnsi="Times New Roman CE" w:cs="Times New Roman"/>
          <w:lang w:val="en-US"/>
        </w:rPr>
        <w:t xml:space="preserve"> i.e. thin films, multilayered materials,</w:t>
      </w:r>
      <w:r w:rsidR="003208EF">
        <w:rPr>
          <w:rFonts w:ascii="Times New Roman CE" w:hAnsi="Times New Roman CE" w:cs="Times New Roman"/>
          <w:lang w:val="en-US"/>
        </w:rPr>
        <w:t xml:space="preserve"> and</w:t>
      </w:r>
      <w:r w:rsidR="00A96380" w:rsidRPr="00740F6E">
        <w:rPr>
          <w:rFonts w:ascii="Times New Roman CE" w:hAnsi="Times New Roman CE" w:cs="Times New Roman"/>
          <w:lang w:val="en-US"/>
        </w:rPr>
        <w:t xml:space="preserve"> multi</w:t>
      </w:r>
      <w:r w:rsidR="000D42D8">
        <w:rPr>
          <w:rFonts w:ascii="Times New Roman CE" w:hAnsi="Times New Roman CE" w:cs="Times New Roman"/>
          <w:lang w:val="en-US"/>
        </w:rPr>
        <w:t>-</w:t>
      </w:r>
      <w:r w:rsidR="00A96380" w:rsidRPr="00740F6E">
        <w:rPr>
          <w:rFonts w:ascii="Times New Roman CE" w:hAnsi="Times New Roman CE" w:cs="Times New Roman"/>
          <w:lang w:val="en-US"/>
        </w:rPr>
        <w:t>component products</w:t>
      </w:r>
      <w:r w:rsidR="003208EF">
        <w:rPr>
          <w:rFonts w:ascii="Times New Roman CE" w:hAnsi="Times New Roman CE" w:cs="Times New Roman"/>
          <w:lang w:val="en-US"/>
        </w:rPr>
        <w:t>,</w:t>
      </w:r>
      <w:r w:rsidR="00A96380" w:rsidRPr="00740F6E">
        <w:rPr>
          <w:rFonts w:ascii="Times New Roman CE" w:hAnsi="Times New Roman CE" w:cs="Times New Roman"/>
          <w:lang w:val="en-US"/>
        </w:rPr>
        <w:t xml:space="preserve"> are typically </w:t>
      </w:r>
      <w:r w:rsidR="008E2BCF" w:rsidRPr="00740F6E">
        <w:rPr>
          <w:rFonts w:ascii="Times New Roman CE" w:hAnsi="Times New Roman CE" w:cs="Times New Roman"/>
          <w:lang w:val="en-US"/>
        </w:rPr>
        <w:t xml:space="preserve">recycled in this manner. </w:t>
      </w:r>
    </w:p>
    <w:p w14:paraId="5DB0EBCF" w14:textId="51B3CB59" w:rsidR="008E2BCF" w:rsidRPr="00740F6E" w:rsidRDefault="000D42D8" w:rsidP="006709FB">
      <w:pPr>
        <w:spacing w:after="0" w:line="240" w:lineRule="auto"/>
        <w:ind w:firstLine="284"/>
        <w:jc w:val="both"/>
        <w:rPr>
          <w:rFonts w:ascii="Times New Roman CE" w:hAnsi="Times New Roman CE" w:cs="Times New Roman"/>
          <w:lang w:val="en-US"/>
        </w:rPr>
      </w:pPr>
      <w:r>
        <w:rPr>
          <w:rFonts w:ascii="Times New Roman CE" w:hAnsi="Times New Roman CE" w:cs="Times New Roman"/>
          <w:lang w:val="en-US"/>
        </w:rPr>
        <w:t>T</w:t>
      </w:r>
      <w:r w:rsidR="008E2BCF" w:rsidRPr="00740F6E">
        <w:rPr>
          <w:rFonts w:ascii="Times New Roman CE" w:hAnsi="Times New Roman CE" w:cs="Times New Roman"/>
          <w:lang w:val="en-US"/>
        </w:rPr>
        <w:t xml:space="preserve">o improve the </w:t>
      </w:r>
      <w:r w:rsidR="003208EF" w:rsidRPr="00740F6E">
        <w:rPr>
          <w:rFonts w:ascii="Times New Roman CE" w:hAnsi="Times New Roman CE" w:cs="Times New Roman"/>
          <w:lang w:val="en-US"/>
        </w:rPr>
        <w:t>so</w:t>
      </w:r>
      <w:r w:rsidR="003208EF">
        <w:rPr>
          <w:rFonts w:ascii="Times New Roman CE" w:hAnsi="Times New Roman CE" w:cs="Times New Roman"/>
          <w:lang w:val="en-US"/>
        </w:rPr>
        <w:t>-</w:t>
      </w:r>
      <w:r w:rsidR="008E2BCF" w:rsidRPr="00740F6E">
        <w:rPr>
          <w:rFonts w:ascii="Times New Roman CE" w:hAnsi="Times New Roman CE" w:cs="Times New Roman"/>
          <w:lang w:val="en-US"/>
        </w:rPr>
        <w:t xml:space="preserve">called recyclability of different plastic products, they should be designed with something called </w:t>
      </w:r>
      <w:r>
        <w:rPr>
          <w:rFonts w:ascii="Times New Roman CE" w:hAnsi="Times New Roman CE" w:cs="Times New Roman"/>
          <w:lang w:val="en-US"/>
        </w:rPr>
        <w:t>"</w:t>
      </w:r>
      <w:r w:rsidR="008E2BCF" w:rsidRPr="00740F6E">
        <w:rPr>
          <w:rFonts w:ascii="Times New Roman CE" w:hAnsi="Times New Roman CE" w:cs="Times New Roman"/>
          <w:lang w:val="en-US"/>
        </w:rPr>
        <w:t>eco-design</w:t>
      </w:r>
      <w:r>
        <w:rPr>
          <w:rFonts w:ascii="Times New Roman CE" w:hAnsi="Times New Roman CE" w:cs="Times New Roman"/>
          <w:lang w:val="en-US"/>
        </w:rPr>
        <w:t>"</w:t>
      </w:r>
      <w:r w:rsidR="008E2BCF" w:rsidRPr="00740F6E">
        <w:rPr>
          <w:rFonts w:ascii="Times New Roman CE" w:hAnsi="Times New Roman CE" w:cs="Times New Roman"/>
          <w:lang w:val="en-US"/>
        </w:rPr>
        <w:t xml:space="preserve"> in mind. Such products should be made of </w:t>
      </w:r>
      <w:r w:rsidR="003208EF">
        <w:rPr>
          <w:rFonts w:ascii="Times New Roman CE" w:hAnsi="Times New Roman CE" w:cs="Times New Roman"/>
          <w:lang w:val="en-US"/>
        </w:rPr>
        <w:t xml:space="preserve">a </w:t>
      </w:r>
      <w:r w:rsidR="008E2BCF" w:rsidRPr="00740F6E">
        <w:rPr>
          <w:rFonts w:ascii="Times New Roman CE" w:hAnsi="Times New Roman CE" w:cs="Times New Roman"/>
          <w:lang w:val="en-US"/>
        </w:rPr>
        <w:t xml:space="preserve">single polymer or a blend of </w:t>
      </w:r>
      <w:r w:rsidR="003208EF">
        <w:rPr>
          <w:rFonts w:ascii="Times New Roman CE" w:hAnsi="Times New Roman CE" w:cs="Times New Roman"/>
          <w:lang w:val="en-US"/>
        </w:rPr>
        <w:t>polymers</w:t>
      </w:r>
      <w:r w:rsidR="008E2BCF" w:rsidRPr="00740F6E">
        <w:rPr>
          <w:rFonts w:ascii="Times New Roman CE" w:hAnsi="Times New Roman CE" w:cs="Times New Roman"/>
          <w:lang w:val="en-US"/>
        </w:rPr>
        <w:t>. Such attempts have already been made</w:t>
      </w:r>
      <w:r w:rsidR="003208EF">
        <w:rPr>
          <w:rFonts w:ascii="Times New Roman CE" w:hAnsi="Times New Roman CE" w:cs="Times New Roman"/>
          <w:lang w:val="en-US"/>
        </w:rPr>
        <w:t>;</w:t>
      </w:r>
      <w:r w:rsidR="003208EF" w:rsidRPr="00740F6E">
        <w:rPr>
          <w:rFonts w:ascii="Times New Roman CE" w:hAnsi="Times New Roman CE" w:cs="Times New Roman"/>
          <w:lang w:val="en-US"/>
        </w:rPr>
        <w:t xml:space="preserve"> </w:t>
      </w:r>
      <w:r w:rsidR="008E2BCF" w:rsidRPr="00740F6E">
        <w:rPr>
          <w:rFonts w:ascii="Times New Roman CE" w:hAnsi="Times New Roman CE" w:cs="Times New Roman"/>
          <w:lang w:val="en-US"/>
        </w:rPr>
        <w:t xml:space="preserve">i.e. drinking bottles are made of PET, but their caps are made of PP. </w:t>
      </w:r>
      <w:r w:rsidR="003208EF">
        <w:rPr>
          <w:rFonts w:ascii="Times New Roman CE" w:hAnsi="Times New Roman CE" w:cs="Times New Roman"/>
          <w:lang w:val="en-US"/>
        </w:rPr>
        <w:t xml:space="preserve">Two </w:t>
      </w:r>
      <w:r w:rsidR="008E2BCF" w:rsidRPr="00740F6E">
        <w:rPr>
          <w:rFonts w:ascii="Times New Roman CE" w:hAnsi="Times New Roman CE" w:cs="Times New Roman"/>
          <w:lang w:val="en-US"/>
        </w:rPr>
        <w:t>approaches have been introduced</w:t>
      </w:r>
      <w:r w:rsidR="003208EF">
        <w:rPr>
          <w:rFonts w:ascii="Times New Roman CE" w:hAnsi="Times New Roman CE" w:cs="Times New Roman"/>
          <w:lang w:val="en-US"/>
        </w:rPr>
        <w:t xml:space="preserve"> </w:t>
      </w:r>
      <w:r w:rsidR="003208EF" w:rsidRPr="00740F6E">
        <w:rPr>
          <w:rFonts w:ascii="Times New Roman CE" w:hAnsi="Times New Roman CE" w:cs="Times New Roman"/>
          <w:lang w:val="en-US"/>
        </w:rPr>
        <w:t>to achieve easy and cost-effective recycling</w:t>
      </w:r>
      <w:r w:rsidR="008E2BCF" w:rsidRPr="00740F6E">
        <w:rPr>
          <w:rFonts w:ascii="Times New Roman CE" w:hAnsi="Times New Roman CE" w:cs="Times New Roman"/>
          <w:lang w:val="en-US"/>
        </w:rPr>
        <w:t>. Firstly</w:t>
      </w:r>
      <w:r w:rsidR="003208EF">
        <w:rPr>
          <w:rFonts w:ascii="Times New Roman CE" w:hAnsi="Times New Roman CE" w:cs="Times New Roman"/>
          <w:lang w:val="en-US"/>
        </w:rPr>
        <w:t>,</w:t>
      </w:r>
      <w:r w:rsidR="008E2BCF" w:rsidRPr="00740F6E">
        <w:rPr>
          <w:rFonts w:ascii="Times New Roman CE" w:hAnsi="Times New Roman CE" w:cs="Times New Roman"/>
          <w:lang w:val="en-US"/>
        </w:rPr>
        <w:t xml:space="preserve"> using the same (PET) polymer for</w:t>
      </w:r>
      <w:r w:rsidR="003208EF">
        <w:rPr>
          <w:rFonts w:ascii="Times New Roman CE" w:hAnsi="Times New Roman CE" w:cs="Times New Roman"/>
          <w:lang w:val="en-US"/>
        </w:rPr>
        <w:t xml:space="preserve"> both</w:t>
      </w:r>
      <w:r w:rsidR="008E2BCF" w:rsidRPr="00740F6E">
        <w:rPr>
          <w:rFonts w:ascii="Times New Roman CE" w:hAnsi="Times New Roman CE" w:cs="Times New Roman"/>
          <w:lang w:val="en-US"/>
        </w:rPr>
        <w:t xml:space="preserve"> </w:t>
      </w:r>
      <w:r w:rsidR="003208EF">
        <w:rPr>
          <w:rFonts w:ascii="Times New Roman CE" w:hAnsi="Times New Roman CE" w:cs="Times New Roman"/>
          <w:lang w:val="en-US"/>
        </w:rPr>
        <w:t xml:space="preserve">the </w:t>
      </w:r>
      <w:r w:rsidR="008E2BCF" w:rsidRPr="00740F6E">
        <w:rPr>
          <w:rFonts w:ascii="Times New Roman CE" w:hAnsi="Times New Roman CE" w:cs="Times New Roman"/>
          <w:lang w:val="en-US"/>
        </w:rPr>
        <w:t>bottle and the cap</w:t>
      </w:r>
      <w:r>
        <w:rPr>
          <w:rFonts w:ascii="Times New Roman CE" w:hAnsi="Times New Roman CE" w:cs="Times New Roman"/>
          <w:lang w:val="en-US"/>
        </w:rPr>
        <w:t xml:space="preserve"> has proven to be challenging</w:t>
      </w:r>
      <w:r w:rsidR="008E2BCF" w:rsidRPr="00740F6E">
        <w:rPr>
          <w:rFonts w:ascii="Times New Roman CE" w:hAnsi="Times New Roman CE" w:cs="Times New Roman"/>
          <w:lang w:val="en-US"/>
        </w:rPr>
        <w:t xml:space="preserve"> due to problems with </w:t>
      </w:r>
      <w:r w:rsidR="00192B77" w:rsidRPr="00740F6E">
        <w:rPr>
          <w:rFonts w:ascii="Times New Roman CE" w:hAnsi="Times New Roman CE" w:cs="Times New Roman"/>
          <w:lang w:val="en-US"/>
        </w:rPr>
        <w:t>sufficient sealing. Secondly</w:t>
      </w:r>
      <w:r w:rsidR="00BA05C0">
        <w:rPr>
          <w:rFonts w:ascii="Times New Roman CE" w:hAnsi="Times New Roman CE" w:cs="Times New Roman"/>
          <w:lang w:val="en-US"/>
        </w:rPr>
        <w:t>,</w:t>
      </w:r>
      <w:r w:rsidR="00192B77" w:rsidRPr="00740F6E">
        <w:rPr>
          <w:rFonts w:ascii="Times New Roman CE" w:hAnsi="Times New Roman CE" w:cs="Times New Roman"/>
          <w:lang w:val="en-US"/>
        </w:rPr>
        <w:t xml:space="preserve"> introducing a small bottle-cap connector to prevent their separation and </w:t>
      </w:r>
      <w:proofErr w:type="spellStart"/>
      <w:r w:rsidR="00192B77" w:rsidRPr="00740F6E">
        <w:rPr>
          <w:rFonts w:ascii="Times New Roman CE" w:hAnsi="Times New Roman CE" w:cs="Times New Roman"/>
          <w:lang w:val="en-US"/>
        </w:rPr>
        <w:t>minimi</w:t>
      </w:r>
      <w:r>
        <w:rPr>
          <w:rFonts w:ascii="Times New Roman CE" w:hAnsi="Times New Roman CE" w:cs="Times New Roman"/>
          <w:lang w:val="en-US"/>
        </w:rPr>
        <w:t>se</w:t>
      </w:r>
      <w:proofErr w:type="spellEnd"/>
      <w:r w:rsidR="00192B77" w:rsidRPr="00740F6E">
        <w:rPr>
          <w:rFonts w:ascii="Times New Roman CE" w:hAnsi="Times New Roman CE" w:cs="Times New Roman"/>
          <w:lang w:val="en-US"/>
        </w:rPr>
        <w:t xml:space="preserve"> the risk of the cap getting lost on its way to the recycling facility. </w:t>
      </w:r>
      <w:r>
        <w:rPr>
          <w:rFonts w:ascii="Times New Roman CE" w:hAnsi="Times New Roman CE" w:cs="Times New Roman"/>
          <w:lang w:val="en-US"/>
        </w:rPr>
        <w:t>The m</w:t>
      </w:r>
      <w:r w:rsidR="009F7850" w:rsidRPr="00740F6E">
        <w:rPr>
          <w:rFonts w:ascii="Times New Roman CE" w:hAnsi="Times New Roman CE" w:cs="Times New Roman"/>
          <w:lang w:val="en-US"/>
        </w:rPr>
        <w:t xml:space="preserve">aterial composition should also </w:t>
      </w:r>
      <w:r w:rsidR="00BA05C0">
        <w:rPr>
          <w:rFonts w:ascii="Times New Roman CE" w:hAnsi="Times New Roman CE" w:cs="Times New Roman"/>
          <w:lang w:val="en-US"/>
        </w:rPr>
        <w:t>avoid</w:t>
      </w:r>
      <w:r w:rsidR="009F7850" w:rsidRPr="00740F6E">
        <w:rPr>
          <w:rFonts w:ascii="Times New Roman CE" w:hAnsi="Times New Roman CE" w:cs="Times New Roman"/>
          <w:lang w:val="en-US"/>
        </w:rPr>
        <w:t xml:space="preserve"> using</w:t>
      </w:r>
      <w:r w:rsidR="00A03EF7" w:rsidRPr="00740F6E">
        <w:rPr>
          <w:rFonts w:ascii="Times New Roman CE" w:hAnsi="Times New Roman CE" w:cs="Times New Roman"/>
          <w:lang w:val="en-US"/>
        </w:rPr>
        <w:t xml:space="preserve"> </w:t>
      </w:r>
      <w:r w:rsidR="009F7850" w:rsidRPr="00740F6E">
        <w:rPr>
          <w:rFonts w:ascii="Times New Roman CE" w:hAnsi="Times New Roman CE" w:cs="Times New Roman"/>
          <w:lang w:val="en-US"/>
        </w:rPr>
        <w:t>difficult</w:t>
      </w:r>
      <w:r w:rsidR="00A03EF7" w:rsidRPr="00740F6E">
        <w:rPr>
          <w:rFonts w:ascii="Times New Roman CE" w:hAnsi="Times New Roman CE" w:cs="Times New Roman"/>
          <w:lang w:val="en-US"/>
        </w:rPr>
        <w:t xml:space="preserve"> to remove</w:t>
      </w:r>
      <w:r w:rsidR="00BA05C0">
        <w:rPr>
          <w:rFonts w:ascii="Times New Roman CE" w:hAnsi="Times New Roman CE" w:cs="Times New Roman"/>
          <w:lang w:val="en-US"/>
        </w:rPr>
        <w:t xml:space="preserve"> or </w:t>
      </w:r>
      <w:r w:rsidR="00A03EF7" w:rsidRPr="00740F6E">
        <w:rPr>
          <w:rFonts w:ascii="Times New Roman CE" w:hAnsi="Times New Roman CE" w:cs="Times New Roman"/>
          <w:lang w:val="en-US"/>
        </w:rPr>
        <w:t xml:space="preserve">cover </w:t>
      </w:r>
      <w:proofErr w:type="spellStart"/>
      <w:r w:rsidR="00A03EF7" w:rsidRPr="00740F6E">
        <w:rPr>
          <w:rFonts w:ascii="Times New Roman CE" w:hAnsi="Times New Roman CE" w:cs="Times New Roman"/>
          <w:lang w:val="en-US"/>
        </w:rPr>
        <w:t>colo</w:t>
      </w:r>
      <w:r>
        <w:rPr>
          <w:rFonts w:ascii="Times New Roman CE" w:hAnsi="Times New Roman CE" w:cs="Times New Roman"/>
          <w:lang w:val="en-US"/>
        </w:rPr>
        <w:t>u</w:t>
      </w:r>
      <w:r w:rsidR="00A03EF7" w:rsidRPr="00740F6E">
        <w:rPr>
          <w:rFonts w:ascii="Times New Roman CE" w:hAnsi="Times New Roman CE" w:cs="Times New Roman"/>
          <w:lang w:val="en-US"/>
        </w:rPr>
        <w:t>rants</w:t>
      </w:r>
      <w:proofErr w:type="spellEnd"/>
      <w:r w:rsidR="00A03EF7" w:rsidRPr="00740F6E">
        <w:rPr>
          <w:rFonts w:ascii="Times New Roman CE" w:hAnsi="Times New Roman CE" w:cs="Times New Roman"/>
          <w:lang w:val="en-US"/>
        </w:rPr>
        <w:t>, for example</w:t>
      </w:r>
      <w:r>
        <w:rPr>
          <w:rFonts w:ascii="Times New Roman CE" w:hAnsi="Times New Roman CE" w:cs="Times New Roman"/>
          <w:lang w:val="en-US"/>
        </w:rPr>
        <w:t>,</w:t>
      </w:r>
      <w:r w:rsidR="00A03EF7" w:rsidRPr="00740F6E">
        <w:rPr>
          <w:rFonts w:ascii="Times New Roman CE" w:hAnsi="Times New Roman CE" w:cs="Times New Roman"/>
          <w:lang w:val="en-US"/>
        </w:rPr>
        <w:t xml:space="preserve"> carbon black.</w:t>
      </w:r>
      <w:r w:rsidR="009F7850" w:rsidRPr="00740F6E">
        <w:rPr>
          <w:rFonts w:ascii="Times New Roman CE" w:hAnsi="Times New Roman CE" w:cs="Times New Roman"/>
          <w:lang w:val="en-US"/>
        </w:rPr>
        <w:t xml:space="preserve"> </w:t>
      </w:r>
      <w:r w:rsidR="00192B77" w:rsidRPr="00740F6E">
        <w:rPr>
          <w:rFonts w:ascii="Times New Roman CE" w:hAnsi="Times New Roman CE" w:cs="Times New Roman"/>
          <w:lang w:val="en-US"/>
        </w:rPr>
        <w:t xml:space="preserve">Another aspect of product design that </w:t>
      </w:r>
      <w:r w:rsidR="009F7850" w:rsidRPr="00740F6E">
        <w:rPr>
          <w:rFonts w:ascii="Times New Roman CE" w:hAnsi="Times New Roman CE" w:cs="Times New Roman"/>
          <w:lang w:val="en-US"/>
        </w:rPr>
        <w:t xml:space="preserve">needs to be </w:t>
      </w:r>
      <w:r>
        <w:rPr>
          <w:rFonts w:ascii="Times New Roman CE" w:hAnsi="Times New Roman CE" w:cs="Times New Roman"/>
          <w:lang w:val="en-US"/>
        </w:rPr>
        <w:t>considered is the product's shape; for example,</w:t>
      </w:r>
      <w:r w:rsidR="009F7850" w:rsidRPr="00740F6E">
        <w:rPr>
          <w:rFonts w:ascii="Times New Roman CE" w:hAnsi="Times New Roman CE" w:cs="Times New Roman"/>
          <w:lang w:val="en-US"/>
        </w:rPr>
        <w:t xml:space="preserve"> containers should be designed to allow easy removal of their content (food, cosmetics</w:t>
      </w:r>
      <w:r w:rsidR="00BA05C0">
        <w:rPr>
          <w:rFonts w:ascii="Times New Roman CE" w:hAnsi="Times New Roman CE" w:cs="Times New Roman"/>
          <w:lang w:val="en-US"/>
        </w:rPr>
        <w:t>,</w:t>
      </w:r>
      <w:r w:rsidR="009F7850" w:rsidRPr="00740F6E">
        <w:rPr>
          <w:rFonts w:ascii="Times New Roman CE" w:hAnsi="Times New Roman CE" w:cs="Times New Roman"/>
          <w:lang w:val="en-US"/>
        </w:rPr>
        <w:t xml:space="preserve"> etc.). </w:t>
      </w:r>
      <w:r>
        <w:rPr>
          <w:rFonts w:ascii="Times New Roman CE" w:hAnsi="Times New Roman CE" w:cs="Times New Roman"/>
          <w:lang w:val="en-US"/>
        </w:rPr>
        <w:t>Suppose there are foreign materials needed on the plastic product. In that case</w:t>
      </w:r>
      <w:r w:rsidR="00A03EF7" w:rsidRPr="00740F6E">
        <w:rPr>
          <w:rFonts w:ascii="Times New Roman CE" w:hAnsi="Times New Roman CE" w:cs="Times New Roman"/>
          <w:lang w:val="en-US"/>
        </w:rPr>
        <w:t>, they should be made of the same material as the main component or material eas</w:t>
      </w:r>
      <w:r>
        <w:rPr>
          <w:rFonts w:ascii="Times New Roman CE" w:hAnsi="Times New Roman CE" w:cs="Times New Roman"/>
          <w:lang w:val="en-US"/>
        </w:rPr>
        <w:t>ily compatible with</w:t>
      </w:r>
      <w:r w:rsidR="00A03EF7" w:rsidRPr="00740F6E">
        <w:rPr>
          <w:rFonts w:ascii="Times New Roman CE" w:hAnsi="Times New Roman CE" w:cs="Times New Roman"/>
          <w:lang w:val="en-US"/>
        </w:rPr>
        <w:t xml:space="preserve"> when coextruded. Adhesives and similar substances should be easy to remove </w:t>
      </w:r>
      <w:r w:rsidR="00BA05C0">
        <w:rPr>
          <w:rFonts w:ascii="Times New Roman CE" w:hAnsi="Times New Roman CE" w:cs="Times New Roman"/>
          <w:lang w:val="en-US"/>
        </w:rPr>
        <w:t>during the</w:t>
      </w:r>
      <w:r w:rsidR="00A03EF7" w:rsidRPr="00740F6E">
        <w:rPr>
          <w:rFonts w:ascii="Times New Roman CE" w:hAnsi="Times New Roman CE" w:cs="Times New Roman"/>
          <w:lang w:val="en-US"/>
        </w:rPr>
        <w:t xml:space="preserve"> </w:t>
      </w:r>
      <w:r w:rsidR="00BA05C0" w:rsidRPr="00740F6E">
        <w:rPr>
          <w:rFonts w:ascii="Times New Roman CE" w:hAnsi="Times New Roman CE" w:cs="Times New Roman"/>
          <w:lang w:val="en-US"/>
        </w:rPr>
        <w:t>pre</w:t>
      </w:r>
      <w:r w:rsidR="00BA05C0">
        <w:rPr>
          <w:rFonts w:ascii="Times New Roman CE" w:hAnsi="Times New Roman CE" w:cs="Times New Roman"/>
          <w:lang w:val="en-US"/>
        </w:rPr>
        <w:t>-</w:t>
      </w:r>
      <w:r w:rsidR="00A03EF7" w:rsidRPr="00740F6E">
        <w:rPr>
          <w:rFonts w:ascii="Times New Roman CE" w:hAnsi="Times New Roman CE" w:cs="Times New Roman"/>
          <w:lang w:val="en-US"/>
        </w:rPr>
        <w:t>recycling preparations.</w:t>
      </w:r>
    </w:p>
    <w:p w14:paraId="279EB753" w14:textId="4C24CFA9" w:rsidR="00662C61" w:rsidRPr="00740F6E" w:rsidRDefault="00662C61" w:rsidP="000D42D8">
      <w:pPr>
        <w:spacing w:line="240" w:lineRule="auto"/>
        <w:ind w:firstLine="284"/>
        <w:jc w:val="both"/>
        <w:rPr>
          <w:rFonts w:ascii="Times New Roman CE" w:hAnsi="Times New Roman CE" w:cs="Times New Roman"/>
          <w:lang w:val="en-US"/>
        </w:rPr>
      </w:pPr>
      <w:r w:rsidRPr="00740F6E">
        <w:rPr>
          <w:rFonts w:ascii="Times New Roman CE" w:hAnsi="Times New Roman CE" w:cs="Times New Roman"/>
          <w:lang w:val="en-US"/>
        </w:rPr>
        <w:t xml:space="preserve">There are many different areas of applications for plastic waste. The most common </w:t>
      </w:r>
      <w:r w:rsidR="00BA05C0">
        <w:rPr>
          <w:rFonts w:ascii="Times New Roman CE" w:hAnsi="Times New Roman CE" w:cs="Times New Roman"/>
          <w:lang w:val="en-US"/>
        </w:rPr>
        <w:t xml:space="preserve">ones </w:t>
      </w:r>
      <w:r w:rsidRPr="00740F6E">
        <w:rPr>
          <w:rFonts w:ascii="Times New Roman CE" w:hAnsi="Times New Roman CE" w:cs="Times New Roman"/>
          <w:lang w:val="en-US"/>
        </w:rPr>
        <w:t>are as follows</w:t>
      </w:r>
      <w:r w:rsidR="00B1246F">
        <w:rPr>
          <w:rFonts w:ascii="Times New Roman CE" w:hAnsi="Times New Roman CE" w:cs="Times New Roman"/>
          <w:lang w:val="en-US"/>
        </w:rPr>
        <w:t xml:space="preserve"> (Table 2)</w:t>
      </w:r>
      <w:r w:rsidRPr="00740F6E">
        <w:rPr>
          <w:rFonts w:ascii="Times New Roman CE" w:hAnsi="Times New Roman CE" w:cs="Times New Roman"/>
          <w:lang w:val="en-US"/>
        </w:rPr>
        <w:t>.</w:t>
      </w:r>
    </w:p>
    <w:p w14:paraId="02CD1C6F" w14:textId="7E61DE7F" w:rsidR="00390F4E" w:rsidRPr="006709FB" w:rsidRDefault="00390F4E" w:rsidP="00DD4B79">
      <w:pPr>
        <w:pStyle w:val="Rtab"/>
        <w:rPr>
          <w:lang w:val="en-US"/>
        </w:rPr>
      </w:pPr>
      <w:r w:rsidRPr="00DD4B79">
        <w:rPr>
          <w:b/>
          <w:bCs/>
          <w:lang w:val="en-US"/>
        </w:rPr>
        <w:t>Table 2.</w:t>
      </w:r>
      <w:r w:rsidRPr="006709FB">
        <w:rPr>
          <w:lang w:val="en-US"/>
        </w:rPr>
        <w:t xml:space="preserve"> Selected fields of applications for plastic waste</w:t>
      </w:r>
    </w:p>
    <w:tbl>
      <w:tblPr>
        <w:tblStyle w:val="Tabela-Siatka"/>
        <w:tblW w:w="9634" w:type="dxa"/>
        <w:jc w:val="center"/>
        <w:tblLook w:val="04A0" w:firstRow="1" w:lastRow="0" w:firstColumn="1" w:lastColumn="0" w:noHBand="0" w:noVBand="1"/>
      </w:tblPr>
      <w:tblGrid>
        <w:gridCol w:w="2165"/>
        <w:gridCol w:w="2366"/>
        <w:gridCol w:w="5103"/>
      </w:tblGrid>
      <w:tr w:rsidR="00BF6F78" w:rsidRPr="00740F6E" w14:paraId="16B180B2" w14:textId="77777777" w:rsidTr="00D96095">
        <w:trPr>
          <w:trHeight w:val="340"/>
          <w:jc w:val="center"/>
        </w:trPr>
        <w:tc>
          <w:tcPr>
            <w:tcW w:w="2165" w:type="dxa"/>
            <w:vAlign w:val="center"/>
          </w:tcPr>
          <w:p w14:paraId="475938A8" w14:textId="5FDC9EAD"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t>Applications</w:t>
            </w:r>
          </w:p>
        </w:tc>
        <w:tc>
          <w:tcPr>
            <w:tcW w:w="2366" w:type="dxa"/>
            <w:vAlign w:val="center"/>
          </w:tcPr>
          <w:p w14:paraId="44DF6F81" w14:textId="1CDA37A0"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t>Type of plastics</w:t>
            </w:r>
          </w:p>
        </w:tc>
        <w:tc>
          <w:tcPr>
            <w:tcW w:w="5103" w:type="dxa"/>
            <w:vAlign w:val="center"/>
          </w:tcPr>
          <w:p w14:paraId="4AC585F9" w14:textId="3500A303"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t>Reference</w:t>
            </w:r>
          </w:p>
        </w:tc>
      </w:tr>
      <w:tr w:rsidR="00BF6F78" w:rsidRPr="00740F6E" w14:paraId="1C921E51" w14:textId="77777777" w:rsidTr="00D96095">
        <w:trPr>
          <w:trHeight w:val="680"/>
          <w:jc w:val="center"/>
        </w:trPr>
        <w:tc>
          <w:tcPr>
            <w:tcW w:w="2165" w:type="dxa"/>
            <w:vAlign w:val="center"/>
          </w:tcPr>
          <w:p w14:paraId="32A2DAF9" w14:textId="15318D37"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t xml:space="preserve">artificial wood </w:t>
            </w:r>
            <w:r w:rsidR="00D96095">
              <w:rPr>
                <w:rFonts w:ascii="Times New Roman CE" w:hAnsi="Times New Roman CE" w:cs="Times New Roman"/>
                <w:lang w:val="en-US"/>
              </w:rPr>
              <w:br/>
            </w:r>
            <w:r w:rsidRPr="00740F6E">
              <w:rPr>
                <w:rFonts w:ascii="Times New Roman CE" w:hAnsi="Times New Roman CE" w:cs="Times New Roman"/>
                <w:lang w:val="en-US"/>
              </w:rPr>
              <w:t>composites</w:t>
            </w:r>
          </w:p>
        </w:tc>
        <w:tc>
          <w:tcPr>
            <w:tcW w:w="2366" w:type="dxa"/>
            <w:vAlign w:val="center"/>
          </w:tcPr>
          <w:p w14:paraId="2CB73FAD" w14:textId="7CF39034"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t>PP</w:t>
            </w:r>
          </w:p>
        </w:tc>
        <w:tc>
          <w:tcPr>
            <w:tcW w:w="5103" w:type="dxa"/>
            <w:vAlign w:val="center"/>
          </w:tcPr>
          <w:p w14:paraId="0D1292B0" w14:textId="00315824"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CrZWL5qn","properties":{"formattedCitation":"(Burgada et al., 2021)","plainCitation":"(Burgada et al., 2021)","noteIndex":0},"citationItems":[{"id":2003,"uris":["http://zotero.org/users/8955362/items/TNWDVLIE"],"itemData":{"id":2003,"type":"article-journal","abstract":"This research reports the manufacturing and characterization of green composites made from recycled polypropylene obtained from the remnants of polypropylene non-woven fabrics used in the textile industry and further reinforced with short hemp fibers (SHFs). To improve the interaction of the reinforcing fibers with the recycled polymeric matrix, two types of compatibilizing agents (maleic anhydride grafted, PP-g-MA, and maleinized linseed oil, MLO) were added during melt-processing, the percentage of which had to remain constant concerning the amount of fiber loading to ensure complete reactivity. Standardized test specimens were obtained by injection molding. The composites were characterized by mechanical (tensile, impact, and hardness), thermal (DSC, TGA), thermomechanical, FTIR, and FESEM microscopy tests. In addition, color and water uptake properties were also analyzed. The results show that the addition of PP-g-MA to rPP was satisfactory, thus improving the fiber-matrix interaction, resulting in a marked reinforcing effect of the hemp fibers in the recycled PP matrix, which can be reflected in the increased stiffness of the samples. In parallel to the compatibilizing effect, a plasticizing effect was obtained by incorporating MLO, causing a decrease in the glass transition temperature of the composites by approximately 6 °C and an increase in ductility compared to the unfilled recycled polypropylene samples.","container-title":"Polymers","DOI":"10.3390/polym13081248","ISSN":"2073-4360","issue":"8","language":"en","license":"http://creativecommons.org/licenses/by/3.0/","note":"number: 8\npublisher: Multidisciplinary Digital Publishing Institute","page":"1248","source":"www.mdpi.com","title":"Upgrading Recycled Polypropylene from Textile Wastes in Wood Plastic Composites with Short Hemp Fiber","volume":"13","author":[{"family":"Burgada","given":"Francisco"},{"family":"Fages","given":"Eduardo"},{"family":"Quiles-Carrillo","given":"Luis"},{"family":"Lascano","given":"Diego"},{"family":"Ivorra-Martinez","given":"Juan"},{"family":"Arrieta","given":"Marina P."},{"family":"Fenollar","given":"Octavio"}],"issued":{"date-parts":[["2021",1]]}}}],"schema":"https://github.com/citation-style-language/schema/raw/master/csl-citation.json"} </w:instrText>
            </w:r>
            <w:r w:rsidRPr="00740F6E">
              <w:rPr>
                <w:rFonts w:ascii="Times New Roman CE" w:hAnsi="Times New Roman CE" w:cs="Times New Roman"/>
                <w:lang w:val="en-US"/>
              </w:rPr>
              <w:fldChar w:fldCharType="separate"/>
            </w:r>
            <w:r w:rsidR="00A94214" w:rsidRPr="00A94214">
              <w:rPr>
                <w:rFonts w:ascii="Times New Roman CE" w:hAnsi="Times New Roman CE" w:cs="Times New Roman CE"/>
              </w:rPr>
              <w:t>(Burgada et al. 2021)</w:t>
            </w:r>
            <w:r w:rsidRPr="00740F6E">
              <w:rPr>
                <w:rFonts w:ascii="Times New Roman CE" w:hAnsi="Times New Roman CE" w:cs="Times New Roman"/>
                <w:lang w:val="en-US"/>
              </w:rPr>
              <w:fldChar w:fldCharType="end"/>
            </w:r>
          </w:p>
        </w:tc>
      </w:tr>
      <w:tr w:rsidR="00BF6F78" w:rsidRPr="000D42D8" w14:paraId="5F3E10AA" w14:textId="77777777" w:rsidTr="00D96095">
        <w:trPr>
          <w:trHeight w:val="680"/>
          <w:jc w:val="center"/>
        </w:trPr>
        <w:tc>
          <w:tcPr>
            <w:tcW w:w="2165" w:type="dxa"/>
            <w:vAlign w:val="center"/>
          </w:tcPr>
          <w:p w14:paraId="2CA1BBA1" w14:textId="44719690"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t>concrete additives, construction elements</w:t>
            </w:r>
          </w:p>
        </w:tc>
        <w:tc>
          <w:tcPr>
            <w:tcW w:w="2366" w:type="dxa"/>
            <w:vAlign w:val="center"/>
          </w:tcPr>
          <w:p w14:paraId="53A7DDCA" w14:textId="1615F335"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t>LDPE, HDPE, PET, PP</w:t>
            </w:r>
          </w:p>
        </w:tc>
        <w:tc>
          <w:tcPr>
            <w:tcW w:w="5103" w:type="dxa"/>
            <w:vAlign w:val="center"/>
          </w:tcPr>
          <w:p w14:paraId="69F4611A" w14:textId="0C5316EC"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BJ9gqMAj","properties":{"formattedCitation":"(Alqahtani, Abotaleb, &amp; ElMenshawy, 2021; Belmokaddem, Mahi, Senhadji, &amp; Pekmezci, 2020; Jain, Bhadauria, &amp; Kushwah, 2022; Khan, Sutanto, Napiah, Khan, &amp; Rafiq, 2021)","plainCitation":"(Alqahtani, Abotaleb, &amp; ElMenshawy, 2021; Belmokaddem, Mahi, Senhadji, &amp; Pekmezci, 2020; Jain, Bhadauria, &amp; Kushwah, 2022; Khan, Sutanto, Napiah, Khan, &amp; Rafiq, 2021)","noteIndex":0},"citationItems":[{"id":2020,"uris":["http://zotero.org/users/8955362/items/SAA4QPCP"],"itemData":{"id":2020,"type":"article-journal","abstract":"Plastic is common material widely used all over the world. Plastic manufacturing crosses 150 million tonnes per year. Plastic is involved in all activities of human life. So, waste of plastics is also increasing gradually. This paper focuses on recycling waste plastic and making plastic composite construction material (PCCM) that include fine and coarse aggregate along with three types of waste plastic, i.e. high density polyethylene (HDPE), low density polyethylene, and polyethylene terephthalate. In this research, 27 mixes of plastic composite construction materials (PCCM) have been made, in which plastic is softened or melted up to a semi-liquid state with the help of used engine oil and mixed with aggregate. This material has been evaluated for various properties such as compressive strength, flexural strength, split tensile strength, density, and water absorption. HDPE with fine aggregate gives better results.","container-title":"International Journal of Environmental Science and Technology","DOI":"10.1007/s13762-022-04447-7","ISSN":"1735-2630","journalAbbreviation":"Int. J. Environ. Sci. Technol.","language":"en","source":"Springer Link","title":"An experimental study of utilization of plastic waste for manufacturing of composite construction material","URL":"https://doi.org/10.1007/s13762-022-04447-7","author":[{"family":"Jain","given":"D."},{"family":"Bhadauria","given":"S. S."},{"family":"Kushwah","given":"S. S."}],"accessed":{"date-parts":[["2023",6,15]]},"issued":{"date-parts":[["2022",8,16]]}},"label":"page"},{"id":2027,"uris":["http://zotero.org/users/8955362/items/FC4E69MP"],"itemData":{"id":2027,"type":"article-journal","abstract":"The valorisation of plastic wastes has become a major environmental challenge. Their re-use as aggregates in the manufacture of new construction materials may contribute to eliminate these wastes and help to protect the environment, and to achieve sustainable development as well. The present work is part of an ambitious, sustainable development program. In the present experimental study we evaluated and compared the impact of substituting both fine and coarse aggregates with three plastic wastes. The wastes were; polypropylene PP, high-density polyethylene HDPE, and polyvinylchloride PVC based. Different amounts (25, 50 and 75%) of natural aggregates were substituted with the same volume of plastic aggregates. In addition to morphology, thermo-mechanical and acoustic properties, their environmental impact were evaluated. The results show, that plastic waste has a positive effect by decreasing the density. Moreover, the concrete with 75% of PE aggregate presents the lowest dynamic elastic modulus; which correspond more ductile composite. Incorporating 75% of PVC aggregates into concrete caused the thermal conductivity to decrease until 0.61 W/m·k. The use of plastic wastes in concrete allows developing a composite material with interesting acoustic insulation characteristics. Recycling waste plastics, to be used in the formulation of concrete, promising solution to reduce the impact of plastics on the environment and consequently fight pollution and global warming.","container-title":"Construction and Building Materials","DOI":"10.1016/j.conbuildmat.2020.119559","ISSN":"0950-0618","journalAbbreviation":"Construction and Building Materials","language":"en","page":"119559","source":"ScienceDirect","title":"Mechanical and physical properties and morphology of concrete containing plastic waste as aggregate","volume":"257","author":[{"family":"Belmokaddem","given":"Mohammed"},{"family":"Mahi","given":"Abdelkader"},{"family":"Senhadji","given":"Yassine"},{"family":"Pekmezci","given":"Bekir Yilmaz"}],"issued":{"date-parts":[["2020",10,10]]}},"label":"page"},{"id":2024,"uris":["http://zotero.org/users/8955362/items/CSEXHWLE"],"itemData":{"id":2024,"type":"article-journal","abstract":"This study discusses the influence of replacing ordinary Portland cement (OPC) with irradiated waste polyethylene terephthalate (PET) and silica fume on fresh and hardened properties of cementitious grouts. The effect of PET (normal and irradiated) and silica fume (SF) on flow, drying shrinkage, compressive strength (1-day, 7-days and 28-days) and flexural strength (28-days) of cementitious grouts were investigated. Additionally, an analytical tool response surface methodology (RSM) was used for designing the experiment and statistically analyzing the experimental results. A microstructural investigation was performed on the grout sample by using FESEM with EDX and XRD analysis. Experimental results show that loss in both compressive and flexural strengths was observed when OPC was partially replaced by normal PET, however, some of these strengths were gained back by incorporating irradiated PET. A slight reduction in drying shrinkage was observed with the addition of both normal PET and irradiated PET as compared to control samples. The microstructural investigation results also show that the addition of irradiated PET in cement grout causes the formation of new and unique phases, which help in the densification and refinement of microstructure. The theoretical results from the ANOVA model using RSM analysis were experimentally validated with an error of &lt;5%, and hence, good agreement was observed between theoretical and experimental results. Gamma irradiation of PET showed the possibility of using plastic waste as a potential source of raw material for the construction industry.","container-title":"Construction and Building Materials","DOI":"10.1016/j.conbuildmat.2020.121504","ISSN":"0950-0618","journalAbbreviation":"Construction and Building Materials","language":"en","page":"121504","source":"ScienceDirect","title":"Design optimization and statistical modeling of cementitious grout containing irradiated plastic waste and silica fume using response surface methodology","volume":"271","author":[{"family":"Khan","given":"Muhammad Imran"},{"family":"Sutanto","given":"Muslich Hartadi"},{"family":"Napiah","given":"Madzlan Bin"},{"family":"Khan","given":"Kaffayatullah"},{"family":"Rafiq","given":"Waqas"}],"issued":{"date-parts":[["2021",2,15]]}},"label":"page"},{"id":2033,"uris":["http://zotero.org/users/8955362/items/VZ85XEDF"],"itemData":{"id":2033,"type":"article-journal","abstract":"The increasing quantities of plastic waste worldwide is an imminent problem with sever environmental impacts. Recent research was able to develop methodologies to recycle plastic waste and use it as a replacement to natural aggregates in concrete. This not only reduces the amount of unprocessed plastic waste, but also minimizes the need for natural aggregates; thus, which in turn reduces the environmental impacts of overexploiting aggregate quarries. The goal of this research is to assess the life cycle cost implications of utilizing green recycled plastic lightweight aggregates (PLA) – specifically those formed of linear low-density polyethylene (LLDPE) - in concrete structures. To this end, the authors considered a concrete structure with multiple variable design parameters, and conducted structural design using conventional concrete and concrete with recycled plastic in an alternating way; with a total of 24 different scenarios. Then lifecycle cost analysis was conducted on these scenarios using construction cost, operation and maintenance, and end of life cost. Finally, a sensitivity analysis was performed to quantify how the structural parameters and cost of key elements impact the cost effectiveness of the LLDPE-based PLA. The findings indicated that using LLDPE-based in concrete structures leads to savings in concrete and steel quantities up to 7.23% and 7.18% respectively depending on the structural configuration of the building. This leads to savings in life cycle costs up to 5.9% depending on the structural configuration and the discount rate. Also, the study revealed that structures with slab spans of around 4 and 5 m benefit the most from the use of LLDPE-based PLA; while those with smaller slab spans of 3 m benefit the least, and sometimes do not benefit at all – financially speaking. The outcomes of this research quantitatively validates the use of green recycled plastic aggregates as a substitute to the conventional aggregates in order to save the limited natural resources. Furthermore, the paper will contribute to the upcoming paradigm shift of utilizing recycled plastic in concrete and using concrete in general as a waste recycling system rather than just a building material; thus, minimizing the environmental impacts of both the concrete and plastic industries as well as helping developers reduce their life cycle costs.","container-title":"Journal of Building Engineering","DOI":"10.1016/j.jobe.2021.102670","ISSN":"2352-7102","journalAbbreviation":"Journal of Building Engineering","language":"en","page":"102670","source":"ScienceDirect","title":"Life cycle cost analysis of lightweight green concrete utilizing recycled plastic aggregates","volume":"40","author":[{"family":"Alqahtani","given":"Fahad K."},{"family":"Abotaleb","given":"Ibrahim S."},{"family":"ElMenshawy","given":"Mohamed"}],"issued":{"date-parts":[["2021",8,1]]}},"label":"page"}],"schema":"https://github.com/citation-style-language/schema/raw/master/csl-citation.json"} </w:instrText>
            </w:r>
            <w:r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Alqahtani</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1</w:t>
            </w:r>
            <w:r w:rsidR="008B2805">
              <w:rPr>
                <w:rFonts w:ascii="Times New Roman CE" w:hAnsi="Times New Roman CE" w:cs="Times New Roman CE"/>
                <w:lang w:val="en-US"/>
              </w:rPr>
              <w:t>,</w:t>
            </w:r>
            <w:r w:rsidR="00A94214" w:rsidRPr="0077328D">
              <w:rPr>
                <w:rFonts w:ascii="Times New Roman CE" w:hAnsi="Times New Roman CE" w:cs="Times New Roman CE"/>
                <w:lang w:val="en-US"/>
              </w:rPr>
              <w:t xml:space="preserve"> Belmokaddem</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0</w:t>
            </w:r>
            <w:r w:rsidR="008B2805">
              <w:rPr>
                <w:rFonts w:ascii="Times New Roman CE" w:hAnsi="Times New Roman CE" w:cs="Times New Roman CE"/>
                <w:lang w:val="en-US"/>
              </w:rPr>
              <w:t>,</w:t>
            </w:r>
            <w:r w:rsidR="00A94214" w:rsidRPr="0077328D">
              <w:rPr>
                <w:rFonts w:ascii="Times New Roman CE" w:hAnsi="Times New Roman CE" w:cs="Times New Roman CE"/>
                <w:lang w:val="en-US"/>
              </w:rPr>
              <w:t xml:space="preserve"> </w:t>
            </w:r>
            <w:r w:rsidR="008B2805">
              <w:rPr>
                <w:rFonts w:ascii="Times New Roman CE" w:hAnsi="Times New Roman CE" w:cs="Times New Roman CE"/>
                <w:lang w:val="en-US"/>
              </w:rPr>
              <w:br/>
            </w:r>
            <w:r w:rsidR="00A94214" w:rsidRPr="0077328D">
              <w:rPr>
                <w:rFonts w:ascii="Times New Roman CE" w:hAnsi="Times New Roman CE" w:cs="Times New Roman CE"/>
                <w:lang w:val="en-US"/>
              </w:rPr>
              <w:t>Jain</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2</w:t>
            </w:r>
            <w:r w:rsidR="008B2805">
              <w:rPr>
                <w:rFonts w:ascii="Times New Roman CE" w:hAnsi="Times New Roman CE" w:cs="Times New Roman CE"/>
                <w:lang w:val="en-US"/>
              </w:rPr>
              <w:t>,</w:t>
            </w:r>
            <w:r w:rsidR="00A94214" w:rsidRPr="0077328D">
              <w:rPr>
                <w:rFonts w:ascii="Times New Roman CE" w:hAnsi="Times New Roman CE" w:cs="Times New Roman CE"/>
                <w:lang w:val="en-US"/>
              </w:rPr>
              <w:t xml:space="preserve"> Khan</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1)</w:t>
            </w:r>
            <w:r w:rsidRPr="00740F6E">
              <w:rPr>
                <w:rFonts w:ascii="Times New Roman CE" w:hAnsi="Times New Roman CE" w:cs="Times New Roman"/>
                <w:lang w:val="en-US"/>
              </w:rPr>
              <w:fldChar w:fldCharType="end"/>
            </w:r>
          </w:p>
        </w:tc>
      </w:tr>
      <w:tr w:rsidR="00BF6F78" w:rsidRPr="000D42D8" w14:paraId="62F85988" w14:textId="77777777" w:rsidTr="00D96095">
        <w:trPr>
          <w:trHeight w:val="850"/>
          <w:jc w:val="center"/>
        </w:trPr>
        <w:tc>
          <w:tcPr>
            <w:tcW w:w="2165" w:type="dxa"/>
            <w:vAlign w:val="center"/>
          </w:tcPr>
          <w:p w14:paraId="6B122B03" w14:textId="29032EBB"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t xml:space="preserve">bituminous mixes, </w:t>
            </w:r>
            <w:r w:rsidR="00D96095">
              <w:rPr>
                <w:rFonts w:ascii="Times New Roman CE" w:hAnsi="Times New Roman CE" w:cs="Times New Roman"/>
                <w:lang w:val="en-US"/>
              </w:rPr>
              <w:br/>
            </w:r>
            <w:r w:rsidRPr="00740F6E">
              <w:rPr>
                <w:rFonts w:ascii="Times New Roman CE" w:hAnsi="Times New Roman CE" w:cs="Times New Roman"/>
                <w:lang w:val="en-US"/>
              </w:rPr>
              <w:t>asphalt additives</w:t>
            </w:r>
          </w:p>
        </w:tc>
        <w:tc>
          <w:tcPr>
            <w:tcW w:w="2366" w:type="dxa"/>
            <w:vAlign w:val="center"/>
          </w:tcPr>
          <w:p w14:paraId="33090974" w14:textId="6673BC4A"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t>LDPE, PP, PA</w:t>
            </w:r>
          </w:p>
        </w:tc>
        <w:tc>
          <w:tcPr>
            <w:tcW w:w="5103" w:type="dxa"/>
            <w:vAlign w:val="center"/>
          </w:tcPr>
          <w:p w14:paraId="7CBC6840" w14:textId="7EDD2A32"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fldChar w:fldCharType="begin"/>
            </w:r>
            <w:r w:rsidR="008B005F" w:rsidRPr="00740F6E">
              <w:rPr>
                <w:rFonts w:ascii="Times New Roman CE" w:hAnsi="Times New Roman CE" w:cs="Times New Roman"/>
                <w:lang w:val="en-US"/>
              </w:rPr>
              <w:instrText xml:space="preserve"> ADDIN ZOTERO_ITEM CSL_CITATION {"citationID":"Hnw2jd7s","properties":{"formattedCitation":"(Aldagari, Kabir, &amp; Fini, 2022; Almeida, Capit\\uc0\\u227{}o, Bandeira, Fonseca, &amp; Picado-Santos, 2020; Haider, Hafeez, Jamal, &amp; Ullah, 2020; Krawczyk, Mackiewicz, &amp; Dobrucki, 2022; Prata, Silva, Duarte, &amp; Rocha-Santos, 2021)","plainCitation":"(Aldagari, Kabir, &amp; Fini, 2022; Almeida, Capitão, Bandeira, Fonseca, &amp; Picado-Santos, 2020; Haider, Hafeez, Jamal, &amp; Ullah, 2020; Krawczyk, Mackiewicz, &amp; Dobrucki, 2022; Prata, Silva, Duarte, &amp; Rocha-Santos, 2021)","noteIndex":0},"citationItems":[{"id":2046,"uris":["http://zotero.org/users/8955362/items/HYS7IHPG"],"itemData":{"id":2046,"type":"article-journal","abstract":"The article presents research on the possible use of recycled synthetic materials (plastics) in production of new asphalt mixtures and cement-bound materials intended as road pavement layers or improved subgrade. From technical and economic perspective, plastic waste constitutes an alternative source of materials that may, after adequate processing, replace classic materials used in road construction. The first stage of the research encompassed tests of bitumen containing dissolved plastic and tests of plastic aggregate, including comparison of the obtained results with current requirements for materials used in asphalt layers. Tests were also performed on an asphalt mixture in which mineral aggregate had been replaced with recycled plastic aggregate. The second stage of the research encompassed strength tests and frost resistance tests of cement-bound materials containing an addition of plastic waste. Possibilities and limitations of use of such materials were analyzed. The obtained results indicated that it is possible to use plastic waste in materials intended for road pavement layers and improved subgrade. Considerable economic and environmental benefits were noted.","container-title":"Roads and Bridges - Drogi i Mosty","ISSN":"2449-769X","issue":"3","language":"pl","license":"Copyright (c) 2022 Roads and Bridges - Drogi i Mosty","note":"number: 3","page":"203-216","source":"www.rabdim.pl","title":"Use of plastic waste in materials for road pavement construction and improved subgrade","volume":"21","author":[{"family":"Krawczyk","given":"Bartłomiej"},{"family":"Mackiewicz","given":"Piotr"},{"family":"Dobrucki","given":"Dariusz"}],"issued":{"date-parts":[["2022",9,22]]}},"label":"page"},{"id":2044,"uris":["http://zotero.org/users/8955362/items/G7JA4XCG"],"itemData":{"id":2044,"type":"article-journal","abstract":"As a European Union (EU) member, Portugal must comply with reductions in plastic waste. In Portugal, the 330 items/100 m of beach litter, comprising up to 3.9 million pieces and of which 88% is plastic, is higher than the EU median (149 items/100 m) and must be reduced to 20 items/100 m (94%). Integrative measures are needed to reduce littering and improve plastics’ use and disposal under the circular economy. Of this 414 kt of plastic packaging waste, 163 kt were declared plastic packaging, 140 kt subjected to recycling, and 94 kt to energy recovery. The current recycling rate of plastic packaging (34%) should be improved to reach EU recycling averages (42%) and goals and to provide widespread benefits, considering revenues of 167 €/t. As a net importer of waste, Portugal could benefit from the valorization of imported waste. Besides increased recycling, pyrolysis and gasification could provide short-term alternatives for producing value-added substances from plastic waste, such as hydrogen, consistent with the National Plan of Hydrogen and improving ongoing regulations on single-use plastics. This manuscript provides an integrative view of plastics in Portugal, from use to disposal, providing specific recommendations under the circular economy.","container-title":"Frontiers of Environmental Science &amp; Engineering","DOI":"10.1007/s11783-021-1439-x","ISSN":"2095-221X","issue":"1","journalAbbreviation":"Front. Environ. Sci. Eng.","language":"en","page":"5","source":"Springer Link","title":"The road to sustainable use and waste management of plastics in Portugal","volume":"16","author":[{"family":"Prata","given":"Joana C."},{"family":"Silva","given":"Ana L. Patrício"},{"family":"Duarte","given":"Armando C."},{"family":"Rocha-Santos","given":"Teresa"}],"issued":{"date-parts":[["2021",10,20]]}}},{"id":2042,"uris":["http://zotero.org/users/8955362/items/KLLC2FBC"],"itemData":{"id":2042,"type":"article-journal","abstract":"Low pavement performance increases environmental degradation and reduces natural reserves. This reduction in pavement’s service life is attributed towards moisture susceptibility, rutting and fatigue failures of asphalt pavements. To overcome this, waste plastic modifiers were used in this research study to improve the asphalt mixtures moisture damage resistance and hence the asphalt pavement’s service life. Four different sources of aggregate based on petrography of rock were selected to ascertain the effect of different minerals on moisture damage. Qualitative as well as quantitative tests were utilized to assess moisture sensitivity. The analysis of test data showed that high density polyethylene and wet method of mixing has relatively better adhesion properties. Moreover, acidic aggregates containing granite minerals showed more loss of adhesion than basic aggregate quarries due their less polarity and hydrophilic nature. Modified Lottman as well as Hamburg wheel track test were found relatively better for compacted asphalt mixture than Marshall stability test for moisture damage assessment. This study recommends using waste plastics in the asphalt mixtures to improve performance life of the pavement and reduces the environmental degradation.","container-title":"Construction and Building Materials","DOI":"10.1016/j.conbuildmat.2019.117496","ISSN":"0950-0618","journalAbbreviation":"Construction and Building Materials","language":"en","page":"117496","source":"ScienceDirect","title":"Sustainable use of waste plastic modifiers to strengthen the adhesion properties of asphalt mixtures","volume":"235","author":[{"family":"Haider","given":"Safeer"},{"family":"Hafeez","given":"Imran"},{"literal":"Jamal"},{"family":"Ullah","given":"Rafi"}],"issued":{"date-parts":[["2020",2,28]]}}},{"id":2039,"uris":["http://zotero.org/users/8955362/items/HRCJT4YM"],"itemData":{"id":2039,"type":"article-journal","abstract":"This paper evaluates the performance of asphalt concrete (AC) mixtures containing flakes of low density polyethylene (LDPE) waste plastic film. After optimum plastic content was defined, moisture susceptibility and workability were assessed. Subsequently, performance was evaluated considering unaged and aged specimens by testing for stiffness, fatigue and rutting resistance. Compared with non-modified mixture, the unaged plastic-modified mixture presented fair moisture susceptibility, acceptable workability, better resistance to traffic-compaction, higher stiffness, higher rutting resistance and slightly lower fatigue resistance. After ageing, the modified mixture performed better in all these aspects. Therefore, incorporating LDPE waste into AC is feasible with environmental and technical benefits.","container-title":"Construction and Building Materials","DOI":"10.1016/j.conbuildmat.2019.117253","ISSN":"0950-0618","journalAbbreviation":"Construction and Building Materials","language":"en","page":"117253","source":"ScienceDirect","title":"Performance of AC mixtures containing flakes of LDPE plastic film collected from urban waste considering ageing","volume":"232","author":[{"family":"Almeida","given":"Arminda"},{"family":"Capitão","given":"Silvino"},{"family":"Bandeira","given":"Rita"},{"family":"Fonseca","given":"Mariana"},{"family":"Picado-Santos","given":"Luís"}],"issued":{"date-parts":[["2020",1,30]]}}},{"id":2036,"uris":["http://zotero.org/users/8955362/items/37L5KJ4H"],"itemData":{"id":2036,"type":"article-journal","abstract":"This study compares the use of recycled polyethylene terephthalate (PET) and crumb rubber (CR) when they are functionalized with waste vegetable oil and used as modifiers in bitumen. Granules of the same size were used for both modifiers, and both modifiers were treated with waste vegetable oil to enhance their compatibility with bitumen. The efficacy of the treatment was evaluated using Fourier transform infrared spectroscopy. Chemical analysis showed the appearance of intense peaks after bio-oil treatment for both oil-treated polyethylene terephthalate (PEToil-treated) granules and oil–treated crumb rubber (CRoil-treated) granules, indicating changes in the granules’ surface chemistry. Treated granules were introduced into bitumen to produce PEToil-treated bitumen and CRoil-treated bitumen. Then, the phase separation and the thermomechanical properties of the bitumen samples were studied. The results showed that PEToil-treated granules are more compatible with bitumen than are CRoil-treated granules, as evidenced by a lower separation index and a lower softening-point difference observed for PEToil-treated bitumen. PEToil-treated bitumen showed the higher viscosity and recovery; PEToil-treated bitumen increased the recovery by 47.36%, while no effect on the elasticity was seen when introducing the CRoil-treated into bitumen. The results also showed that bitumen containing PEToil-treated had better resistance to permanent deformation, while bitumen containing CRoil-treated showed better resistance to fatigue cracking. In addition, the moisture-induced shear-thinning index (MISTI) showed improvements in resistance to moisture damage when incorporating either PEToil-treated or CRoil-treated into bitumen, with PEToil-treated bitumen having greater resistance to moisture damage. Similarly, improved resistance against thermal-oxidative aging was observed for both PEToil-treated bitumen and CRoil-treated bitumen. Comparing the two bitumens after long-term aging, CRoil-treated bitumen had the lower increase in stiffness, and PEToil-treated bitumen had the lower decrease in phase angle. This in turn indicates that these two waste streams could complement each other, and that an optimized blend of PEToil-treated and CRoil-treated could lead to an enhanced performance while promoting resource conservation and recycling.","container-title":"Construction and Building Materials","DOI":"10.1016/j.conbuildmat.2022.126724","ISSN":"0950-0618","journalAbbreviation":"Construction and Building Materials","language":"en","page":"126724","source":"ScienceDirect","title":"A comparative study on efficacy of waste plastic and waste Rubberin bitumen","volume":"325","author":[{"family":"Aldagari","given":"Sand"},{"family":"Kabir","given":"Sk Faisal"},{"family":"Fini","given":"Elham H."}],"issued":{"date-parts":[["2022",3,28]]}},"label":"page"}],"schema":"https://github.com/citation-style-language/schema/raw/master/csl-citation.json"} </w:instrText>
            </w:r>
            <w:r w:rsidRPr="00740F6E">
              <w:rPr>
                <w:rFonts w:ascii="Times New Roman CE" w:hAnsi="Times New Roman CE" w:cs="Times New Roman"/>
                <w:lang w:val="en-US"/>
              </w:rPr>
              <w:fldChar w:fldCharType="separate"/>
            </w:r>
            <w:r w:rsidR="00A94214" w:rsidRPr="0077328D">
              <w:rPr>
                <w:rFonts w:ascii="Times New Roman CE" w:hAnsi="Times New Roman CE" w:cs="Times New Roman CE"/>
                <w:szCs w:val="24"/>
                <w:lang w:val="en-US"/>
              </w:rPr>
              <w:t>(Aldagari</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2</w:t>
            </w:r>
            <w:r w:rsidR="008B2805">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Almeida</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0</w:t>
            </w:r>
            <w:r w:rsidR="008B2805">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w:t>
            </w:r>
            <w:r w:rsidR="00B1246F">
              <w:rPr>
                <w:rFonts w:ascii="Times New Roman CE" w:hAnsi="Times New Roman CE" w:cs="Times New Roman CE"/>
                <w:szCs w:val="24"/>
                <w:lang w:val="en-US"/>
              </w:rPr>
              <w:br/>
            </w:r>
            <w:r w:rsidR="00A94214" w:rsidRPr="0077328D">
              <w:rPr>
                <w:rFonts w:ascii="Times New Roman CE" w:hAnsi="Times New Roman CE" w:cs="Times New Roman CE"/>
                <w:szCs w:val="24"/>
                <w:lang w:val="en-US"/>
              </w:rPr>
              <w:t>Haider</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0</w:t>
            </w:r>
            <w:r w:rsidR="008B2805">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Krawczyk</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2</w:t>
            </w:r>
            <w:r w:rsidR="008B2805">
              <w:rPr>
                <w:rFonts w:ascii="Times New Roman CE" w:hAnsi="Times New Roman CE" w:cs="Times New Roman CE"/>
                <w:szCs w:val="24"/>
                <w:lang w:val="en-US"/>
              </w:rPr>
              <w:t>,</w:t>
            </w:r>
            <w:r w:rsidR="00A94214" w:rsidRPr="0077328D">
              <w:rPr>
                <w:rFonts w:ascii="Times New Roman CE" w:hAnsi="Times New Roman CE" w:cs="Times New Roman CE"/>
                <w:szCs w:val="24"/>
                <w:lang w:val="en-US"/>
              </w:rPr>
              <w:t xml:space="preserve"> </w:t>
            </w:r>
            <w:r w:rsidR="008B2805">
              <w:rPr>
                <w:rFonts w:ascii="Times New Roman CE" w:hAnsi="Times New Roman CE" w:cs="Times New Roman CE"/>
                <w:szCs w:val="24"/>
                <w:lang w:val="en-US"/>
              </w:rPr>
              <w:br/>
            </w:r>
            <w:r w:rsidR="00A94214" w:rsidRPr="0077328D">
              <w:rPr>
                <w:rFonts w:ascii="Times New Roman CE" w:hAnsi="Times New Roman CE" w:cs="Times New Roman CE"/>
                <w:szCs w:val="24"/>
                <w:lang w:val="en-US"/>
              </w:rPr>
              <w:t>Prata</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szCs w:val="24"/>
                <w:lang w:val="en-US"/>
              </w:rPr>
              <w:t xml:space="preserve"> 2021)</w:t>
            </w:r>
            <w:r w:rsidRPr="00740F6E">
              <w:rPr>
                <w:rFonts w:ascii="Times New Roman CE" w:hAnsi="Times New Roman CE" w:cs="Times New Roman"/>
                <w:lang w:val="en-US"/>
              </w:rPr>
              <w:fldChar w:fldCharType="end"/>
            </w:r>
          </w:p>
        </w:tc>
      </w:tr>
      <w:tr w:rsidR="00BF6F78" w:rsidRPr="000D42D8" w14:paraId="586531FE" w14:textId="77777777" w:rsidTr="00D96095">
        <w:trPr>
          <w:trHeight w:val="283"/>
          <w:jc w:val="center"/>
        </w:trPr>
        <w:tc>
          <w:tcPr>
            <w:tcW w:w="2165" w:type="dxa"/>
            <w:vAlign w:val="center"/>
          </w:tcPr>
          <w:p w14:paraId="6C8FA107" w14:textId="1D866AD2"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t>wastewater filters</w:t>
            </w:r>
          </w:p>
        </w:tc>
        <w:tc>
          <w:tcPr>
            <w:tcW w:w="2366" w:type="dxa"/>
            <w:vAlign w:val="center"/>
          </w:tcPr>
          <w:p w14:paraId="5D217597" w14:textId="0E86031A"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t>LDPE, PET, PA, PP</w:t>
            </w:r>
          </w:p>
        </w:tc>
        <w:tc>
          <w:tcPr>
            <w:tcW w:w="5103" w:type="dxa"/>
            <w:vAlign w:val="center"/>
          </w:tcPr>
          <w:p w14:paraId="67A8F8FF" w14:textId="1283DDC3" w:rsidR="00BF6F78" w:rsidRPr="00740F6E" w:rsidRDefault="00BF6F78" w:rsidP="00DD4B79">
            <w:pPr>
              <w:rPr>
                <w:rFonts w:ascii="Times New Roman CE" w:hAnsi="Times New Roman CE" w:cs="Times New Roman"/>
                <w:lang w:val="en-US"/>
              </w:rPr>
            </w:pPr>
            <w:r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EheVrfbt","properties":{"formattedCitation":"(Dorji et al., 2022; Kumari, Chaudhary, Chaudhary, &amp; Umar, 2022; Pan et al., 2022)","plainCitation":"(Dorji et al., 2022; Kumari, Chaudhary, Chaudhary, &amp; Umar, 2022; Pan et al., 2022)","noteIndex":0},"citationItems":[{"id":2052,"uris":["http://zotero.org/users/8955362/items/VXYYLSCJ"],"itemData":{"id":2052,"type":"article-journal","abstract":"Integrated sewage treatment equipment has been widely used, but the commonly used fillers for wastewater treatment are not suitable in rural areas due to their price and performance issues. In this study, an integrated magic filter filled with waste fillers was proposed and established for wastewater treatment. The filter was composed of functional modules and an equipment room, and the fillers in each module can be taken out separately and changed arbitrarily according to the needs of specific treatment conditions. The fillers used include waste plastic shavings, loofah, and waste iron shavings, generated during the processing of plastic, crop, and steel. At the same time, a 91 d experiment was performed for real wastewater treatment, and a satisfactory removal performance was obtained, with average removal rates of COD, TP, NH4+-N, TN, and SS being 83.3%, 89.6%, 93.8%, 74.7%, and 94.0%, respectively. Through microscope observation, a large number of microorganisms were attached to the surface of the fillers, which was conducive to the simultaneous removal of nitrogen and phosphorus. The micro-electrolysis of waste iron shavings can produce Fe2+ and Fe3+, which would combine with PO43− to form Fe3(PO4)2 and FePO4 precipitates, enhancing the removal of phosphorus. In addition, the filled fillers have an excellent physical filtering effect, which can reduce the effluent SS. The magic filter achieves both the recycling of wastes and the treatment of wastewater.","container-title":"Polymers","DOI":"10.3390/polym14071410","ISSN":"2073-4360","issue":"7","language":"en","license":"http://creativecommons.org/licenses/by/3.0/","note":"number: 7\npublisher: Multidisciplinary Digital Publishing Institute","page":"1410","source":"www.mdpi.com","title":"A Magic Filter Filled with Waste Plastic Shavings, Loofah, and Iron Shavings for Wastewater Treatment","volume":"14","author":[{"family":"Pan","given":"Zengrui"},{"family":"Sheng","given":"Jianlong"},{"family":"Qiu","given":"Chong"},{"family":"Wei","given":"Hongtang"},{"family":"Yang","given":"Qianjin"},{"family":"Pan","given":"Jinbo"},{"family":"Li","given":"Jun"}],"issued":{"date-parts":[["2022",1]]}}},{"id":2050,"uris":["http://zotero.org/users/8955362/items/PDRZ92RD"],"itemData":{"id":2050,"type":"article-journal","abstract":"In this study, a 1000 L/d capacity one-off on-site wastewater treatment system was operated for over a year as a pilot alternative to the conventional on-site treatment as currently used in urban Bhutan. An up-flow anaerobic sludge blanket (UASB) was used for blackwater treatment (to replace “septic tank followed by an anaerobic biofilter (ABF) (to replace soak pits) for the treatment of a mixture of greywater and UASB effluent. Shredded waste plastic bottles were used as the novel biofilter media in the ABF. During a yearlong operation, the pilot system produced a final treated effluent from ABF with average BOD5 28 mg/L, COD 38 mg/L, TSS 85 mg/L and 5 log units of Escherichia coli. These effluents met three out of four of the national effluent discharge limits of Bhutan, but unsuccessful to meet the Escherichia coli standard over a yearlong operation. Further, process optimisation may enable more significant Escherichia coli removal. An economic analysis indicates that the total unit cost (capital and operating expenditures) of this alternative wastewater treatment system for more than 50 users range between USD 0.27–0.37/person/month comparable to USD 0.29–0.42/person/month for the current predominant on-site system, i.e., “septic tanks”. This pilot study, therefore, indicates that this wastewater treatment system using shredded waste plastic biofilter media has high potential to replace the current conventional treatment, i.e., “septic tanks”, which are often overloaded with greywater and discharging effluents which does not meet the national standards.","container-title":"Chemosphere","DOI":"10.1016/j.chemosphere.2021.131729","ISSN":"0045-6535","journalAbbreviation":"Chemosphere","language":"en","page":"131729","source":"ScienceDirect","title":"On-site domestic wastewater treatment system using shredded waste plastic bottles as biofilter media: Pilot-scale study on effluent standards in Bhutan","title-short":"On-site domestic wastewater treatment system using shredded waste plastic bottles as biofilter media","volume":"286","author":[{"family":"Dorji","given":"Ugyen"},{"family":"Dorji","given":"Pema"},{"family":"Shon","given":"Hokyong"},{"family":"Badeti","given":"Umakant"},{"family":"Dorji","given":"Cheki"},{"family":"Wangmo","given":"Chimi"},{"family":"Tijing","given":"Leonard"},{"family":"Kandasamy","given":"Jaya"},{"family":"Vigneswaran","given":"Saravanamuthu"},{"family":"Chanan","given":"Amit"},{"family":"Phuntsho","given":"Sherub"}],"issued":{"date-parts":[["2022",1,1]]}}},{"id":2048,"uris":["http://zotero.org/users/8955362/items/7PT2SC32"],"itemData":{"id":2048,"type":"article-journal","abstract":"In this study, the solid waste plastic was converted into activated carbon fibres through carbonization and chemical activation process. The morphological structure, composition, thermal stability and pore structure of the produced activated carbon materials were characterized. The results revealed that the activation process substantially increases the specific surface area of carbon materials via forming large micropores and mesopores (0.01–0.85 cm3g-1) within average nano size range of 50–100 nm. This study provides an effective means to remove the thymol blue dye via adsorption over activated carbon (ACs) as adsorbent. Batch adsorption of thymol blue was conducted to verify the effect of variety of pH, dye concentrations, contact time, adsorbent dose and temperature. The highest dye removal efficiency (approximately 98.05%) of ACs generated from waste plastic polybags, cups and bottles was observed at 10 ppm of thymol blue dye. The results also exhibited that the dye adsorption was favourable at basic pH (9.0) and increasing amount of adsorbent dosage promotes the dye removal efficiency. The excellent dye removal performance was primarily due to the presence of higher available surface area on the surface of developed carbon fibres. In addition, the current results have given the large overview and useful information of dye removal properties by adsorption isotherm and kinetic measurements. The adsorption kinetics and thermodynamic prospective of formed ACs explored the physical, spontaneous and endothermic adsorption process. The as prepared ACs provided easy regeneration of adsorbents with fast response which further suggests the efficiency of nanoparticles to promote their usage up to 5 consecutive cycles. The current work illustrated that better means to transform solid waste plastic into carbon fibres for providing effective and cheap viable option for the fast removal of thymol blue dye from waste water samples.","container-title":"Chemosphere","DOI":"10.1016/j.chemosphere.2022.133692","ISSN":"0045-6535","journalAbbreviation":"Chemosphere","language":"en","page":"133692","source":"ScienceDirect","title":"Transformation of solid plastic waste to activated carbon fibres for wastewater treatment","volume":"294","author":[{"family":"Kumari","given":"Manisha"},{"family":"Chaudhary","given":"Ganga Ram"},{"family":"Chaudhary","given":"Savita"},{"family":"Umar","given":"Ahmad"}],"issued":{"date-parts":[["2022",5,1]]}},"label":"page"}],"schema":"https://github.com/citation-style-language/schema/raw/master/csl-citation.json"} </w:instrText>
            </w:r>
            <w:r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Dorji et al. 2022</w:t>
            </w:r>
            <w:r w:rsidR="008B2805">
              <w:rPr>
                <w:rFonts w:ascii="Times New Roman CE" w:hAnsi="Times New Roman CE" w:cs="Times New Roman CE"/>
                <w:lang w:val="en-US"/>
              </w:rPr>
              <w:t>,</w:t>
            </w:r>
            <w:r w:rsidR="00A94214" w:rsidRPr="0077328D">
              <w:rPr>
                <w:rFonts w:ascii="Times New Roman CE" w:hAnsi="Times New Roman CE" w:cs="Times New Roman CE"/>
                <w:lang w:val="en-US"/>
              </w:rPr>
              <w:t xml:space="preserve"> Kumari</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2</w:t>
            </w:r>
            <w:r w:rsidR="008B2805">
              <w:rPr>
                <w:rFonts w:ascii="Times New Roman CE" w:hAnsi="Times New Roman CE" w:cs="Times New Roman CE"/>
                <w:lang w:val="en-US"/>
              </w:rPr>
              <w:t>,</w:t>
            </w:r>
            <w:r w:rsidR="00A94214" w:rsidRPr="0077328D">
              <w:rPr>
                <w:rFonts w:ascii="Times New Roman CE" w:hAnsi="Times New Roman CE" w:cs="Times New Roman CE"/>
                <w:lang w:val="en-US"/>
              </w:rPr>
              <w:t xml:space="preserve"> Pan et al. 2022)</w:t>
            </w:r>
            <w:r w:rsidRPr="00740F6E">
              <w:rPr>
                <w:rFonts w:ascii="Times New Roman CE" w:hAnsi="Times New Roman CE" w:cs="Times New Roman"/>
                <w:lang w:val="en-US"/>
              </w:rPr>
              <w:fldChar w:fldCharType="end"/>
            </w:r>
          </w:p>
        </w:tc>
      </w:tr>
      <w:tr w:rsidR="002B265B" w:rsidRPr="000D42D8" w14:paraId="0B5E3710" w14:textId="77777777" w:rsidTr="00D96095">
        <w:trPr>
          <w:trHeight w:val="850"/>
          <w:jc w:val="center"/>
        </w:trPr>
        <w:tc>
          <w:tcPr>
            <w:tcW w:w="2165" w:type="dxa"/>
            <w:vAlign w:val="center"/>
          </w:tcPr>
          <w:p w14:paraId="401D85AA" w14:textId="1619AB82" w:rsidR="002B265B" w:rsidRPr="00740F6E" w:rsidRDefault="002B265B" w:rsidP="00DD4B79">
            <w:pPr>
              <w:rPr>
                <w:rFonts w:ascii="Times New Roman CE" w:hAnsi="Times New Roman CE" w:cs="Times New Roman"/>
                <w:lang w:val="en-US"/>
              </w:rPr>
            </w:pPr>
            <w:r w:rsidRPr="00740F6E">
              <w:rPr>
                <w:rFonts w:ascii="Times New Roman CE" w:hAnsi="Times New Roman CE" w:cs="Times New Roman"/>
                <w:lang w:val="en-US"/>
              </w:rPr>
              <w:t>fuel</w:t>
            </w:r>
          </w:p>
        </w:tc>
        <w:tc>
          <w:tcPr>
            <w:tcW w:w="2366" w:type="dxa"/>
            <w:vAlign w:val="center"/>
          </w:tcPr>
          <w:p w14:paraId="479D98E8" w14:textId="454DB30D" w:rsidR="002B265B" w:rsidRPr="00740F6E" w:rsidRDefault="00390F4E" w:rsidP="00DD4B79">
            <w:pPr>
              <w:rPr>
                <w:rFonts w:ascii="Times New Roman CE" w:hAnsi="Times New Roman CE" w:cs="Times New Roman"/>
                <w:lang w:val="en-US"/>
              </w:rPr>
            </w:pPr>
            <w:r w:rsidRPr="00740F6E">
              <w:rPr>
                <w:rFonts w:ascii="Times New Roman CE" w:hAnsi="Times New Roman CE" w:cs="Times New Roman"/>
                <w:lang w:val="en-US"/>
              </w:rPr>
              <w:t>HDPE, LDPE, PP, PET</w:t>
            </w:r>
          </w:p>
        </w:tc>
        <w:tc>
          <w:tcPr>
            <w:tcW w:w="5103" w:type="dxa"/>
            <w:vAlign w:val="center"/>
          </w:tcPr>
          <w:p w14:paraId="03FFE76F" w14:textId="0DF19992" w:rsidR="002B265B" w:rsidRPr="00740F6E" w:rsidRDefault="00390F4E" w:rsidP="00DD4B79">
            <w:pPr>
              <w:rPr>
                <w:rFonts w:ascii="Times New Roman CE" w:hAnsi="Times New Roman CE" w:cs="Times New Roman"/>
                <w:lang w:val="en-US"/>
              </w:rPr>
            </w:pPr>
            <w:r w:rsidRPr="00740F6E">
              <w:rPr>
                <w:rFonts w:ascii="Times New Roman CE" w:hAnsi="Times New Roman CE" w:cs="Times New Roman"/>
                <w:lang w:val="en-US"/>
              </w:rPr>
              <w:fldChar w:fldCharType="begin"/>
            </w:r>
            <w:r w:rsidR="00A94214">
              <w:rPr>
                <w:rFonts w:ascii="Times New Roman CE" w:hAnsi="Times New Roman CE" w:cs="Times New Roman"/>
                <w:lang w:val="en-US"/>
              </w:rPr>
              <w:instrText xml:space="preserve"> ADDIN ZOTERO_ITEM CSL_CITATION {"citationID":"SjHaKIYr","properties":{"formattedCitation":"(Alam, Churkunti, &amp; Depcik, 2022; Fahim, Mohsen, &amp; ElKayaly, 2021; Ghodke et al., 2023; Kumar Jha &amp; Kannan, 2021; Nakaji et al., 2021; Papari, Bamdad, &amp; Berruti, 2021)","plainCitation":"(Alam, Churkunti, &amp; Depcik, 2022; Fahim, Mohsen, &amp; ElKayaly, 2021; Ghodke et al., 2023; Kumar Jha &amp; Kannan, 2021; Nakaji et al., 2021; Papari, Bamdad, &amp; Berruti, 2021)","noteIndex":0},"citationItems":[{"id":2071,"uris":["http://zotero.org/users/8955362/items/EAU8VZJF"],"itemData":{"id":2071,"type":"article-journal","abstract":"This paper aims to conduct a feasibility study of producing fuel from plastic waste. It is a suggested approach to deal with the huge production of synthetic plastic around the world, so as to avoid its accumulation in landfills and the depletion of resources. Several types of research have addressed the conversion of plastic waste into energy, and in this study the authors focused on using pyrolysis to convert plastic to liquid oil. Accordingly, the volume of the waste was reduced significantly, and the produced liquid oil had a high calorific value in comparison to fossil fuel. The authors managed to develop a profitable business model for a facility producing fuel from plastic waste in Egypt. This project could be a very lucrative business opportunity for investors or venture capitalists interested in investing in green economy. A Business Model Canvas was used as a tool to identify how the different components of the business relate to each other.","container-title":"Polymers","DOI":"10.3390/polym13060915","ISSN":"2073-4360","issue":"6","language":"en","license":"http://creativecommons.org/licenses/by/3.0/","note":"number: 6\npublisher: Multidisciplinary Digital Publishing Institute","page":"915","source":"www.mdpi.com","title":"Production of Fuel from Plastic Waste: A Feasible Business","title-short":"Production of Fuel from Plastic Waste","volume":"13","author":[{"family":"Fahim","given":"Irene"},{"family":"Mohsen","given":"Omar"},{"family":"ElKayaly","given":"Dina"}],"issued":{"date-parts":[["2021",1]]}}},{"id":2067,"uris":["http://zotero.org/users/8955362/items/4DP48QSG"],"itemData":{"id":2067,"type":"article-journal","abstract":"Plastic production has been rapidly growing across the world and, at the end of their use, many of the plastic products become waste disposed of in landfills or dispersed, causing serious environmental and health issues. From a sustainability point of view, the conversion of plastic waste to fuels or, better yet, to individual monomers, leads to a much greener waste management compared to landfill disposal. In this paper, we systematically review the potential of pyrolysis as an effective thermochemical conversion method for the valorization of plastic waste. Different pyrolysis types, along with the influence of operating conditions, e.g., catalyst types, temperature, vapor residence time, and plastic waste types, on yields, quality, and applications of the cracking plastic products are discussed. The quality of pyrolysis plastic oil, before and after upgrading, is compared to conventional diesel fuel. Plastic oil yields as high as 95 wt.% can be achieved through slow pyrolysis. Plastic oil has a heating value approximately equivalent to that of diesel fuel, i.e., 45 MJ/kg, no sulfur, a very low water and ash content, and an almost neutral pH, making it a promising alternative to conventional petroleum-based fuels. This oil, as-is or after minor modifications, can be readily used in conventional diesel engines. Fast pyrolysis mainly produces wax rather than oil. However, in the presence of a suitable catalyst, waxy products further crack into oil. Wax is an intermediate feedstock and can be used in fluid catalytic cracking (FCC) units to produce fuel or other valuable petrochemical products. Flash pyrolysis of plastic waste, performed at high temperatures, i.e., near 1000 °C, and with very short vapor residence times, i.e., less than 250 ms, can recover up to 50 wt.% ethylene monomers from polyethylene waste. Alternatively, pyrolytic conversion of plastic waste to olefins can be performed in two stages, with the conversion of plastic waste to plastic oil, followed by thermal cracking of oil to monomers in a second stage. The conversion of plastic waste to carbon nanotubes, representing a higher-value product than fuel, is also discussed in detail. The results indicate that up to 25 wt.% of waste plastic can be converted into carbon nanotubes.","container-title":"Materials","DOI":"10.3390/ma14102586","ISSN":"1996-1944","issue":"10","language":"en","license":"http://creativecommons.org/licenses/by/3.0/","note":"number: 10\npublisher: Multidisciplinary Digital Publishing Institute","page":"2586","source":"www.mdpi.com","title":"Pyrolytic Conversion of Plastic Waste to Value-Added Products and Fuels: A Review","title-short":"Pyrolytic Conversion of Plastic Waste to Value-Added Products and Fuels","volume":"14","author":[{"family":"Papari","given":"Sadegh"},{"family":"Bamdad","given":"Hanieh"},{"family":"Berruti","given":"Franco"}],"issued":{"date-parts":[["2021",1]]}}},{"id":2066,"uris":["http://zotero.org/users/8955362/items/QKT6UL2J"],"itemData":{"id":2066,"type":"article-journal","abstract":"Plastics usage is rising daily because of increased population, modernization, and industrialization, which produces a lot of plastic garbage. Due to their various chemical structures, long chain polymeric compositions, and thermal/decomposition behavior, it is challenging to recycle these plastic wastes into hydrocarbon fuels. In the current work, domestic plastic waste was pyrolyzed at 473 to 973 K in a fixed bed reactor and compared with the three virgin plastics LDPE (low-density polyethylene), HDPE (high-density polyethylene), and PP (polypropylene), as well as a mixture of the three (virgin mixed plastics). The pyrolysis results showed that maximum liquid hydrocarbons obtained from HDPE, LDPE, PP, mixed plastic, and domestic waste were 64.6 wt.%, 62.2 wt.%, 63.1 wt.%, 68.6 wt.%, and 64.6 wt.% at 773 K, respectively. The composition of liquid fuels was characterized using FTIR and GC-MS, which showed a wide spectrum of hydrocarbons in the C8–C20 range. Furthermore, liquid fuel characteristics such as density, viscosity, fire and flash point, pour point, and calorific value were examined using ASTM standards, and the results were found to be satisfactory. This study provides an innovative method for recycling waste plastics into economical hydrocarbon fuel for use in transportation.","container-title":"Processes","DOI":"10.3390/pr11010071","ISSN":"2227-9717","issue":"1","language":"en","license":"http://creativecommons.org/licenses/by/3.0/","note":"number: 1\npublisher: Multidisciplinary Digital Publishing Institute","page":"71","source":"www.mdpi.com","title":"Experimental Investigation on Pyrolysis of Domestic Plastic Wastes for Fuel Grade Hydrocarbons","volume":"11","author":[{"family":"Ghodke","given":"Praveen Kumar"},{"family":"Sharma","given":"Amit Kumar"},{"family":"Moorthy","given":"Krishna"},{"family":"Chen","given":"Wei-Hsin"},{"family":"Patel","given":"Alok"},{"family":"Matsakas","given":"Leonidas"}],"issued":{"date-parts":[["2023",1]]}}},{"id":2063,"uris":["http://zotero.org/users/8955362/items/PN4IIVC6"],"itemData":{"id":2063,"type":"article-journal","abstract":"The conversion of plastic solid waste and waste cooking oil into useful alternative fuels, e.g., waste plastic fuel and biodiesel, respectively, helps mitigate waste accumulation and minimize the dependence on fossil fuels, like ultra-low sulfur diesel (aka diesel). This study aims to assess the potential environmental impacts of both waste-derived fuels with the help of a scalable Well-to-Exhaust life-cycle analysis (functional unit = 1 kg of fuel) conducted within a university campus (control volume) with well-defined boundaries. The performance of both fuels is assessed on a Well-to-Pump (fuel fabrication) and Pump-to-Exhaust (end-use) basis, and their summation is used to present the life cycle impact of each fuel comparative to diesel. The findings reveal that diesel worsens the local air quality and significantly contributes to global warming. In contrast, waste plastic fuel appears to have a relatively lower impact on the air quality index and global warming, suggesting that its production near urban areas could help mitigate plastic waste accumulation and environmental pollution while boosting the local economy. On the other hand, biodiesel emerges as a relatively cleaner fuel and shows significantly lower emissions, especially during its fabrication. Therefore, its manufacture and end-use can be decoupled to enhance the economics of the process. Finally, its lowest overall carbon dioxide emissions hint that its use could be instrumental in lowering greenhouse gas emissions.","container-title":"International Journal of Environmental Science and Technology","DOI":"10.1007/s13762-021-03552-3","ISSN":"1735-2630","issue":"7","journalAbbreviation":"Int. J. Environ. Sci. Technol.","language":"en","page":"5857-5876","source":"Springer Link","title":"Comparison of waste plastic fuel, waste cooking oil biodiesel, and ultra-low sulfur diesel using a Well-to-Exhaust framework","volume":"19","author":[{"family":"Alam","given":"S. S."},{"family":"Churkunti","given":"P. R."},{"family":"Depcik","given":"C."}],"issued":{"date-parts":[["2022",7,1]]}}},{"id":2062,"uris":["http://zotero.org/users/8955362/items/NBXMAMIS"],"itemData":{"id":2062,"type":"article-journal","abstract":"A new low-temperature catalytic upgrading of waste polyolefinic plastics to valuable chemicals such as liquid fuels and waxes by a heterogeneous catalyst is presented. CeO2-supported Ru (Ru/CeO2) acted as an effective and reusable heterogeneous catalyst, showing much higher activity than other metal-supported catalysts in hydrogenolysis of low-density polyethylene, and the catalyst worked even under mild reaction conditions such as low temperature of 473 K and low H2 pressure of 2 MPa, providing liquid fuel (C5-C21) and wax (C22-C45) in 77 % and 15 % yields (total 92 % yield), respectively. This catalyst was applicable to hydrogenolysis of various low-density polyethylenes, high-density polyethylene, polypropylene to provide the valuable chemicals (liquid fuel + wax) in high yields (83–90 %). Furthermore, a commercial plastic bag and waste polyethylenes could be transformed to the valuable chemicals in high yields (91 % and 88 % yields).","container-title":"Applied Catalysis B: Environmental","DOI":"10.1016/j.apcatb.2020.119805","ISSN":"0926-3373","journalAbbreviation":"Applied Catalysis B: Environmental","language":"en","page":"119805","source":"ScienceDirect","title":"Low-temperature catalytic upgrading of waste polyolefinic plastics into liquid fuels and waxes","volume":"285","author":[{"family":"Nakaji","given":"Yosuke"},{"family":"Tamura","given":"Masazumi"},{"family":"Miyaoka","given":"Shuhei"},{"family":"Kumagai","given":"Shogo"},{"family":"Tanji","given":"Mifumi"},{"family":"Nakagawa","given":"Yoshinao"},{"family":"Yoshioka","given":"Toshiaki"},{"family":"Tomishige","given":"Keiichi"}],"issued":{"date-parts":[["2021",5,15]]}}},{"id":2061,"uris":["http://zotero.org/users/8955362/items/6JZX2WP7"],"itemData":{"id":2061,"type":"article-journal","abstract":"In everyday life mostly used material is plastic due to less in weight, durability and versatility. Plastic to added strength made up with different combinations of polymer which leads problem in recycling. The plastic waste usually good in recycling and getting fuels by plastic pyrolysis method. The high quantity of daily consumption of plastic leads larger amount of wastes therefore production of fuel increases. Recycling is a method in which production of fuel from waste plastic by means of plastic pyrolysis. The aim of this review was focused the introducing the various technologiess used to convert plastic waste to fuel, recycling strategies and recovery perspective.","collection-title":"International Conference on Newer Trends and Innovation in Mechanical Engineering: Materials Science","container-title":"Materials Today: Proceedings","DOI":"10.1016/j.matpr.2020.10.181","ISSN":"2214-7853","journalAbbreviation":"Materials Today: Proceedings","language":"en","page":"3718-3720","source":"ScienceDirect","title":"Recycling of plastic waste into fuel by pyrolysis - a review","volume":"37","author":[{"family":"Kumar Jha","given":"Kundan"},{"family":"Kannan","given":"T. T. M."}],"issued":{"date-parts":[["2021",1,1]]}},"label":"page"}],"schema":"https://github.com/citation-style-language/schema/raw/master/csl-citation.json"} </w:instrText>
            </w:r>
            <w:r w:rsidRPr="00740F6E">
              <w:rPr>
                <w:rFonts w:ascii="Times New Roman CE" w:hAnsi="Times New Roman CE" w:cs="Times New Roman"/>
                <w:lang w:val="en-US"/>
              </w:rPr>
              <w:fldChar w:fldCharType="separate"/>
            </w:r>
            <w:r w:rsidR="00A94214" w:rsidRPr="0077328D">
              <w:rPr>
                <w:rFonts w:ascii="Times New Roman CE" w:hAnsi="Times New Roman CE" w:cs="Times New Roman CE"/>
                <w:lang w:val="en-US"/>
              </w:rPr>
              <w:t>(Alam</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2</w:t>
            </w:r>
            <w:r w:rsidR="008B2805">
              <w:rPr>
                <w:rFonts w:ascii="Times New Roman CE" w:hAnsi="Times New Roman CE" w:cs="Times New Roman CE"/>
                <w:lang w:val="en-US"/>
              </w:rPr>
              <w:t>,</w:t>
            </w:r>
            <w:r w:rsidR="00A94214" w:rsidRPr="0077328D">
              <w:rPr>
                <w:rFonts w:ascii="Times New Roman CE" w:hAnsi="Times New Roman CE" w:cs="Times New Roman CE"/>
                <w:lang w:val="en-US"/>
              </w:rPr>
              <w:t xml:space="preserve"> Fahim</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1</w:t>
            </w:r>
            <w:r w:rsidR="008B2805">
              <w:rPr>
                <w:rFonts w:ascii="Times New Roman CE" w:hAnsi="Times New Roman CE" w:cs="Times New Roman CE"/>
                <w:lang w:val="en-US"/>
              </w:rPr>
              <w:t>,</w:t>
            </w:r>
            <w:r w:rsidR="00A94214" w:rsidRPr="0077328D">
              <w:rPr>
                <w:rFonts w:ascii="Times New Roman CE" w:hAnsi="Times New Roman CE" w:cs="Times New Roman CE"/>
                <w:lang w:val="en-US"/>
              </w:rPr>
              <w:t xml:space="preserve"> Ghodke et al. 2023</w:t>
            </w:r>
            <w:r w:rsidR="008B2805">
              <w:rPr>
                <w:rFonts w:ascii="Times New Roman CE" w:hAnsi="Times New Roman CE" w:cs="Times New Roman CE"/>
                <w:lang w:val="en-US"/>
              </w:rPr>
              <w:t>,</w:t>
            </w:r>
            <w:r w:rsidR="00A94214" w:rsidRPr="0077328D">
              <w:rPr>
                <w:rFonts w:ascii="Times New Roman CE" w:hAnsi="Times New Roman CE" w:cs="Times New Roman CE"/>
                <w:lang w:val="en-US"/>
              </w:rPr>
              <w:t xml:space="preserve"> Kumar Jha &amp; Kannan 2021</w:t>
            </w:r>
            <w:r w:rsidR="008B2805">
              <w:rPr>
                <w:rFonts w:ascii="Times New Roman CE" w:hAnsi="Times New Roman CE" w:cs="Times New Roman CE"/>
                <w:lang w:val="en-US"/>
              </w:rPr>
              <w:t>,</w:t>
            </w:r>
            <w:r w:rsidR="00A94214" w:rsidRPr="0077328D">
              <w:rPr>
                <w:rFonts w:ascii="Times New Roman CE" w:hAnsi="Times New Roman CE" w:cs="Times New Roman CE"/>
                <w:lang w:val="en-US"/>
              </w:rPr>
              <w:t xml:space="preserve"> Nakaji et al. 2021</w:t>
            </w:r>
            <w:r w:rsidR="008B2805">
              <w:rPr>
                <w:rFonts w:ascii="Times New Roman CE" w:hAnsi="Times New Roman CE" w:cs="Times New Roman CE"/>
                <w:lang w:val="en-US"/>
              </w:rPr>
              <w:t>,</w:t>
            </w:r>
            <w:r w:rsidR="00A94214" w:rsidRPr="0077328D">
              <w:rPr>
                <w:rFonts w:ascii="Times New Roman CE" w:hAnsi="Times New Roman CE" w:cs="Times New Roman CE"/>
                <w:lang w:val="en-US"/>
              </w:rPr>
              <w:t xml:space="preserve"> </w:t>
            </w:r>
            <w:r w:rsidR="00B1246F">
              <w:rPr>
                <w:rFonts w:ascii="Times New Roman CE" w:hAnsi="Times New Roman CE" w:cs="Times New Roman CE"/>
                <w:lang w:val="en-US"/>
              </w:rPr>
              <w:br/>
            </w:r>
            <w:r w:rsidR="00A94214" w:rsidRPr="0077328D">
              <w:rPr>
                <w:rFonts w:ascii="Times New Roman CE" w:hAnsi="Times New Roman CE" w:cs="Times New Roman CE"/>
                <w:lang w:val="en-US"/>
              </w:rPr>
              <w:t>Papari</w:t>
            </w:r>
            <w:r w:rsidR="008B2805">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1)</w:t>
            </w:r>
            <w:r w:rsidRPr="00740F6E">
              <w:rPr>
                <w:rFonts w:ascii="Times New Roman CE" w:hAnsi="Times New Roman CE" w:cs="Times New Roman"/>
                <w:lang w:val="en-US"/>
              </w:rPr>
              <w:fldChar w:fldCharType="end"/>
            </w:r>
          </w:p>
        </w:tc>
      </w:tr>
    </w:tbl>
    <w:p w14:paraId="243BD075" w14:textId="77777777" w:rsidR="00DD4B79" w:rsidRDefault="00DD4B79" w:rsidP="00DD4B79">
      <w:pPr>
        <w:spacing w:after="0" w:line="240" w:lineRule="auto"/>
        <w:ind w:firstLine="284"/>
        <w:jc w:val="both"/>
        <w:rPr>
          <w:rFonts w:ascii="Times New Roman CE" w:hAnsi="Times New Roman CE" w:cs="Times New Roman"/>
          <w:lang w:val="en-GB"/>
        </w:rPr>
      </w:pPr>
    </w:p>
    <w:p w14:paraId="574CD8CF" w14:textId="417BFE11" w:rsidR="00824224" w:rsidRPr="00740F6E" w:rsidRDefault="0032056A" w:rsidP="006709FB">
      <w:pPr>
        <w:spacing w:line="240" w:lineRule="auto"/>
        <w:ind w:firstLine="284"/>
        <w:jc w:val="both"/>
        <w:rPr>
          <w:rFonts w:ascii="Times New Roman CE" w:hAnsi="Times New Roman CE" w:cs="Times New Roman"/>
          <w:lang w:val="en-GB"/>
        </w:rPr>
      </w:pPr>
      <w:r w:rsidRPr="00740F6E">
        <w:rPr>
          <w:rFonts w:ascii="Times New Roman CE" w:hAnsi="Times New Roman CE" w:cs="Times New Roman"/>
          <w:lang w:val="en-GB"/>
        </w:rPr>
        <w:t xml:space="preserve">The textile industry produces </w:t>
      </w:r>
      <w:r w:rsidR="000D42D8">
        <w:rPr>
          <w:rFonts w:ascii="Times New Roman CE" w:hAnsi="Times New Roman CE" w:cs="Times New Roman"/>
          <w:lang w:val="en-GB"/>
        </w:rPr>
        <w:t xml:space="preserve">a </w:t>
      </w:r>
      <w:r w:rsidRPr="00740F6E">
        <w:rPr>
          <w:rFonts w:ascii="Times New Roman CE" w:hAnsi="Times New Roman CE" w:cs="Times New Roman"/>
          <w:lang w:val="en-GB"/>
        </w:rPr>
        <w:t xml:space="preserve">significant </w:t>
      </w:r>
      <w:r w:rsidR="00BA05C0">
        <w:rPr>
          <w:rFonts w:ascii="Times New Roman CE" w:hAnsi="Times New Roman CE" w:cs="Times New Roman"/>
          <w:lang w:val="en-GB"/>
        </w:rPr>
        <w:t>amount</w:t>
      </w:r>
      <w:r w:rsidR="00BA05C0" w:rsidRPr="00740F6E">
        <w:rPr>
          <w:rFonts w:ascii="Times New Roman CE" w:hAnsi="Times New Roman CE" w:cs="Times New Roman"/>
          <w:lang w:val="en-GB"/>
        </w:rPr>
        <w:t xml:space="preserve"> </w:t>
      </w:r>
      <w:r w:rsidRPr="00740F6E">
        <w:rPr>
          <w:rFonts w:ascii="Times New Roman CE" w:hAnsi="Times New Roman CE" w:cs="Times New Roman"/>
          <w:lang w:val="en-GB"/>
        </w:rPr>
        <w:t>of plastic waste</w:t>
      </w:r>
      <w:r w:rsidR="00BA05C0">
        <w:rPr>
          <w:rFonts w:ascii="Times New Roman CE" w:hAnsi="Times New Roman CE" w:cs="Times New Roman"/>
          <w:lang w:val="en-GB"/>
        </w:rPr>
        <w:t>;</w:t>
      </w:r>
      <w:r w:rsidR="00BA05C0" w:rsidRPr="00740F6E">
        <w:rPr>
          <w:rFonts w:ascii="Times New Roman CE" w:hAnsi="Times New Roman CE" w:cs="Times New Roman"/>
          <w:lang w:val="en-GB"/>
        </w:rPr>
        <w:t xml:space="preserve"> </w:t>
      </w:r>
      <w:r w:rsidRPr="00740F6E">
        <w:rPr>
          <w:rFonts w:ascii="Times New Roman CE" w:hAnsi="Times New Roman CE" w:cs="Times New Roman"/>
          <w:lang w:val="en-GB"/>
        </w:rPr>
        <w:t xml:space="preserve">however, the </w:t>
      </w:r>
      <w:r w:rsidR="00966EC4" w:rsidRPr="00740F6E">
        <w:rPr>
          <w:rFonts w:ascii="Times New Roman CE" w:hAnsi="Times New Roman CE" w:cs="Times New Roman"/>
          <w:lang w:val="en-GB"/>
        </w:rPr>
        <w:t>fib</w:t>
      </w:r>
      <w:r w:rsidR="000D42D8">
        <w:rPr>
          <w:rFonts w:ascii="Times New Roman CE" w:hAnsi="Times New Roman CE" w:cs="Times New Roman"/>
          <w:lang w:val="en-GB"/>
        </w:rPr>
        <w:t>re-to-fibre</w:t>
      </w:r>
      <w:r w:rsidR="00966EC4" w:rsidRPr="00740F6E">
        <w:rPr>
          <w:rFonts w:ascii="Times New Roman CE" w:hAnsi="Times New Roman CE" w:cs="Times New Roman"/>
          <w:lang w:val="en-GB"/>
        </w:rPr>
        <w:t xml:space="preserve"> </w:t>
      </w:r>
      <w:r w:rsidRPr="00740F6E">
        <w:rPr>
          <w:rFonts w:ascii="Times New Roman CE" w:hAnsi="Times New Roman CE" w:cs="Times New Roman"/>
          <w:lang w:val="en-GB"/>
        </w:rPr>
        <w:t xml:space="preserve">recycling of such </w:t>
      </w:r>
      <w:r w:rsidR="00BA05C0">
        <w:rPr>
          <w:rFonts w:ascii="Times New Roman CE" w:hAnsi="Times New Roman CE" w:cs="Times New Roman"/>
          <w:lang w:val="en-GB"/>
        </w:rPr>
        <w:t xml:space="preserve">waste </w:t>
      </w:r>
      <w:r w:rsidRPr="00740F6E">
        <w:rPr>
          <w:rFonts w:ascii="Times New Roman CE" w:hAnsi="Times New Roman CE" w:cs="Times New Roman"/>
          <w:lang w:val="en-GB"/>
        </w:rPr>
        <w:t>is r</w:t>
      </w:r>
      <w:r w:rsidR="00461C59">
        <w:rPr>
          <w:rFonts w:ascii="Times New Roman CE" w:hAnsi="Times New Roman CE" w:cs="Times New Roman"/>
          <w:lang w:val="en-GB"/>
        </w:rPr>
        <w:t>elatively</w:t>
      </w:r>
      <w:r w:rsidRPr="00740F6E">
        <w:rPr>
          <w:rFonts w:ascii="Times New Roman CE" w:hAnsi="Times New Roman CE" w:cs="Times New Roman"/>
          <w:lang w:val="en-GB"/>
        </w:rPr>
        <w:t xml:space="preserve"> scarce as the process is not economically feasible</w:t>
      </w:r>
      <w:r w:rsidR="00966EC4" w:rsidRPr="00740F6E">
        <w:rPr>
          <w:rFonts w:ascii="Times New Roman CE" w:hAnsi="Times New Roman CE" w:cs="Times New Roman"/>
          <w:lang w:val="en-GB"/>
        </w:rPr>
        <w:t>. This is due to several key requirements that a textile fib</w:t>
      </w:r>
      <w:r w:rsidR="000D42D8">
        <w:rPr>
          <w:rFonts w:ascii="Times New Roman CE" w:hAnsi="Times New Roman CE" w:cs="Times New Roman"/>
          <w:lang w:val="en-GB"/>
        </w:rPr>
        <w:t>re</w:t>
      </w:r>
      <w:r w:rsidR="00966EC4" w:rsidRPr="00740F6E">
        <w:rPr>
          <w:rFonts w:ascii="Times New Roman CE" w:hAnsi="Times New Roman CE" w:cs="Times New Roman"/>
          <w:lang w:val="en-GB"/>
        </w:rPr>
        <w:t xml:space="preserve"> needs to fulfil. </w:t>
      </w:r>
      <w:r w:rsidR="00BA05C0">
        <w:rPr>
          <w:rFonts w:ascii="Times New Roman CE" w:hAnsi="Times New Roman CE" w:cs="Times New Roman"/>
          <w:lang w:val="en-GB"/>
        </w:rPr>
        <w:t>The</w:t>
      </w:r>
      <w:r w:rsidR="00DD4B79">
        <w:rPr>
          <w:rFonts w:ascii="Times New Roman CE" w:hAnsi="Times New Roman CE" w:cs="Times New Roman"/>
          <w:lang w:val="en-GB"/>
        </w:rPr>
        <w:t xml:space="preserve"> </w:t>
      </w:r>
      <w:r w:rsidR="00BA05C0">
        <w:rPr>
          <w:rFonts w:ascii="Times New Roman CE" w:hAnsi="Times New Roman CE" w:cs="Times New Roman"/>
          <w:lang w:val="en-GB"/>
        </w:rPr>
        <w:t>m</w:t>
      </w:r>
      <w:r w:rsidR="00BA05C0" w:rsidRPr="00740F6E">
        <w:rPr>
          <w:rFonts w:ascii="Times New Roman CE" w:hAnsi="Times New Roman CE" w:cs="Times New Roman"/>
          <w:lang w:val="en-GB"/>
        </w:rPr>
        <w:t xml:space="preserve">aterial </w:t>
      </w:r>
      <w:r w:rsidR="00461C59">
        <w:rPr>
          <w:rFonts w:ascii="Times New Roman CE" w:hAnsi="Times New Roman CE" w:cs="Times New Roman"/>
          <w:lang w:val="en-GB"/>
        </w:rPr>
        <w:t>and its usual coating need to withstand stress from wear and tear, provide moisture and temperature regulation in footwear, in most applications, insulation from external factors, and release</w:t>
      </w:r>
      <w:r w:rsidR="00966EC4" w:rsidRPr="00740F6E">
        <w:rPr>
          <w:rFonts w:ascii="Times New Roman CE" w:hAnsi="Times New Roman CE" w:cs="Times New Roman"/>
          <w:lang w:val="en-GB"/>
        </w:rPr>
        <w:t xml:space="preserve"> body heat. </w:t>
      </w:r>
      <w:r w:rsidR="00BA05C0">
        <w:rPr>
          <w:rFonts w:ascii="Times New Roman CE" w:hAnsi="Times New Roman CE" w:cs="Times New Roman"/>
          <w:lang w:val="en-GB"/>
        </w:rPr>
        <w:t>O</w:t>
      </w:r>
      <w:r w:rsidR="00966EC4" w:rsidRPr="00740F6E">
        <w:rPr>
          <w:rFonts w:ascii="Times New Roman CE" w:hAnsi="Times New Roman CE" w:cs="Times New Roman"/>
          <w:lang w:val="en-GB"/>
        </w:rPr>
        <w:t>f course</w:t>
      </w:r>
      <w:r w:rsidR="00BA05C0">
        <w:rPr>
          <w:rFonts w:ascii="Times New Roman CE" w:hAnsi="Times New Roman CE" w:cs="Times New Roman"/>
          <w:lang w:val="en-GB"/>
        </w:rPr>
        <w:t>,</w:t>
      </w:r>
      <w:r w:rsidR="00966EC4" w:rsidRPr="00740F6E">
        <w:rPr>
          <w:rFonts w:ascii="Times New Roman CE" w:hAnsi="Times New Roman CE" w:cs="Times New Roman"/>
          <w:lang w:val="en-GB"/>
        </w:rPr>
        <w:t xml:space="preserve"> in </w:t>
      </w:r>
      <w:r w:rsidR="00BA05C0">
        <w:rPr>
          <w:rFonts w:ascii="Times New Roman CE" w:hAnsi="Times New Roman CE" w:cs="Times New Roman"/>
          <w:lang w:val="en-GB"/>
        </w:rPr>
        <w:t xml:space="preserve">the </w:t>
      </w:r>
      <w:r w:rsidR="00966EC4" w:rsidRPr="00740F6E">
        <w:rPr>
          <w:rFonts w:ascii="Times New Roman CE" w:hAnsi="Times New Roman CE" w:cs="Times New Roman"/>
          <w:lang w:val="en-GB"/>
        </w:rPr>
        <w:t>case of textiles</w:t>
      </w:r>
      <w:r w:rsidR="00BA05C0">
        <w:rPr>
          <w:rFonts w:ascii="Times New Roman CE" w:hAnsi="Times New Roman CE" w:cs="Times New Roman"/>
          <w:lang w:val="en-GB"/>
        </w:rPr>
        <w:t>,</w:t>
      </w:r>
      <w:r w:rsidR="00966EC4" w:rsidRPr="00740F6E">
        <w:rPr>
          <w:rFonts w:ascii="Times New Roman CE" w:hAnsi="Times New Roman CE" w:cs="Times New Roman"/>
          <w:lang w:val="en-GB"/>
        </w:rPr>
        <w:t xml:space="preserve"> they have to be fashionable </w:t>
      </w:r>
      <w:r w:rsidR="00966EC4" w:rsidRPr="00740F6E">
        <w:rPr>
          <w:rFonts w:ascii="Times New Roman CE" w:hAnsi="Times New Roman CE" w:cs="Times New Roman"/>
          <w:lang w:val="en-GB"/>
        </w:rPr>
        <w:fldChar w:fldCharType="begin"/>
      </w:r>
      <w:r w:rsidR="00A94214">
        <w:rPr>
          <w:rFonts w:ascii="Times New Roman CE" w:hAnsi="Times New Roman CE" w:cs="Times New Roman"/>
          <w:lang w:val="en-GB"/>
        </w:rPr>
        <w:instrText xml:space="preserve"> ADDIN ZOTERO_ITEM CSL_CITATION {"citationID":"OcRjst2y","properties":{"formattedCitation":"(Maitlo et al., 2022)","plainCitation":"(Maitlo et al., 2022)","noteIndex":0},"citationItems":[{"id":1997,"uris":["http://zotero.org/users/8955362/items/2ZP3W6IJ"],"itemData":{"id":1997,"type":"article-journal","abstract":"Plastic waste accumulation has been recognized as one of the most critical challenges of modern societies worldwide. Traditional waste management practices include open burning, landfilling, and incineration, resulting in greenhouse gas emissions and economic loss. In contrast, emerging techniques for plastic waste management include microwave-assisted conversion, plasma-assisted conversion, supercritical water conversion, and photo reforming to obtain high-value products. Problems with poorly managed plastic waste are particularly serious in developing countries. This review article examines the emerging strategies and production of various high-value-added products from plastic waste. Additionally, the uses of plastic waste in different sectors, such as construction, fuel production, wastewater treatment, electrode materials, carbonaceous nanomaterials, and other high-value-added products are reviewed. It has been observed that there is a pressing need to utilize plastic waste for a circular economy and recycling for different value-added products. More specifically, there is limited knowledge on emerging plastic waste conversion mechanisms and efficiency. Therefore, this review will help to highlight the negative environmental impacts of plastic waste accumulation and the importance of modern techniques for waste management.","container-title":"Sustainability","DOI":"10.3390/su141811637","ISSN":"2071-1050","issue":"18","language":"en","license":"http://creativecommons.org/licenses/by/3.0/","note":"number: 18\npublisher: Multidisciplinary Digital Publishing Institute","page":"11637","source":"www.mdpi.com","title":"Plastic Waste Recycling, Applications, and Future Prospects for a Sustainable Environment","volume":"14","author":[{"family":"Maitlo","given":"Ghulamullah"},{"family":"Ali","given":"Imran"},{"family":"Maitlo","given":"Hubdar Ali"},{"family":"Ali","given":"Safdar"},{"family":"Unar","given":"Imran Nazir"},{"family":"Ahmad","given":"Muhammad Bilal"},{"family":"Bhutto","given":"Darya Khan"},{"family":"Karmani","given":"Ramesh Kumar"},{"family":"Naich","given":"Shamim ur Rehman"},{"family":"Sajjad","given":"Raja Umer"},{"family":"Ali","given":"Sikandar"},{"family":"Afridi","given":"Muhammad Naveed"}],"issued":{"date-parts":[["2022",1]]}}}],"schema":"https://github.com/citation-style-language/schema/raw/master/csl-citation.json"} </w:instrText>
      </w:r>
      <w:r w:rsidR="00966EC4"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Maitlo et al. 2022)</w:t>
      </w:r>
      <w:r w:rsidR="00966EC4" w:rsidRPr="00740F6E">
        <w:rPr>
          <w:rFonts w:ascii="Times New Roman CE" w:hAnsi="Times New Roman CE" w:cs="Times New Roman"/>
          <w:lang w:val="en-GB"/>
        </w:rPr>
        <w:fldChar w:fldCharType="end"/>
      </w:r>
      <w:r w:rsidR="00966EC4" w:rsidRPr="00740F6E">
        <w:rPr>
          <w:rFonts w:ascii="Times New Roman CE" w:hAnsi="Times New Roman CE" w:cs="Times New Roman"/>
          <w:lang w:val="en-GB"/>
        </w:rPr>
        <w:t>. That is why t</w:t>
      </w:r>
      <w:r w:rsidRPr="00740F6E">
        <w:rPr>
          <w:rFonts w:ascii="Times New Roman CE" w:hAnsi="Times New Roman CE" w:cs="Times New Roman"/>
          <w:lang w:val="en-GB"/>
        </w:rPr>
        <w:t xml:space="preserve">here are only </w:t>
      </w:r>
      <w:r w:rsidR="00BA05C0">
        <w:rPr>
          <w:rFonts w:ascii="Times New Roman CE" w:hAnsi="Times New Roman CE" w:cs="Times New Roman"/>
          <w:lang w:val="en-GB"/>
        </w:rPr>
        <w:t xml:space="preserve">a </w:t>
      </w:r>
      <w:r w:rsidRPr="00740F6E">
        <w:rPr>
          <w:rFonts w:ascii="Times New Roman CE" w:hAnsi="Times New Roman CE" w:cs="Times New Roman"/>
          <w:lang w:val="en-GB"/>
        </w:rPr>
        <w:t>few publ</w:t>
      </w:r>
      <w:r w:rsidR="00966EC4" w:rsidRPr="00740F6E">
        <w:rPr>
          <w:rFonts w:ascii="Times New Roman CE" w:hAnsi="Times New Roman CE" w:cs="Times New Roman"/>
          <w:lang w:val="en-GB"/>
        </w:rPr>
        <w:t xml:space="preserve">ications </w:t>
      </w:r>
      <w:r w:rsidR="00461C59">
        <w:rPr>
          <w:rFonts w:ascii="Times New Roman CE" w:hAnsi="Times New Roman CE" w:cs="Times New Roman"/>
          <w:lang w:val="en-GB"/>
        </w:rPr>
        <w:t>on</w:t>
      </w:r>
      <w:r w:rsidR="00966EC4" w:rsidRPr="00740F6E">
        <w:rPr>
          <w:rFonts w:ascii="Times New Roman CE" w:hAnsi="Times New Roman CE" w:cs="Times New Roman"/>
          <w:lang w:val="en-GB"/>
        </w:rPr>
        <w:t xml:space="preserve"> textile recycling. </w:t>
      </w:r>
      <w:r w:rsidR="00461C59">
        <w:rPr>
          <w:rFonts w:ascii="Times New Roman CE" w:hAnsi="Times New Roman CE" w:cs="Times New Roman"/>
          <w:lang w:val="en-GB"/>
        </w:rPr>
        <w:t>On the other hand, construction applications</w:t>
      </w:r>
      <w:r w:rsidR="00966EC4" w:rsidRPr="00740F6E">
        <w:rPr>
          <w:rFonts w:ascii="Times New Roman CE" w:hAnsi="Times New Roman CE" w:cs="Times New Roman"/>
          <w:lang w:val="en-GB"/>
        </w:rPr>
        <w:t xml:space="preserve"> are being investigated on a much larger scale. This is mainly </w:t>
      </w:r>
      <w:r w:rsidR="00461C59">
        <w:rPr>
          <w:rFonts w:ascii="Times New Roman CE" w:hAnsi="Times New Roman CE" w:cs="Times New Roman"/>
          <w:lang w:val="en-GB"/>
        </w:rPr>
        <w:t>because it is much easier to implement most of the plastic waste in the form of a fine powder or fibre as a reinforcement to commonly used construction materials, i.e.,</w:t>
      </w:r>
      <w:r w:rsidR="007F24D5" w:rsidRPr="00740F6E">
        <w:rPr>
          <w:rFonts w:ascii="Times New Roman CE" w:hAnsi="Times New Roman CE" w:cs="Times New Roman"/>
          <w:lang w:val="en-GB"/>
        </w:rPr>
        <w:t xml:space="preserve"> concrete or a thermoset resin</w:t>
      </w:r>
      <w:r w:rsidR="003F0F83" w:rsidRPr="00740F6E">
        <w:rPr>
          <w:rFonts w:ascii="Times New Roman CE" w:hAnsi="Times New Roman CE" w:cs="Times New Roman"/>
          <w:lang w:val="en-GB"/>
        </w:rPr>
        <w:t xml:space="preserve"> </w:t>
      </w:r>
      <w:r w:rsidR="003F0F83" w:rsidRPr="00740F6E">
        <w:rPr>
          <w:rFonts w:ascii="Times New Roman CE" w:hAnsi="Times New Roman CE" w:cs="Times New Roman"/>
          <w:lang w:val="en-GB"/>
        </w:rPr>
        <w:fldChar w:fldCharType="begin"/>
      </w:r>
      <w:r w:rsidR="008B005F" w:rsidRPr="00740F6E">
        <w:rPr>
          <w:rFonts w:ascii="Times New Roman CE" w:hAnsi="Times New Roman CE" w:cs="Times New Roman"/>
          <w:lang w:val="en-GB"/>
        </w:rPr>
        <w:instrText xml:space="preserve"> ADDIN ZOTERO_ITEM CSL_CITATION {"citationID":"saMpDmBz","properties":{"formattedCitation":"(Awoyera &amp; Adesina, 2020)","plainCitation":"(Awoyera &amp; Adesina, 2020)","noteIndex":0},"citationItems":[{"id":2011,"uris":["http://zotero.org/users/8955362/items/NQ3QDBJ7"],"itemData":{"id":2011,"type":"article-journal","abstract":"Plastic waste is becoming extremely threatening to the environment due to their high quantities generated which pose serious harm to both the environment and its inhabitants. A major victim of this menace is the marine environment. Plastic wastes generated on land find their way to water bodies where they cause detrimental effects such as flooding and poisoning of the animals in the marine ecosystem. The plastics in the marine environment, which are ingested in fish, are also deleterious to human health if such fish are consumed. Cancer is a major disease that emanates as a consequence. In order to find an effective way to manage these wastes and improve the sustainability of our environment, this study, therefore, explores various approaches to recycling plastic wastes into new products. The critical threat of the presence of plastic wastes in our marine environment is also presented. The limitation of the use of plastic waste for construction applications alongside the prospects is discussed. It is concluded that the use of plastic wastes for construction applications will improve the sustainability of the environment significantly, and also serve as a reliable source of materials for construction purposes. In addition, the use of recycled plastic wastes as a component in cementitious composites has been found to be the most beneficial as it can be used to replace all solid components of the composite. Finally, areas for further studies are also presented.","container-title":"Case Studies in Construction Materials","DOI":"10.1016/j.cscm.2020.e00330","ISSN":"2214-5095","journalAbbreviation":"Case Studies in Construction Materials","language":"en","page":"e00330","source":"ScienceDirect","title":"Plastic wastes to construction products: Status, limitations and future perspective","title-short":"Plastic wastes to construction products","volume":"12","author":[{"family":"Awoyera","given":"P. O."},{"family":"Adesina","given":"A."}],"issued":{"date-parts":[["2020",6,1]]}}}],"schema":"https://github.com/citation-style-language/schema/raw/master/csl-citation.json"} </w:instrText>
      </w:r>
      <w:r w:rsidR="003F0F83"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Awoyera &amp; Adesina 2020)</w:t>
      </w:r>
      <w:r w:rsidR="003F0F83" w:rsidRPr="00740F6E">
        <w:rPr>
          <w:rFonts w:ascii="Times New Roman CE" w:hAnsi="Times New Roman CE" w:cs="Times New Roman"/>
          <w:lang w:val="en-GB"/>
        </w:rPr>
        <w:fldChar w:fldCharType="end"/>
      </w:r>
      <w:r w:rsidR="007F24D5" w:rsidRPr="00740F6E">
        <w:rPr>
          <w:rFonts w:ascii="Times New Roman CE" w:hAnsi="Times New Roman CE" w:cs="Times New Roman"/>
          <w:lang w:val="en-GB"/>
        </w:rPr>
        <w:t xml:space="preserve">. </w:t>
      </w:r>
      <w:r w:rsidR="00824224" w:rsidRPr="00740F6E">
        <w:rPr>
          <w:rFonts w:ascii="Times New Roman CE" w:hAnsi="Times New Roman CE" w:cs="Times New Roman"/>
          <w:lang w:val="en-GB"/>
        </w:rPr>
        <w:t xml:space="preserve">It </w:t>
      </w:r>
      <w:r w:rsidR="00BA05C0">
        <w:rPr>
          <w:rFonts w:ascii="Times New Roman CE" w:hAnsi="Times New Roman CE" w:cs="Times New Roman"/>
          <w:lang w:val="en-GB"/>
        </w:rPr>
        <w:t>has been</w:t>
      </w:r>
      <w:r w:rsidR="00BA05C0" w:rsidRPr="00740F6E">
        <w:rPr>
          <w:rFonts w:ascii="Times New Roman CE" w:hAnsi="Times New Roman CE" w:cs="Times New Roman"/>
          <w:lang w:val="en-GB"/>
        </w:rPr>
        <w:t xml:space="preserve"> </w:t>
      </w:r>
      <w:r w:rsidR="00824224" w:rsidRPr="00740F6E">
        <w:rPr>
          <w:rFonts w:ascii="Times New Roman CE" w:hAnsi="Times New Roman CE" w:cs="Times New Roman"/>
          <w:lang w:val="en-GB"/>
        </w:rPr>
        <w:t>found that plastic waste can be used in cementitious compositions as</w:t>
      </w:r>
      <w:r w:rsidR="00BA05C0">
        <w:rPr>
          <w:rFonts w:ascii="Times New Roman CE" w:hAnsi="Times New Roman CE" w:cs="Times New Roman"/>
          <w:lang w:val="en-GB"/>
        </w:rPr>
        <w:t xml:space="preserve"> a</w:t>
      </w:r>
      <w:r w:rsidR="00824224" w:rsidRPr="00740F6E">
        <w:rPr>
          <w:rFonts w:ascii="Times New Roman CE" w:hAnsi="Times New Roman CE" w:cs="Times New Roman"/>
          <w:lang w:val="en-GB"/>
        </w:rPr>
        <w:t xml:space="preserve"> binder, aggregate</w:t>
      </w:r>
      <w:r w:rsidR="00BA05C0">
        <w:rPr>
          <w:rFonts w:ascii="Times New Roman CE" w:hAnsi="Times New Roman CE" w:cs="Times New Roman"/>
          <w:lang w:val="en-GB"/>
        </w:rPr>
        <w:t>,</w:t>
      </w:r>
      <w:r w:rsidR="00824224" w:rsidRPr="00740F6E">
        <w:rPr>
          <w:rFonts w:ascii="Times New Roman CE" w:hAnsi="Times New Roman CE" w:cs="Times New Roman"/>
          <w:lang w:val="en-GB"/>
        </w:rPr>
        <w:t xml:space="preserve"> or fib</w:t>
      </w:r>
      <w:r w:rsidR="000D42D8">
        <w:rPr>
          <w:rFonts w:ascii="Times New Roman CE" w:hAnsi="Times New Roman CE" w:cs="Times New Roman"/>
          <w:lang w:val="en-GB"/>
        </w:rPr>
        <w:t>re</w:t>
      </w:r>
      <w:r w:rsidR="00BA05C0">
        <w:rPr>
          <w:rFonts w:ascii="Times New Roman CE" w:hAnsi="Times New Roman CE" w:cs="Times New Roman"/>
          <w:lang w:val="en-GB"/>
        </w:rPr>
        <w:t>, resulting in</w:t>
      </w:r>
      <w:r w:rsidR="00824224" w:rsidRPr="00740F6E">
        <w:rPr>
          <w:rFonts w:ascii="Times New Roman CE" w:hAnsi="Times New Roman CE" w:cs="Times New Roman"/>
          <w:lang w:val="en-GB"/>
        </w:rPr>
        <w:t xml:space="preserve"> significant improvements to their performance </w:t>
      </w:r>
      <w:r w:rsidR="00824224" w:rsidRPr="00740F6E">
        <w:rPr>
          <w:rFonts w:ascii="Times New Roman CE" w:hAnsi="Times New Roman CE" w:cs="Times New Roman"/>
          <w:lang w:val="en-GB"/>
        </w:rPr>
        <w:fldChar w:fldCharType="begin"/>
      </w:r>
      <w:r w:rsidR="008B005F" w:rsidRPr="00740F6E">
        <w:rPr>
          <w:rFonts w:ascii="Times New Roman CE" w:hAnsi="Times New Roman CE" w:cs="Times New Roman"/>
          <w:lang w:val="en-GB"/>
        </w:rPr>
        <w:instrText xml:space="preserve"> ADDIN ZOTERO_ITEM CSL_CITATION {"citationID":"1hFuH8RP","properties":{"formattedCitation":"(Jawaid, Singh, Kian, Zaki, &amp; Radzi, 2023)","plainCitation":"(Jawaid, Singh, Kian, Zaki, &amp; Radzi, 2023)","noteIndex":0},"citationItems":[{"id":2014,"uris":["http://zotero.org/users/8955362/items/GF7TI8QI"],"itemData":{"id":2014,"type":"article-journal","abstract":"Plastic trash has become a huge environmental concern due to the large volumes produced, inflicting substantial harm to both the ecology and its inhabitants. This hazard has a huge impact on the maritime environment. The plastic garbage produced on land eventually makes its way to water bodies, where it has negative consequences such as floods and marine animal poisoning. When aquatic animals like fish consume this plastic garbage, it is detrimental to human health as well. To determine the most efficient method for managing these wastes and enhancing the sustainability of our ecosystem, this review discloses several processing strategies for recycling plastic trash into new goods with a specific focus on construction and building. It has been discovered that recycling plastic trash for building purposes would significantly improve climate sustainability along with serving as a reliable source material in construction supplies. This study shows that employing recycled plastic waste, as a component in cementitious composites is the most advantageous because it may be used to replace all of the composite's solid components. The pursued qualitative analysis of various plastic waste management techniques, focusing on the most significant features, reveals that newer methodologies are more effective in terms of environment and sustainability, but are not economical. Finally, limitations and directions of use are also listed to throw light on the recycling of circular economy.","container-title":"Current Opinion in Green and Sustainable Chemistry","DOI":"10.1016/j.cogsc.2023.100761","ISSN":"2452-2236","journalAbbreviation":"Current Opinion in Green and Sustainable Chemistry","language":"en","page":"100761","source":"ScienceDirect","title":"Processing techniques on plastic waste materials for construction and building applications","volume":"40","author":[{"family":"Jawaid","given":"Mohammad"},{"family":"Singh","given":"Balbir"},{"family":"Kian","given":"Lau Kia"},{"family":"Zaki","given":"Sheikh Ahmad"},{"family":"Radzi","given":"A. M."}],"issued":{"date-parts":[["2023",4,1]]}}}],"schema":"https://github.com/citation-style-language/schema/raw/master/csl-citation.json"} </w:instrText>
      </w:r>
      <w:r w:rsidR="00824224"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Jawaid</w:t>
      </w:r>
      <w:r w:rsidR="00E97FC2">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3)</w:t>
      </w:r>
      <w:r w:rsidR="00824224" w:rsidRPr="00740F6E">
        <w:rPr>
          <w:rFonts w:ascii="Times New Roman CE" w:hAnsi="Times New Roman CE" w:cs="Times New Roman"/>
          <w:lang w:val="en-GB"/>
        </w:rPr>
        <w:fldChar w:fldCharType="end"/>
      </w:r>
      <w:r w:rsidR="00824224" w:rsidRPr="00740F6E">
        <w:rPr>
          <w:rFonts w:ascii="Times New Roman CE" w:hAnsi="Times New Roman CE" w:cs="Times New Roman"/>
          <w:lang w:val="en-GB"/>
        </w:rPr>
        <w:t>. If not used as a filler, recycled plastics can be shaped into construction elements, such as bricks</w:t>
      </w:r>
      <w:r w:rsidR="004657BC" w:rsidRPr="00740F6E">
        <w:rPr>
          <w:rFonts w:ascii="Times New Roman CE" w:hAnsi="Times New Roman CE" w:cs="Times New Roman"/>
          <w:lang w:val="en-GB"/>
        </w:rPr>
        <w:t xml:space="preserve">. Jain et al. </w:t>
      </w:r>
      <w:r w:rsidR="004657BC" w:rsidRPr="00740F6E">
        <w:rPr>
          <w:rFonts w:ascii="Times New Roman CE" w:hAnsi="Times New Roman CE" w:cs="Times New Roman"/>
          <w:lang w:val="en-GB"/>
        </w:rPr>
        <w:fldChar w:fldCharType="begin"/>
      </w:r>
      <w:r w:rsidR="00A94214">
        <w:rPr>
          <w:rFonts w:ascii="Times New Roman CE" w:hAnsi="Times New Roman CE" w:cs="Times New Roman"/>
          <w:lang w:val="en-GB"/>
        </w:rPr>
        <w:instrText xml:space="preserve"> ADDIN ZOTERO_ITEM CSL_CITATION {"citationID":"Vg0e049i","properties":{"formattedCitation":"(Jain et al., 2022)","plainCitation":"(Jain et al., 2022)","noteIndex":0},"citationItems":[{"id":2020,"uris":["http://zotero.org/users/8955362/items/SAA4QPCP"],"itemData":{"id":2020,"type":"article-journal","abstract":"Plastic is common material widely used all over the world. Plastic manufacturing crosses 150 million tonnes per year. Plastic is involved in all activities of human life. So, waste of plastics is also increasing gradually. This paper focuses on recycling waste plastic and making plastic composite construction material (PCCM) that include fine and coarse aggregate along with three types of waste plastic, i.e. high density polyethylene (HDPE), low density polyethylene, and polyethylene terephthalate. In this research, 27 mixes of plastic composite construction materials (PCCM) have been made, in which plastic is softened or melted up to a semi-liquid state with the help of used engine oil and mixed with aggregate. This material has been evaluated for various properties such as compressive strength, flexural strength, split tensile strength, density, and water absorption. HDPE with fine aggregate gives better results.","container-title":"International Journal of Environmental Science and Technology","DOI":"10.1007/s13762-022-04447-7","ISSN":"1735-2630","journalAbbreviation":"Int. J. Environ. Sci. Technol.","language":"en","source":"Springer Link","title":"An experimental study of utilization of plastic waste for manufacturing of composite construction material","URL":"https://doi.org/10.1007/s13762-022-04447-7","author":[{"family":"Jain","given":"D."},{"family":"Bhadauria","given":"S. S."},{"family":"Kushwah","given":"S. S."}],"accessed":{"date-parts":[["2023",6,15]]},"issued":{"date-parts":[["2022",8,16]]}}}],"schema":"https://github.com/citation-style-language/schema/raw/master/csl-citation.json"} </w:instrText>
      </w:r>
      <w:r w:rsidR="004657BC"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Jain et al. 2022)</w:t>
      </w:r>
      <w:r w:rsidR="004657BC" w:rsidRPr="00740F6E">
        <w:rPr>
          <w:rFonts w:ascii="Times New Roman CE" w:hAnsi="Times New Roman CE" w:cs="Times New Roman"/>
          <w:lang w:val="en-GB"/>
        </w:rPr>
        <w:fldChar w:fldCharType="end"/>
      </w:r>
      <w:r w:rsidR="004657BC" w:rsidRPr="00740F6E">
        <w:rPr>
          <w:rFonts w:ascii="Times New Roman CE" w:hAnsi="Times New Roman CE" w:cs="Times New Roman"/>
          <w:lang w:val="en-GB"/>
        </w:rPr>
        <w:t xml:space="preserve"> have proposed a </w:t>
      </w:r>
      <w:r w:rsidR="00461C59">
        <w:rPr>
          <w:rFonts w:ascii="Times New Roman CE" w:hAnsi="Times New Roman CE" w:cs="Times New Roman"/>
          <w:lang w:val="en-GB"/>
        </w:rPr>
        <w:t>brick material</w:t>
      </w:r>
      <w:r w:rsidR="004657BC" w:rsidRPr="00740F6E">
        <w:rPr>
          <w:rFonts w:ascii="Times New Roman CE" w:hAnsi="Times New Roman CE" w:cs="Times New Roman"/>
          <w:lang w:val="en-GB"/>
        </w:rPr>
        <w:t xml:space="preserve"> consisting of a mixture of different waste polymers</w:t>
      </w:r>
      <w:r w:rsidR="000D42D8">
        <w:rPr>
          <w:rFonts w:ascii="Times New Roman CE" w:hAnsi="Times New Roman CE" w:cs="Times New Roman"/>
          <w:lang w:val="en-GB"/>
        </w:rPr>
        <w:t>,</w:t>
      </w:r>
      <w:r w:rsidR="004657BC" w:rsidRPr="00740F6E">
        <w:rPr>
          <w:rFonts w:ascii="Times New Roman CE" w:hAnsi="Times New Roman CE" w:cs="Times New Roman"/>
          <w:lang w:val="en-GB"/>
        </w:rPr>
        <w:t xml:space="preserve"> </w:t>
      </w:r>
      <w:r w:rsidR="00461C59">
        <w:rPr>
          <w:rFonts w:ascii="Times New Roman CE" w:hAnsi="Times New Roman CE" w:cs="Times New Roman"/>
          <w:lang w:val="en-GB"/>
        </w:rPr>
        <w:t>including</w:t>
      </w:r>
      <w:r w:rsidR="004657BC" w:rsidRPr="00740F6E">
        <w:rPr>
          <w:rFonts w:ascii="Times New Roman CE" w:hAnsi="Times New Roman CE" w:cs="Times New Roman"/>
          <w:lang w:val="en-GB"/>
        </w:rPr>
        <w:t xml:space="preserve"> HDPE, low</w:t>
      </w:r>
      <w:r w:rsidR="000D42D8">
        <w:rPr>
          <w:rFonts w:ascii="Times New Roman CE" w:hAnsi="Times New Roman CE" w:cs="Times New Roman"/>
          <w:lang w:val="en-GB"/>
        </w:rPr>
        <w:t>-</w:t>
      </w:r>
      <w:r w:rsidR="004657BC" w:rsidRPr="00740F6E">
        <w:rPr>
          <w:rFonts w:ascii="Times New Roman CE" w:hAnsi="Times New Roman CE" w:cs="Times New Roman"/>
          <w:lang w:val="en-GB"/>
        </w:rPr>
        <w:t xml:space="preserve">density polyethylene (LDPE) and PET. And </w:t>
      </w:r>
      <w:r w:rsidR="004657BC" w:rsidRPr="00740F6E">
        <w:rPr>
          <w:rFonts w:ascii="Times New Roman CE" w:hAnsi="Times New Roman CE" w:cs="Times New Roman"/>
          <w:lang w:val="en-GB"/>
        </w:rPr>
        <w:lastRenderedPageBreak/>
        <w:t xml:space="preserve">while the mechanical properties of </w:t>
      </w:r>
      <w:r w:rsidR="00BA05C0">
        <w:rPr>
          <w:rFonts w:ascii="Times New Roman CE" w:hAnsi="Times New Roman CE" w:cs="Times New Roman"/>
          <w:lang w:val="en-GB"/>
        </w:rPr>
        <w:t xml:space="preserve">the </w:t>
      </w:r>
      <w:r w:rsidR="004657BC" w:rsidRPr="00740F6E">
        <w:rPr>
          <w:rFonts w:ascii="Times New Roman CE" w:hAnsi="Times New Roman CE" w:cs="Times New Roman"/>
          <w:lang w:val="en-GB"/>
        </w:rPr>
        <w:t>obtained elements in terms of compressive strength could not surpass those of concrete</w:t>
      </w:r>
      <w:r w:rsidR="00BA05C0">
        <w:rPr>
          <w:rFonts w:ascii="Times New Roman CE" w:hAnsi="Times New Roman CE" w:cs="Times New Roman"/>
          <w:lang w:val="en-GB"/>
        </w:rPr>
        <w:t>,</w:t>
      </w:r>
      <w:r w:rsidR="004657BC" w:rsidRPr="00740F6E">
        <w:rPr>
          <w:rFonts w:ascii="Times New Roman CE" w:hAnsi="Times New Roman CE" w:cs="Times New Roman"/>
          <w:lang w:val="en-GB"/>
        </w:rPr>
        <w:t xml:space="preserve"> they achieved higher compressive strength </w:t>
      </w:r>
      <w:r w:rsidR="00BA05C0" w:rsidRPr="00740F6E">
        <w:rPr>
          <w:rFonts w:ascii="Times New Roman CE" w:hAnsi="Times New Roman CE" w:cs="Times New Roman"/>
          <w:lang w:val="en-GB"/>
        </w:rPr>
        <w:t>th</w:t>
      </w:r>
      <w:r w:rsidR="00BA05C0">
        <w:rPr>
          <w:rFonts w:ascii="Times New Roman CE" w:hAnsi="Times New Roman CE" w:cs="Times New Roman"/>
          <w:lang w:val="en-GB"/>
        </w:rPr>
        <w:t>a</w:t>
      </w:r>
      <w:r w:rsidR="000D42D8">
        <w:rPr>
          <w:rFonts w:ascii="Times New Roman CE" w:hAnsi="Times New Roman CE" w:cs="Times New Roman"/>
          <w:lang w:val="en-GB"/>
        </w:rPr>
        <w:t>n</w:t>
      </w:r>
      <w:r w:rsidR="00BA05C0" w:rsidRPr="00740F6E">
        <w:rPr>
          <w:rFonts w:ascii="Times New Roman CE" w:hAnsi="Times New Roman CE" w:cs="Times New Roman"/>
          <w:lang w:val="en-GB"/>
        </w:rPr>
        <w:t xml:space="preserve"> </w:t>
      </w:r>
      <w:r w:rsidR="00461C59">
        <w:rPr>
          <w:rFonts w:ascii="Times New Roman CE" w:hAnsi="Times New Roman CE" w:cs="Times New Roman"/>
          <w:lang w:val="en-GB"/>
        </w:rPr>
        <w:t>usu</w:t>
      </w:r>
      <w:r w:rsidR="004657BC" w:rsidRPr="00740F6E">
        <w:rPr>
          <w:rFonts w:ascii="Times New Roman CE" w:hAnsi="Times New Roman CE" w:cs="Times New Roman"/>
          <w:lang w:val="en-GB"/>
        </w:rPr>
        <w:t xml:space="preserve">al or fly ash bricks. </w:t>
      </w:r>
      <w:r w:rsidR="00436FBD" w:rsidRPr="00740F6E">
        <w:rPr>
          <w:rFonts w:ascii="Times New Roman CE" w:hAnsi="Times New Roman CE" w:cs="Times New Roman"/>
          <w:lang w:val="en-GB"/>
        </w:rPr>
        <w:t xml:space="preserve">Another interesting research path is the development of filters for wastewater treatment obtained from recycled plastic waste. </w:t>
      </w:r>
      <w:r w:rsidR="00BA05C0">
        <w:rPr>
          <w:rFonts w:ascii="Times New Roman CE" w:hAnsi="Times New Roman CE" w:cs="Times New Roman"/>
          <w:lang w:val="en-GB"/>
        </w:rPr>
        <w:t>This</w:t>
      </w:r>
      <w:r w:rsidR="00BA05C0" w:rsidRPr="00740F6E">
        <w:rPr>
          <w:rFonts w:ascii="Times New Roman CE" w:hAnsi="Times New Roman CE" w:cs="Times New Roman"/>
          <w:lang w:val="en-GB"/>
        </w:rPr>
        <w:t xml:space="preserve"> </w:t>
      </w:r>
      <w:r w:rsidR="002A5111" w:rsidRPr="00740F6E">
        <w:rPr>
          <w:rFonts w:ascii="Times New Roman CE" w:hAnsi="Times New Roman CE" w:cs="Times New Roman"/>
          <w:lang w:val="en-GB"/>
        </w:rPr>
        <w:t xml:space="preserve">approach was investigated by Ilyas et al. </w:t>
      </w:r>
      <w:r w:rsidR="002A5111" w:rsidRPr="00740F6E">
        <w:rPr>
          <w:rFonts w:ascii="Times New Roman CE" w:hAnsi="Times New Roman CE" w:cs="Times New Roman"/>
          <w:lang w:val="en-GB"/>
        </w:rPr>
        <w:fldChar w:fldCharType="begin"/>
      </w:r>
      <w:r w:rsidR="008B005F" w:rsidRPr="00740F6E">
        <w:rPr>
          <w:rFonts w:ascii="Times New Roman CE" w:hAnsi="Times New Roman CE" w:cs="Times New Roman"/>
          <w:lang w:val="en-GB"/>
        </w:rPr>
        <w:instrText xml:space="preserve"> ADDIN ZOTERO_ITEM CSL_CITATION {"citationID":"xGiiUjrA","properties":{"formattedCitation":"(Ilyas, Khan, &amp; Ahmad, 2022)","plainCitation":"(Ilyas, Khan, &amp; Ahmad, 2022)","noteIndex":0},"citationItems":[{"id":2056,"uris":["http://zotero.org/users/8955362/items/7MHPMVGU"],"itemData":{"id":2056,"type":"article-journal","abstract":"Potentially poisonous elements (PPEs) water pollution has become one of the key issues in the field of water treatment. In recent years, it has threatened ecosystems as well as human health. This study aims to remove PPEs such as chromium (Cr6+), copper (Cu2+), lead (Pb2+), and Zinc (Zn2+) from both vehicle wash wastewater and aqueous solutions through batch experiments utilising carbonaceous adsorbents. Carbonaceous adsorbents were prepared from waste polyethylene terephthalate (wPET) and waste polystyrene (wPS) by carbonisation under a N2 atmosphere followed by chemical activation with 1 M KOH and 1 M HCl. The carbonaceous adsorbents were characterised by Fourier transform infrared spectroscopy, surface area analysis, as well as scanning electron microscopy. The results show that, except for Cr6+, the adsorption of PPEs from aqueous solutions is highly dependent on pH, and the highest removal rate was recorded at pH 6.0. However, the largest Cr6+ adsorption was noted at pH 3.0. Using 0.2 g of adsorbent, the adsorption reached equilibrium after 90 min. Results demonstrated that highest removal of Pb2+, Cu2+, Cr6+, and Zn2+ from aqueous solution achieved over wPET-AC adsorbent was 98.40%, 97.60%, 96.80% and 99.90%, respectively, whereas that of wPS-AC adsorbent was 96.30%, 95.64%, 94.22% and 97.60%, respectively. Root mean square error (RMSE) was also calculated for the validation of data. Isotherms as well as kinetics models are used to evaluate the adsorption capacity of carbonaceous adsorbents for PPEs. The experimental results have shown that the pseudo-second-order as well as Langmuir models are the most suitable for the data. Thermodynamic studies have shown that the adsorption of PPEs is spontaneous as well as endothermic in nature. This study shows that the novel carbonaceous adsorbent wPET-AC and wPS-AC has great potential to remove PPEs from vehicle wash wastewater.","container-title":"International Journal of Environmental Analytical Chemistry","DOI":"10.1080/03067319.2022.2062571","ISSN":"0306-7319","issue":"0","note":"publisher: Taylor &amp; Francis\n_eprint: https://doi.org/10.1080/03067319.2022.2062571","page":"1-19","source":"Taylor and Francis+NEJM","title":"Conversion of waste plastics into carbonaceous adsorbents and their application for wastewater treatment","volume":"0","author":[{"family":"Ilyas","given":"Muhammad"},{"family":"Khan","given":"Hizbullah"},{"family":"Ahmad","given":"Waqas"}],"issued":{"date-parts":[["2022",4,11]]}}}],"schema":"https://github.com/citation-style-language/schema/raw/master/csl-citation.json"} </w:instrText>
      </w:r>
      <w:r w:rsidR="002A5111"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Ilyas</w:t>
      </w:r>
      <w:r w:rsidR="00E97FC2">
        <w:rPr>
          <w:rFonts w:ascii="Times New Roman CE" w:hAnsi="Times New Roman CE" w:cs="Times New Roman CE"/>
          <w:lang w:val="en-GB"/>
        </w:rPr>
        <w:t xml:space="preserve"> et al.</w:t>
      </w:r>
      <w:r w:rsidR="00A94214" w:rsidRPr="0077328D">
        <w:rPr>
          <w:rFonts w:ascii="Times New Roman CE" w:hAnsi="Times New Roman CE" w:cs="Times New Roman CE"/>
          <w:lang w:val="en-US"/>
        </w:rPr>
        <w:t xml:space="preserve"> 2022)</w:t>
      </w:r>
      <w:r w:rsidR="002A5111" w:rsidRPr="00740F6E">
        <w:rPr>
          <w:rFonts w:ascii="Times New Roman CE" w:hAnsi="Times New Roman CE" w:cs="Times New Roman"/>
          <w:lang w:val="en-GB"/>
        </w:rPr>
        <w:fldChar w:fldCharType="end"/>
      </w:r>
      <w:r w:rsidR="000D42D8">
        <w:rPr>
          <w:rFonts w:ascii="Times New Roman CE" w:hAnsi="Times New Roman CE" w:cs="Times New Roman"/>
          <w:lang w:val="en-GB"/>
        </w:rPr>
        <w:t>,</w:t>
      </w:r>
      <w:r w:rsidR="002A5111" w:rsidRPr="00740F6E">
        <w:rPr>
          <w:rFonts w:ascii="Times New Roman CE" w:hAnsi="Times New Roman CE" w:cs="Times New Roman"/>
          <w:lang w:val="en-GB"/>
        </w:rPr>
        <w:t xml:space="preserve"> where they have proposed a filter made of waste PET converted to carbonaceous adsorbents for removing potentially poisonous elements, such as chromium, copper and lead. </w:t>
      </w:r>
      <w:r w:rsidR="002B265B" w:rsidRPr="00740F6E">
        <w:rPr>
          <w:rFonts w:ascii="Times New Roman CE" w:hAnsi="Times New Roman CE" w:cs="Times New Roman"/>
          <w:lang w:val="en-GB"/>
        </w:rPr>
        <w:t xml:space="preserve">Furthermore, a very promising and obvious choice for recycling plastic waste is </w:t>
      </w:r>
      <w:r w:rsidR="00BA05C0">
        <w:rPr>
          <w:rFonts w:ascii="Times New Roman CE" w:hAnsi="Times New Roman CE" w:cs="Times New Roman"/>
          <w:lang w:val="en-GB"/>
        </w:rPr>
        <w:t xml:space="preserve">its </w:t>
      </w:r>
      <w:r w:rsidR="002B265B" w:rsidRPr="00740F6E">
        <w:rPr>
          <w:rFonts w:ascii="Times New Roman CE" w:hAnsi="Times New Roman CE" w:cs="Times New Roman"/>
          <w:lang w:val="en-GB"/>
        </w:rPr>
        <w:t>conversion into liquid fuel</w:t>
      </w:r>
      <w:r w:rsidR="000D42D8">
        <w:rPr>
          <w:rFonts w:ascii="Times New Roman CE" w:hAnsi="Times New Roman CE" w:cs="Times New Roman"/>
          <w:lang w:val="en-GB"/>
        </w:rPr>
        <w:t>,</w:t>
      </w:r>
      <w:r w:rsidR="002B265B" w:rsidRPr="00740F6E">
        <w:rPr>
          <w:rFonts w:ascii="Times New Roman CE" w:hAnsi="Times New Roman CE" w:cs="Times New Roman"/>
          <w:lang w:val="en-GB"/>
        </w:rPr>
        <w:t xml:space="preserve"> </w:t>
      </w:r>
      <w:r w:rsidR="00BA05C0">
        <w:rPr>
          <w:rFonts w:ascii="Times New Roman CE" w:hAnsi="Times New Roman CE" w:cs="Times New Roman"/>
          <w:lang w:val="en-GB"/>
        </w:rPr>
        <w:t>known as</w:t>
      </w:r>
      <w:r w:rsidR="002B265B" w:rsidRPr="00740F6E">
        <w:rPr>
          <w:rFonts w:ascii="Times New Roman CE" w:hAnsi="Times New Roman CE" w:cs="Times New Roman"/>
          <w:lang w:val="en-GB"/>
        </w:rPr>
        <w:t xml:space="preserve"> liquefaction, which can also be divided into pyrolysis and hydrothermal liquefaction. Jiao et al. </w:t>
      </w:r>
      <w:r w:rsidR="002B265B" w:rsidRPr="00740F6E">
        <w:rPr>
          <w:rFonts w:ascii="Times New Roman CE" w:hAnsi="Times New Roman CE" w:cs="Times New Roman"/>
          <w:lang w:val="en-GB"/>
        </w:rPr>
        <w:fldChar w:fldCharType="begin"/>
      </w:r>
      <w:r w:rsidR="00A94214">
        <w:rPr>
          <w:rFonts w:ascii="Times New Roman CE" w:hAnsi="Times New Roman CE" w:cs="Times New Roman"/>
          <w:lang w:val="en-GB"/>
        </w:rPr>
        <w:instrText xml:space="preserve"> ADDIN ZOTERO_ITEM CSL_CITATION {"citationID":"59PjRjNn","properties":{"formattedCitation":"(Jiao et al., 2020)","plainCitation":"(Jiao et al., 2020)","noteIndex":0},"citationItems":[{"id":2058,"uris":["http://zotero.org/users/8955362/items/FYY57FHV"],"itemData":{"id":2058,"type":"article-journal","abstract":"Reported here is the first highly selective conversion of various waste plastics into C2 fuels under simulated natural environment conditions by a sequential photoinduced C−C cleavage and coupling pathway, where single-use bags, disposable food containers, food wrap films, and their main components of polyethylene, polypropylene, and polyvinyl chloride can be photocatalytically transformed into CH3COOH without using sacrificial agents. As an example, polyethylene is photodegraded 100 % into CO2 within 40 h by single-unit-cell thick Nb2O5 layers, while the produced CO2 is further photoreduced to CH3COOH. Various methods and experiments disclose that O2 and .OH radicals trigger the oxidative C−C cleavage of polyethylene to form CO2, while other investigations show that the yielded CH3COOH stems from CO2 photoreduction by C−C coupling of .COOH intermediates. This two-step plastic-to-fuel conversion may help to simultaneously address the white pollution crisis and harvest highly valuable multicarbon fuels in natural environments.","container-title":"Angewandte Chemie International Edition","DOI":"10.1002/anie.201915766","ISSN":"1521-3773","issue":"36","language":"en","license":"© 2020 Wiley-VCH Verlag GmbH &amp; Co. KGaA, Weinheim","note":"_eprint: https://onlinelibrary.wiley.com/doi/pdf/10.1002/anie.201915766","page":"15497-15501","source":"Wiley Online Library","title":"Photocatalytic Conversion of Waste Plastics into C2 Fuels under Simulated Natural Environment Conditions","volume":"59","author":[{"family":"Jiao","given":"Xingchen"},{"family":"Zheng","given":"Kai"},{"family":"Chen","given":"Qingxia"},{"family":"Li","given":"Xiaodong"},{"family":"Li","given":"Yamin"},{"family":"Shao","given":"Weiwei"},{"family":"Xu","given":"Jiaqi"},{"family":"Zhu","given":"Junfa"},{"family":"Pan","given":"Yang"},{"family":"Sun","given":"Yongfu"},{"family":"Xie","given":"Yi"}],"issued":{"date-parts":[["2020"]]}}}],"schema":"https://github.com/citation-style-language/schema/raw/master/csl-citation.json"} </w:instrText>
      </w:r>
      <w:r w:rsidR="002B265B" w:rsidRPr="00740F6E">
        <w:rPr>
          <w:rFonts w:ascii="Times New Roman CE" w:hAnsi="Times New Roman CE" w:cs="Times New Roman"/>
          <w:lang w:val="en-GB"/>
        </w:rPr>
        <w:fldChar w:fldCharType="separate"/>
      </w:r>
      <w:r w:rsidR="00A94214" w:rsidRPr="0077328D">
        <w:rPr>
          <w:rFonts w:ascii="Times New Roman CE" w:hAnsi="Times New Roman CE" w:cs="Times New Roman CE"/>
          <w:lang w:val="en-US"/>
        </w:rPr>
        <w:t>(Jiao et al. 2020)</w:t>
      </w:r>
      <w:r w:rsidR="002B265B" w:rsidRPr="00740F6E">
        <w:rPr>
          <w:rFonts w:ascii="Times New Roman CE" w:hAnsi="Times New Roman CE" w:cs="Times New Roman"/>
          <w:lang w:val="en-GB"/>
        </w:rPr>
        <w:fldChar w:fldCharType="end"/>
      </w:r>
      <w:r w:rsidR="002B265B" w:rsidRPr="00740F6E">
        <w:rPr>
          <w:rFonts w:ascii="Times New Roman CE" w:hAnsi="Times New Roman CE" w:cs="Times New Roman"/>
          <w:lang w:val="en-GB"/>
        </w:rPr>
        <w:t xml:space="preserve"> have proposed </w:t>
      </w:r>
      <w:r w:rsidR="00BA05C0">
        <w:rPr>
          <w:rFonts w:ascii="Times New Roman CE" w:hAnsi="Times New Roman CE" w:cs="Times New Roman"/>
          <w:lang w:val="en-GB"/>
        </w:rPr>
        <w:t xml:space="preserve">the </w:t>
      </w:r>
      <w:r w:rsidR="002B265B" w:rsidRPr="00740F6E">
        <w:rPr>
          <w:rFonts w:ascii="Times New Roman CE" w:hAnsi="Times New Roman CE" w:cs="Times New Roman"/>
          <w:lang w:val="en-GB"/>
        </w:rPr>
        <w:t xml:space="preserve">selective conversion of various waste plastics into C2 fuels under simulated natural environment conditions. What is especially exciting </w:t>
      </w:r>
      <w:r w:rsidR="00BA05C0">
        <w:rPr>
          <w:rFonts w:ascii="Times New Roman CE" w:hAnsi="Times New Roman CE" w:cs="Times New Roman"/>
          <w:lang w:val="en-GB"/>
        </w:rPr>
        <w:t xml:space="preserve">is that </w:t>
      </w:r>
      <w:r w:rsidR="002B265B" w:rsidRPr="00740F6E">
        <w:rPr>
          <w:rFonts w:ascii="Times New Roman CE" w:hAnsi="Times New Roman CE" w:cs="Times New Roman"/>
          <w:lang w:val="en-GB"/>
        </w:rPr>
        <w:t xml:space="preserve">the waste polymers used were PE, PP and PVC, although </w:t>
      </w:r>
      <w:r w:rsidR="00BA05C0">
        <w:rPr>
          <w:rFonts w:ascii="Times New Roman CE" w:hAnsi="Times New Roman CE" w:cs="Times New Roman"/>
          <w:lang w:val="en-GB"/>
        </w:rPr>
        <w:t xml:space="preserve">the </w:t>
      </w:r>
      <w:r w:rsidR="002B265B" w:rsidRPr="00740F6E">
        <w:rPr>
          <w:rFonts w:ascii="Times New Roman CE" w:hAnsi="Times New Roman CE" w:cs="Times New Roman"/>
          <w:lang w:val="en-GB"/>
        </w:rPr>
        <w:t xml:space="preserve">presented studies were of a preliminary status. </w:t>
      </w:r>
    </w:p>
    <w:p w14:paraId="0D87CE72" w14:textId="379D7FE0" w:rsidR="007D60AD" w:rsidRPr="006709FB" w:rsidRDefault="006709FB" w:rsidP="00DD4B79">
      <w:pPr>
        <w:pStyle w:val="Rn1"/>
        <w:rPr>
          <w:lang w:val="en-GB"/>
        </w:rPr>
      </w:pPr>
      <w:r w:rsidRPr="006709FB">
        <w:rPr>
          <w:lang w:val="en-GB"/>
        </w:rPr>
        <w:t xml:space="preserve">4. </w:t>
      </w:r>
      <w:r w:rsidR="0024324A" w:rsidRPr="006709FB">
        <w:rPr>
          <w:lang w:val="en-GB"/>
        </w:rPr>
        <w:t>Conclusions</w:t>
      </w:r>
    </w:p>
    <w:p w14:paraId="54E8D691" w14:textId="175C40B2" w:rsidR="00486B79" w:rsidRPr="00740F6E" w:rsidRDefault="00390F4E" w:rsidP="00DD4B79">
      <w:pPr>
        <w:spacing w:after="0" w:line="240" w:lineRule="auto"/>
        <w:ind w:firstLine="284"/>
        <w:jc w:val="both"/>
        <w:rPr>
          <w:rFonts w:ascii="Times New Roman CE" w:hAnsi="Times New Roman CE" w:cs="Times New Roman"/>
          <w:lang w:val="en-GB"/>
        </w:rPr>
      </w:pPr>
      <w:r w:rsidRPr="00740F6E">
        <w:rPr>
          <w:rFonts w:ascii="Times New Roman CE" w:hAnsi="Times New Roman CE" w:cs="Times New Roman"/>
          <w:lang w:val="en-GB"/>
        </w:rPr>
        <w:t xml:space="preserve">In summary, it can be concluded that </w:t>
      </w:r>
      <w:r w:rsidR="00BA05C0">
        <w:rPr>
          <w:rFonts w:ascii="Times New Roman CE" w:hAnsi="Times New Roman CE" w:cs="Times New Roman"/>
          <w:lang w:val="en-GB"/>
        </w:rPr>
        <w:t>addressing the issue</w:t>
      </w:r>
      <w:r w:rsidR="003D16E5" w:rsidRPr="00740F6E">
        <w:rPr>
          <w:rFonts w:ascii="Times New Roman CE" w:hAnsi="Times New Roman CE" w:cs="Times New Roman"/>
          <w:lang w:val="en-GB"/>
        </w:rPr>
        <w:t xml:space="preserve"> </w:t>
      </w:r>
      <w:r w:rsidR="00BA05C0">
        <w:rPr>
          <w:rFonts w:ascii="Times New Roman CE" w:hAnsi="Times New Roman CE" w:cs="Times New Roman"/>
          <w:lang w:val="en-GB"/>
        </w:rPr>
        <w:t>of</w:t>
      </w:r>
      <w:r w:rsidR="00BA05C0" w:rsidRPr="00740F6E">
        <w:rPr>
          <w:rFonts w:ascii="Times New Roman CE" w:hAnsi="Times New Roman CE" w:cs="Times New Roman"/>
          <w:lang w:val="en-GB"/>
        </w:rPr>
        <w:t xml:space="preserve"> </w:t>
      </w:r>
      <w:r w:rsidR="003D16E5" w:rsidRPr="00740F6E">
        <w:rPr>
          <w:rFonts w:ascii="Times New Roman CE" w:hAnsi="Times New Roman CE" w:cs="Times New Roman"/>
          <w:lang w:val="en-GB"/>
        </w:rPr>
        <w:t>plastic waste plastics</w:t>
      </w:r>
      <w:r w:rsidR="00DE5BEA">
        <w:rPr>
          <w:rFonts w:ascii="Times New Roman CE" w:hAnsi="Times New Roman CE" w:cs="Times New Roman"/>
          <w:lang w:val="en-GB"/>
        </w:rPr>
        <w:t xml:space="preserve"> requires the adoption of</w:t>
      </w:r>
      <w:r w:rsidR="003D16E5" w:rsidRPr="00740F6E">
        <w:rPr>
          <w:rFonts w:ascii="Times New Roman CE" w:hAnsi="Times New Roman CE" w:cs="Times New Roman"/>
          <w:lang w:val="en-GB"/>
        </w:rPr>
        <w:t xml:space="preserve"> </w:t>
      </w:r>
      <w:r w:rsidR="00C817C0" w:rsidRPr="00740F6E">
        <w:rPr>
          <w:rFonts w:ascii="Times New Roman CE" w:hAnsi="Times New Roman CE" w:cs="Times New Roman"/>
          <w:lang w:val="en-GB"/>
        </w:rPr>
        <w:t xml:space="preserve">more sustainable </w:t>
      </w:r>
      <w:r w:rsidR="003D16E5" w:rsidRPr="00740F6E">
        <w:rPr>
          <w:rFonts w:ascii="Times New Roman CE" w:hAnsi="Times New Roman CE" w:cs="Times New Roman"/>
          <w:lang w:val="en-GB"/>
        </w:rPr>
        <w:t>approaches. Bioplastics designed to dissipate after their end o</w:t>
      </w:r>
      <w:r w:rsidR="00E65AFF" w:rsidRPr="00740F6E">
        <w:rPr>
          <w:rFonts w:ascii="Times New Roman CE" w:hAnsi="Times New Roman CE" w:cs="Times New Roman"/>
          <w:lang w:val="en-GB"/>
        </w:rPr>
        <w:t xml:space="preserve">f life </w:t>
      </w:r>
      <w:r w:rsidR="000D42D8">
        <w:rPr>
          <w:rFonts w:ascii="Times New Roman CE" w:hAnsi="Times New Roman CE" w:cs="Times New Roman"/>
          <w:lang w:val="en-GB"/>
        </w:rPr>
        <w:t>are</w:t>
      </w:r>
      <w:r w:rsidR="00E65AFF" w:rsidRPr="00740F6E">
        <w:rPr>
          <w:rFonts w:ascii="Times New Roman CE" w:hAnsi="Times New Roman CE" w:cs="Times New Roman"/>
          <w:lang w:val="en-GB"/>
        </w:rPr>
        <w:t xml:space="preserve"> one</w:t>
      </w:r>
      <w:r w:rsidR="00DE5BEA">
        <w:rPr>
          <w:rFonts w:ascii="Times New Roman CE" w:hAnsi="Times New Roman CE" w:cs="Times New Roman"/>
          <w:lang w:val="en-GB"/>
        </w:rPr>
        <w:t xml:space="preserve"> such</w:t>
      </w:r>
      <w:r w:rsidR="00E65AFF" w:rsidRPr="00740F6E">
        <w:rPr>
          <w:rFonts w:ascii="Times New Roman CE" w:hAnsi="Times New Roman CE" w:cs="Times New Roman"/>
          <w:lang w:val="en-GB"/>
        </w:rPr>
        <w:t xml:space="preserve"> approach </w:t>
      </w:r>
      <w:r w:rsidR="00DE5BEA">
        <w:rPr>
          <w:rFonts w:ascii="Times New Roman CE" w:hAnsi="Times New Roman CE" w:cs="Times New Roman"/>
          <w:lang w:val="en-GB"/>
        </w:rPr>
        <w:t xml:space="preserve">as a substitute for </w:t>
      </w:r>
      <w:r w:rsidR="00E65AFF" w:rsidRPr="00740F6E">
        <w:rPr>
          <w:rFonts w:ascii="Times New Roman CE" w:hAnsi="Times New Roman CE" w:cs="Times New Roman"/>
          <w:lang w:val="en-GB"/>
        </w:rPr>
        <w:t xml:space="preserve">petroleum-based synthetic polymers that remain in the environment </w:t>
      </w:r>
      <w:r w:rsidR="00DE5BEA">
        <w:rPr>
          <w:rFonts w:ascii="Times New Roman CE" w:hAnsi="Times New Roman CE" w:cs="Times New Roman"/>
          <w:lang w:val="en-GB"/>
        </w:rPr>
        <w:t>for extended periods</w:t>
      </w:r>
      <w:r w:rsidR="00E65AFF" w:rsidRPr="00740F6E">
        <w:rPr>
          <w:rFonts w:ascii="Times New Roman CE" w:hAnsi="Times New Roman CE" w:cs="Times New Roman"/>
          <w:lang w:val="en-GB"/>
        </w:rPr>
        <w:t xml:space="preserve">. </w:t>
      </w:r>
      <w:r w:rsidR="00461C59">
        <w:rPr>
          <w:rFonts w:ascii="Times New Roman CE" w:hAnsi="Times New Roman CE" w:cs="Times New Roman"/>
          <w:lang w:val="en-GB"/>
        </w:rPr>
        <w:t>Different sustainable and biodegradable materials have been developed on a smaller scale, with steady growth to cope with the nondegradable plastics</w:t>
      </w:r>
      <w:r w:rsidR="008E5001" w:rsidRPr="00740F6E">
        <w:rPr>
          <w:rFonts w:ascii="Times New Roman CE" w:hAnsi="Times New Roman CE" w:cs="Times New Roman"/>
          <w:lang w:val="en-GB"/>
        </w:rPr>
        <w:t>. Based on the review performed</w:t>
      </w:r>
      <w:r w:rsidR="00DE5BEA">
        <w:rPr>
          <w:rFonts w:ascii="Times New Roman CE" w:hAnsi="Times New Roman CE" w:cs="Times New Roman"/>
          <w:lang w:val="en-GB"/>
        </w:rPr>
        <w:t>,</w:t>
      </w:r>
      <w:r w:rsidR="008E5001" w:rsidRPr="00740F6E">
        <w:rPr>
          <w:rFonts w:ascii="Times New Roman CE" w:hAnsi="Times New Roman CE" w:cs="Times New Roman"/>
          <w:lang w:val="en-GB"/>
        </w:rPr>
        <w:t xml:space="preserve"> the current biodegradable polymers have not reached </w:t>
      </w:r>
      <w:r w:rsidR="000D42D8">
        <w:rPr>
          <w:rFonts w:ascii="Times New Roman CE" w:hAnsi="Times New Roman CE" w:cs="Times New Roman"/>
          <w:lang w:val="en-GB"/>
        </w:rPr>
        <w:t xml:space="preserve">a </w:t>
      </w:r>
      <w:r w:rsidR="00461C59">
        <w:rPr>
          <w:rFonts w:ascii="Times New Roman CE" w:hAnsi="Times New Roman CE" w:cs="Times New Roman"/>
          <w:lang w:val="en-GB"/>
        </w:rPr>
        <w:t>significant</w:t>
      </w:r>
      <w:r w:rsidR="008E5001" w:rsidRPr="00740F6E">
        <w:rPr>
          <w:rFonts w:ascii="Times New Roman CE" w:hAnsi="Times New Roman CE" w:cs="Times New Roman"/>
          <w:lang w:val="en-GB"/>
        </w:rPr>
        <w:t xml:space="preserve"> market share mainly due to their high production cost</w:t>
      </w:r>
      <w:r w:rsidR="00DE5BEA">
        <w:rPr>
          <w:rFonts w:ascii="Times New Roman CE" w:hAnsi="Times New Roman CE" w:cs="Times New Roman"/>
          <w:lang w:val="en-GB"/>
        </w:rPr>
        <w:t>s</w:t>
      </w:r>
      <w:r w:rsidR="008E5001" w:rsidRPr="00740F6E">
        <w:rPr>
          <w:rFonts w:ascii="Times New Roman CE" w:hAnsi="Times New Roman CE" w:cs="Times New Roman"/>
          <w:lang w:val="en-GB"/>
        </w:rPr>
        <w:t xml:space="preserve"> in comparison with their conventional, non-renewable counterparts. </w:t>
      </w:r>
      <w:r w:rsidR="00DE5BEA">
        <w:rPr>
          <w:rFonts w:ascii="Times New Roman CE" w:hAnsi="Times New Roman CE" w:cs="Times New Roman"/>
          <w:lang w:val="en-GB"/>
        </w:rPr>
        <w:t>Nonetheless,</w:t>
      </w:r>
      <w:r w:rsidR="009E65AB" w:rsidRPr="00740F6E">
        <w:rPr>
          <w:rFonts w:ascii="Times New Roman CE" w:hAnsi="Times New Roman CE" w:cs="Times New Roman"/>
          <w:lang w:val="en-GB"/>
        </w:rPr>
        <w:t xml:space="preserve"> there are several </w:t>
      </w:r>
      <w:r w:rsidR="00DE5BEA">
        <w:rPr>
          <w:rFonts w:ascii="Times New Roman CE" w:hAnsi="Times New Roman CE" w:cs="Times New Roman"/>
          <w:lang w:val="en-GB"/>
        </w:rPr>
        <w:t xml:space="preserve">specific </w:t>
      </w:r>
      <w:r w:rsidR="009E65AB" w:rsidRPr="00740F6E">
        <w:rPr>
          <w:rFonts w:ascii="Times New Roman CE" w:hAnsi="Times New Roman CE" w:cs="Times New Roman"/>
          <w:lang w:val="en-GB"/>
        </w:rPr>
        <w:t xml:space="preserve">application fields where </w:t>
      </w:r>
      <w:r w:rsidR="00DE5BEA">
        <w:rPr>
          <w:rFonts w:ascii="Times New Roman CE" w:hAnsi="Times New Roman CE" w:cs="Times New Roman"/>
          <w:lang w:val="en-GB"/>
        </w:rPr>
        <w:t>these</w:t>
      </w:r>
      <w:r w:rsidR="00DE5BEA" w:rsidRPr="00740F6E">
        <w:rPr>
          <w:rFonts w:ascii="Times New Roman CE" w:hAnsi="Times New Roman CE" w:cs="Times New Roman"/>
          <w:lang w:val="en-GB"/>
        </w:rPr>
        <w:t xml:space="preserve"> </w:t>
      </w:r>
      <w:r w:rsidR="009E65AB" w:rsidRPr="00740F6E">
        <w:rPr>
          <w:rFonts w:ascii="Times New Roman CE" w:hAnsi="Times New Roman CE" w:cs="Times New Roman"/>
          <w:lang w:val="en-GB"/>
        </w:rPr>
        <w:t>materials are difficult to replace (i.e. medicine)</w:t>
      </w:r>
      <w:r w:rsidR="00DE5BEA">
        <w:rPr>
          <w:rFonts w:ascii="Times New Roman CE" w:hAnsi="Times New Roman CE" w:cs="Times New Roman"/>
          <w:lang w:val="en-GB"/>
        </w:rPr>
        <w:t>,</w:t>
      </w:r>
      <w:r w:rsidR="009E65AB" w:rsidRPr="00740F6E">
        <w:rPr>
          <w:rFonts w:ascii="Times New Roman CE" w:hAnsi="Times New Roman CE" w:cs="Times New Roman"/>
          <w:lang w:val="en-GB"/>
        </w:rPr>
        <w:t xml:space="preserve"> and they can serve as a driv</w:t>
      </w:r>
      <w:r w:rsidR="00DE5BEA">
        <w:rPr>
          <w:rFonts w:ascii="Times New Roman CE" w:hAnsi="Times New Roman CE" w:cs="Times New Roman"/>
          <w:lang w:val="en-GB"/>
        </w:rPr>
        <w:t>ing</w:t>
      </w:r>
      <w:r w:rsidR="009E65AB" w:rsidRPr="00740F6E">
        <w:rPr>
          <w:rFonts w:ascii="Times New Roman CE" w:hAnsi="Times New Roman CE" w:cs="Times New Roman"/>
          <w:lang w:val="en-GB"/>
        </w:rPr>
        <w:t xml:space="preserve"> force to further increase </w:t>
      </w:r>
      <w:r w:rsidR="00DE5BEA">
        <w:rPr>
          <w:rFonts w:ascii="Times New Roman CE" w:hAnsi="Times New Roman CE" w:cs="Times New Roman"/>
          <w:lang w:val="en-GB"/>
        </w:rPr>
        <w:t xml:space="preserve">the </w:t>
      </w:r>
      <w:r w:rsidR="009E65AB" w:rsidRPr="00740F6E">
        <w:rPr>
          <w:rFonts w:ascii="Times New Roman CE" w:hAnsi="Times New Roman CE" w:cs="Times New Roman"/>
          <w:lang w:val="en-GB"/>
        </w:rPr>
        <w:t xml:space="preserve">production </w:t>
      </w:r>
      <w:r w:rsidR="00DE5BEA">
        <w:rPr>
          <w:rFonts w:ascii="Times New Roman CE" w:hAnsi="Times New Roman CE" w:cs="Times New Roman"/>
          <w:lang w:val="en-GB"/>
        </w:rPr>
        <w:t xml:space="preserve">of </w:t>
      </w:r>
      <w:r w:rsidR="00DE5BEA" w:rsidRPr="00740F6E">
        <w:rPr>
          <w:rFonts w:ascii="Times New Roman CE" w:hAnsi="Times New Roman CE" w:cs="Times New Roman"/>
          <w:lang w:val="en-GB"/>
        </w:rPr>
        <w:t>biopolymers</w:t>
      </w:r>
      <w:r w:rsidR="009E65AB" w:rsidRPr="00740F6E">
        <w:rPr>
          <w:rFonts w:ascii="Times New Roman CE" w:hAnsi="Times New Roman CE" w:cs="Times New Roman"/>
          <w:lang w:val="en-GB"/>
        </w:rPr>
        <w:t>.</w:t>
      </w:r>
    </w:p>
    <w:p w14:paraId="0E0F249C" w14:textId="33E63ECA" w:rsidR="006709FB" w:rsidRDefault="008E5001" w:rsidP="00DD4B79">
      <w:pPr>
        <w:spacing w:after="0" w:line="240" w:lineRule="auto"/>
        <w:ind w:firstLine="284"/>
        <w:jc w:val="both"/>
        <w:rPr>
          <w:rFonts w:ascii="Times New Roman CE" w:hAnsi="Times New Roman CE" w:cs="Times New Roman"/>
          <w:lang w:val="en-GB"/>
        </w:rPr>
      </w:pPr>
      <w:r w:rsidRPr="00740F6E">
        <w:rPr>
          <w:rFonts w:ascii="Times New Roman CE" w:hAnsi="Times New Roman CE" w:cs="Times New Roman"/>
          <w:lang w:val="en-GB"/>
        </w:rPr>
        <w:t>Therefore</w:t>
      </w:r>
      <w:r w:rsidR="00DE5BEA">
        <w:rPr>
          <w:rFonts w:ascii="Times New Roman CE" w:hAnsi="Times New Roman CE" w:cs="Times New Roman"/>
          <w:lang w:val="en-GB"/>
        </w:rPr>
        <w:t>,</w:t>
      </w:r>
      <w:r w:rsidRPr="00740F6E">
        <w:rPr>
          <w:rFonts w:ascii="Times New Roman CE" w:hAnsi="Times New Roman CE" w:cs="Times New Roman"/>
          <w:lang w:val="en-GB"/>
        </w:rPr>
        <w:t xml:space="preserve"> </w:t>
      </w:r>
      <w:r w:rsidR="00DE5BEA">
        <w:rPr>
          <w:rFonts w:ascii="Times New Roman CE" w:hAnsi="Times New Roman CE" w:cs="Times New Roman"/>
          <w:lang w:val="en-GB"/>
        </w:rPr>
        <w:t xml:space="preserve">large-scale </w:t>
      </w:r>
      <w:r w:rsidRPr="00740F6E">
        <w:rPr>
          <w:rFonts w:ascii="Times New Roman CE" w:hAnsi="Times New Roman CE" w:cs="Times New Roman"/>
          <w:lang w:val="en-GB"/>
        </w:rPr>
        <w:t>recycling of</w:t>
      </w:r>
      <w:r w:rsidR="00486B79" w:rsidRPr="00740F6E">
        <w:rPr>
          <w:rFonts w:ascii="Times New Roman CE" w:hAnsi="Times New Roman CE" w:cs="Times New Roman"/>
          <w:lang w:val="en-GB"/>
        </w:rPr>
        <w:t xml:space="preserve"> </w:t>
      </w:r>
      <w:r w:rsidR="00DE5BEA" w:rsidRPr="00740F6E">
        <w:rPr>
          <w:rFonts w:ascii="Times New Roman CE" w:hAnsi="Times New Roman CE" w:cs="Times New Roman"/>
          <w:lang w:val="en-GB"/>
        </w:rPr>
        <w:t>produced</w:t>
      </w:r>
      <w:r w:rsidRPr="00740F6E">
        <w:rPr>
          <w:rFonts w:ascii="Times New Roman CE" w:hAnsi="Times New Roman CE" w:cs="Times New Roman"/>
          <w:lang w:val="en-GB"/>
        </w:rPr>
        <w:t xml:space="preserve"> plastics is required to reduce the</w:t>
      </w:r>
      <w:r w:rsidR="00DE5BEA">
        <w:rPr>
          <w:rFonts w:ascii="Times New Roman CE" w:hAnsi="Times New Roman CE" w:cs="Times New Roman"/>
          <w:lang w:val="en-GB"/>
        </w:rPr>
        <w:t xml:space="preserve"> threat of</w:t>
      </w:r>
      <w:r w:rsidRPr="00740F6E">
        <w:rPr>
          <w:rFonts w:ascii="Times New Roman CE" w:hAnsi="Times New Roman CE" w:cs="Times New Roman"/>
          <w:lang w:val="en-GB"/>
        </w:rPr>
        <w:t xml:space="preserve"> waste plastics</w:t>
      </w:r>
      <w:r w:rsidR="009E65AB" w:rsidRPr="00740F6E">
        <w:rPr>
          <w:rFonts w:ascii="Times New Roman CE" w:hAnsi="Times New Roman CE" w:cs="Times New Roman"/>
          <w:lang w:val="en-GB"/>
        </w:rPr>
        <w:t xml:space="preserve">. </w:t>
      </w:r>
      <w:r w:rsidR="00C817C0" w:rsidRPr="00740F6E">
        <w:rPr>
          <w:rFonts w:ascii="Times New Roman CE" w:hAnsi="Times New Roman CE" w:cs="Times New Roman"/>
          <w:lang w:val="en-GB"/>
        </w:rPr>
        <w:t>P</w:t>
      </w:r>
      <w:r w:rsidR="009E65AB" w:rsidRPr="00740F6E">
        <w:rPr>
          <w:rFonts w:ascii="Times New Roman CE" w:hAnsi="Times New Roman CE" w:cs="Times New Roman"/>
          <w:lang w:val="en-GB"/>
        </w:rPr>
        <w:t xml:space="preserve">roducing partially biobased polymers does </w:t>
      </w:r>
      <w:r w:rsidR="00DE5BEA">
        <w:rPr>
          <w:rFonts w:ascii="Times New Roman CE" w:hAnsi="Times New Roman CE" w:cs="Times New Roman"/>
          <w:lang w:val="en-GB"/>
        </w:rPr>
        <w:t xml:space="preserve">not directly address </w:t>
      </w:r>
      <w:r w:rsidR="009E65AB" w:rsidRPr="00740F6E">
        <w:rPr>
          <w:rFonts w:ascii="Times New Roman CE" w:hAnsi="Times New Roman CE" w:cs="Times New Roman"/>
          <w:lang w:val="en-GB"/>
        </w:rPr>
        <w:t>plastic waste removal but rather</w:t>
      </w:r>
      <w:r w:rsidR="00DE5BEA">
        <w:rPr>
          <w:rFonts w:ascii="Times New Roman CE" w:hAnsi="Times New Roman CE" w:cs="Times New Roman"/>
          <w:lang w:val="en-GB"/>
        </w:rPr>
        <w:t xml:space="preserve"> helps</w:t>
      </w:r>
      <w:r w:rsidR="009E65AB" w:rsidRPr="00740F6E">
        <w:rPr>
          <w:rFonts w:ascii="Times New Roman CE" w:hAnsi="Times New Roman CE" w:cs="Times New Roman"/>
          <w:lang w:val="en-GB"/>
        </w:rPr>
        <w:t xml:space="preserve"> </w:t>
      </w:r>
      <w:r w:rsidR="00C817C0" w:rsidRPr="00740F6E">
        <w:rPr>
          <w:rFonts w:ascii="Times New Roman CE" w:hAnsi="Times New Roman CE" w:cs="Times New Roman"/>
          <w:lang w:val="en-GB"/>
        </w:rPr>
        <w:t>to divers</w:t>
      </w:r>
      <w:r w:rsidR="000D42D8">
        <w:rPr>
          <w:rFonts w:ascii="Times New Roman CE" w:hAnsi="Times New Roman CE" w:cs="Times New Roman"/>
          <w:lang w:val="en-GB"/>
        </w:rPr>
        <w:t>ify</w:t>
      </w:r>
      <w:r w:rsidR="00C817C0" w:rsidRPr="00740F6E">
        <w:rPr>
          <w:rFonts w:ascii="Times New Roman CE" w:hAnsi="Times New Roman CE" w:cs="Times New Roman"/>
          <w:lang w:val="en-GB"/>
        </w:rPr>
        <w:t xml:space="preserve"> the feedstock</w:t>
      </w:r>
      <w:r w:rsidR="00DE5BEA">
        <w:rPr>
          <w:rFonts w:ascii="Times New Roman CE" w:hAnsi="Times New Roman CE" w:cs="Times New Roman"/>
          <w:lang w:val="en-GB"/>
        </w:rPr>
        <w:t xml:space="preserve"> and </w:t>
      </w:r>
      <w:r w:rsidR="00DE5BEA" w:rsidRPr="00740F6E">
        <w:rPr>
          <w:rFonts w:ascii="Times New Roman CE" w:hAnsi="Times New Roman CE" w:cs="Times New Roman"/>
          <w:lang w:val="en-GB"/>
        </w:rPr>
        <w:t>decreas</w:t>
      </w:r>
      <w:r w:rsidR="00DE5BEA">
        <w:rPr>
          <w:rFonts w:ascii="Times New Roman CE" w:hAnsi="Times New Roman CE" w:cs="Times New Roman"/>
          <w:lang w:val="en-GB"/>
        </w:rPr>
        <w:t>e the</w:t>
      </w:r>
      <w:r w:rsidR="00DE5BEA" w:rsidRPr="00740F6E">
        <w:rPr>
          <w:rFonts w:ascii="Times New Roman CE" w:hAnsi="Times New Roman CE" w:cs="Times New Roman"/>
          <w:lang w:val="en-GB"/>
        </w:rPr>
        <w:t xml:space="preserve"> </w:t>
      </w:r>
      <w:r w:rsidR="00C817C0" w:rsidRPr="00740F6E">
        <w:rPr>
          <w:rFonts w:ascii="Times New Roman CE" w:hAnsi="Times New Roman CE" w:cs="Times New Roman"/>
          <w:lang w:val="en-GB"/>
        </w:rPr>
        <w:t>dependence on fossil energy sources.</w:t>
      </w:r>
    </w:p>
    <w:p w14:paraId="5456B52D" w14:textId="060E9712" w:rsidR="00390F4E" w:rsidRPr="00740F6E" w:rsidRDefault="00B67F75" w:rsidP="00DD4B79">
      <w:pPr>
        <w:spacing w:after="0" w:line="240" w:lineRule="auto"/>
        <w:ind w:firstLine="284"/>
        <w:jc w:val="both"/>
        <w:rPr>
          <w:rFonts w:ascii="Times New Roman CE" w:hAnsi="Times New Roman CE" w:cs="Times New Roman"/>
          <w:lang w:val="en-GB"/>
        </w:rPr>
      </w:pPr>
      <w:r w:rsidRPr="00740F6E">
        <w:rPr>
          <w:rFonts w:ascii="Times New Roman CE" w:hAnsi="Times New Roman CE" w:cs="Times New Roman"/>
          <w:lang w:val="en-GB"/>
        </w:rPr>
        <w:t>Based on the conducted literature survey</w:t>
      </w:r>
      <w:r w:rsidR="000F58E1" w:rsidRPr="00740F6E">
        <w:rPr>
          <w:rFonts w:ascii="Times New Roman CE" w:hAnsi="Times New Roman CE" w:cs="Times New Roman"/>
          <w:lang w:val="en-GB"/>
        </w:rPr>
        <w:t xml:space="preserve">, the well-known </w:t>
      </w:r>
      <w:r w:rsidR="00213781" w:rsidRPr="00740F6E">
        <w:rPr>
          <w:rFonts w:ascii="Times New Roman CE" w:hAnsi="Times New Roman CE" w:cs="Times New Roman"/>
          <w:lang w:val="en-GB"/>
        </w:rPr>
        <w:t xml:space="preserve">recycling </w:t>
      </w:r>
      <w:r w:rsidRPr="00740F6E">
        <w:rPr>
          <w:rFonts w:ascii="Times New Roman CE" w:hAnsi="Times New Roman CE" w:cs="Times New Roman"/>
          <w:lang w:val="en-GB"/>
        </w:rPr>
        <w:t xml:space="preserve">process is still </w:t>
      </w:r>
      <w:r w:rsidR="00213781">
        <w:rPr>
          <w:rFonts w:ascii="Times New Roman CE" w:hAnsi="Times New Roman CE" w:cs="Times New Roman"/>
          <w:lang w:val="en-GB"/>
        </w:rPr>
        <w:t xml:space="preserve">being </w:t>
      </w:r>
      <w:r w:rsidR="00213781" w:rsidRPr="00740F6E">
        <w:rPr>
          <w:rFonts w:ascii="Times New Roman CE" w:hAnsi="Times New Roman CE" w:cs="Times New Roman"/>
          <w:lang w:val="en-GB"/>
        </w:rPr>
        <w:t>investigat</w:t>
      </w:r>
      <w:r w:rsidR="00213781">
        <w:rPr>
          <w:rFonts w:ascii="Times New Roman CE" w:hAnsi="Times New Roman CE" w:cs="Times New Roman"/>
          <w:lang w:val="en-GB"/>
        </w:rPr>
        <w:t>ed by</w:t>
      </w:r>
      <w:r w:rsidR="00213781" w:rsidRPr="00740F6E">
        <w:rPr>
          <w:rFonts w:ascii="Times New Roman CE" w:hAnsi="Times New Roman CE" w:cs="Times New Roman"/>
          <w:lang w:val="en-GB"/>
        </w:rPr>
        <w:t xml:space="preserve"> </w:t>
      </w:r>
      <w:r w:rsidRPr="00740F6E">
        <w:rPr>
          <w:rFonts w:ascii="Times New Roman CE" w:hAnsi="Times New Roman CE" w:cs="Times New Roman"/>
          <w:lang w:val="en-GB"/>
        </w:rPr>
        <w:t xml:space="preserve">many research groups to </w:t>
      </w:r>
      <w:r w:rsidR="00461C59">
        <w:rPr>
          <w:rFonts w:ascii="Times New Roman CE" w:hAnsi="Times New Roman CE" w:cs="Times New Roman"/>
          <w:lang w:val="en-GB"/>
        </w:rPr>
        <w:t>decrease the environmental burden of these materials further</w:t>
      </w:r>
      <w:r w:rsidRPr="00740F6E">
        <w:rPr>
          <w:rFonts w:ascii="Times New Roman CE" w:hAnsi="Times New Roman CE" w:cs="Times New Roman"/>
          <w:lang w:val="en-GB"/>
        </w:rPr>
        <w:t>. The new end-products</w:t>
      </w:r>
      <w:r w:rsidR="00486B79" w:rsidRPr="00740F6E">
        <w:rPr>
          <w:rFonts w:ascii="Times New Roman CE" w:hAnsi="Times New Roman CE" w:cs="Times New Roman"/>
          <w:lang w:val="en-GB"/>
        </w:rPr>
        <w:t xml:space="preserve"> obtained from </w:t>
      </w:r>
      <w:proofErr w:type="spellStart"/>
      <w:r w:rsidR="00486B79" w:rsidRPr="00740F6E">
        <w:rPr>
          <w:rFonts w:ascii="Times New Roman CE" w:hAnsi="Times New Roman CE" w:cs="Times New Roman"/>
          <w:lang w:val="en-GB"/>
        </w:rPr>
        <w:t>recyclates</w:t>
      </w:r>
      <w:proofErr w:type="spellEnd"/>
      <w:r w:rsidR="00486B79" w:rsidRPr="00740F6E">
        <w:rPr>
          <w:rFonts w:ascii="Times New Roman CE" w:hAnsi="Times New Roman CE" w:cs="Times New Roman"/>
          <w:lang w:val="en-GB"/>
        </w:rPr>
        <w:t>,</w:t>
      </w:r>
      <w:r w:rsidR="00213781">
        <w:rPr>
          <w:rFonts w:ascii="Times New Roman CE" w:hAnsi="Times New Roman CE" w:cs="Times New Roman"/>
          <w:lang w:val="en-GB"/>
        </w:rPr>
        <w:t xml:space="preserve"> along with</w:t>
      </w:r>
      <w:r w:rsidR="00486B79" w:rsidRPr="00740F6E">
        <w:rPr>
          <w:rFonts w:ascii="Times New Roman CE" w:hAnsi="Times New Roman CE" w:cs="Times New Roman"/>
          <w:lang w:val="en-GB"/>
        </w:rPr>
        <w:t xml:space="preserve"> new processing technologies</w:t>
      </w:r>
      <w:r w:rsidR="00213781">
        <w:rPr>
          <w:rFonts w:ascii="Times New Roman CE" w:hAnsi="Times New Roman CE" w:cs="Times New Roman"/>
          <w:lang w:val="en-GB"/>
        </w:rPr>
        <w:t xml:space="preserve"> and</w:t>
      </w:r>
      <w:r w:rsidR="00486B79" w:rsidRPr="00740F6E">
        <w:rPr>
          <w:rFonts w:ascii="Times New Roman CE" w:hAnsi="Times New Roman CE" w:cs="Times New Roman"/>
          <w:lang w:val="en-GB"/>
        </w:rPr>
        <w:t xml:space="preserve"> more cost-effective feedstock collection, offer functional and environmental benefits. </w:t>
      </w:r>
      <w:r w:rsidR="00213781">
        <w:rPr>
          <w:rFonts w:ascii="Times New Roman CE" w:hAnsi="Times New Roman CE" w:cs="Times New Roman"/>
          <w:lang w:val="en-GB"/>
        </w:rPr>
        <w:t xml:space="preserve">Additionally, they contribute to </w:t>
      </w:r>
      <w:r w:rsidR="00486B79" w:rsidRPr="00740F6E">
        <w:rPr>
          <w:rFonts w:ascii="Times New Roman CE" w:hAnsi="Times New Roman CE" w:cs="Times New Roman"/>
          <w:lang w:val="en-GB"/>
        </w:rPr>
        <w:t>the economic aspect and resource circularity</w:t>
      </w:r>
      <w:r w:rsidR="00213781">
        <w:rPr>
          <w:rFonts w:ascii="Times New Roman CE" w:hAnsi="Times New Roman CE" w:cs="Times New Roman"/>
          <w:lang w:val="en-GB"/>
        </w:rPr>
        <w:t>, providing added value</w:t>
      </w:r>
      <w:r w:rsidR="00DD4B79">
        <w:rPr>
          <w:rFonts w:ascii="Times New Roman CE" w:hAnsi="Times New Roman CE" w:cs="Times New Roman"/>
          <w:lang w:val="en-GB"/>
        </w:rPr>
        <w:t>.</w:t>
      </w:r>
    </w:p>
    <w:p w14:paraId="2E07A08A" w14:textId="77B12620" w:rsidR="0024324A" w:rsidRPr="006709FB" w:rsidRDefault="0024324A" w:rsidP="00DD4B79">
      <w:pPr>
        <w:pStyle w:val="Rn2"/>
        <w:rPr>
          <w:lang w:val="en-GB"/>
        </w:rPr>
      </w:pPr>
      <w:r w:rsidRPr="006709FB">
        <w:rPr>
          <w:lang w:val="en-GB"/>
        </w:rPr>
        <w:t>References</w:t>
      </w:r>
    </w:p>
    <w:p w14:paraId="73D8B931" w14:textId="6FCC7CB4" w:rsidR="00A94214" w:rsidRPr="00CA61E6" w:rsidRDefault="008B005F" w:rsidP="00D9765A">
      <w:pPr>
        <w:pStyle w:val="Rlit"/>
        <w:jc w:val="left"/>
      </w:pPr>
      <w:r w:rsidRPr="00CA61E6">
        <w:fldChar w:fldCharType="begin"/>
      </w:r>
      <w:r w:rsidR="00A94214" w:rsidRPr="00CA61E6">
        <w:instrText xml:space="preserve"> ADDIN ZOTERO_BIBL {"uncited":[],"omitted":[],"custom":[]} CSL_BIBLIOGRAPHY </w:instrText>
      </w:r>
      <w:r w:rsidRPr="00CA61E6">
        <w:fldChar w:fldCharType="separate"/>
      </w:r>
      <w:r w:rsidR="00A94214" w:rsidRPr="00CA61E6">
        <w:t>Abd Al-Ghani, M.M., Azzam, R.A.</w:t>
      </w:r>
      <w:r w:rsidR="00F74E8A">
        <w:t>,</w:t>
      </w:r>
      <w:r w:rsidR="00A94214" w:rsidRPr="00CA61E6">
        <w:t xml:space="preserve"> Madkour, T.M. (2021). Design and Development of Enhanced Antimicrobial Breathable Biodegradable Polymeric Films for Food Packaging Applications. </w:t>
      </w:r>
      <w:r w:rsidR="00A94214" w:rsidRPr="00CA61E6">
        <w:rPr>
          <w:i/>
          <w:iCs/>
        </w:rPr>
        <w:t>Polymers</w:t>
      </w:r>
      <w:r w:rsidR="00A94214" w:rsidRPr="00CA61E6">
        <w:t xml:space="preserve">, </w:t>
      </w:r>
      <w:r w:rsidR="00A94214" w:rsidRPr="00CA61E6">
        <w:rPr>
          <w:i/>
          <w:iCs/>
        </w:rPr>
        <w:t>13</w:t>
      </w:r>
      <w:r w:rsidR="00A94214" w:rsidRPr="00CA61E6">
        <w:t>(20), 3527. https://doi.org/10.3390/polym13203527</w:t>
      </w:r>
    </w:p>
    <w:p w14:paraId="5C457EB1" w14:textId="06933642" w:rsidR="00A94214" w:rsidRPr="00CA61E6" w:rsidRDefault="00A94214" w:rsidP="00DD4B79">
      <w:pPr>
        <w:pStyle w:val="Rlit"/>
      </w:pPr>
      <w:r w:rsidRPr="00CA61E6">
        <w:t>Alam, S.S., Churkunti, P.R.</w:t>
      </w:r>
      <w:r w:rsidR="00F74E8A">
        <w:t>,</w:t>
      </w:r>
      <w:r w:rsidRPr="00CA61E6">
        <w:t xml:space="preserve"> Depcik, C. (2022). Comparison of waste plastic fuel, waste cooking oil biodiesel, and ultra-low sulfur diesel using a Well-to-Exhaust framework. </w:t>
      </w:r>
      <w:r w:rsidRPr="00CA61E6">
        <w:rPr>
          <w:i/>
          <w:iCs/>
        </w:rPr>
        <w:t>International Journal of Environmental Science and Technology</w:t>
      </w:r>
      <w:r w:rsidRPr="00CA61E6">
        <w:t xml:space="preserve">, </w:t>
      </w:r>
      <w:r w:rsidRPr="00CA61E6">
        <w:rPr>
          <w:i/>
          <w:iCs/>
        </w:rPr>
        <w:t>19</w:t>
      </w:r>
      <w:r w:rsidRPr="00CA61E6">
        <w:t>(7), 5857</w:t>
      </w:r>
      <w:r w:rsidR="00DF0074">
        <w:t>-</w:t>
      </w:r>
      <w:r w:rsidRPr="00CA61E6">
        <w:t>5876. https://doi.org/10.1007/s13762-021-03552-3</w:t>
      </w:r>
    </w:p>
    <w:p w14:paraId="711A29BC" w14:textId="11071D0C" w:rsidR="00A94214" w:rsidRPr="00CA61E6" w:rsidRDefault="00A94214" w:rsidP="00DD4B79">
      <w:pPr>
        <w:pStyle w:val="Rlit"/>
      </w:pPr>
      <w:r w:rsidRPr="00CA61E6">
        <w:t>Aldagari, S., Kabir, S.F.</w:t>
      </w:r>
      <w:r w:rsidR="00F74E8A">
        <w:t>,</w:t>
      </w:r>
      <w:r w:rsidRPr="00CA61E6">
        <w:t xml:space="preserve"> Fini, E.H. (2022). A comparative study on efficacy of waste plastic and waste Rubberin bitumen. </w:t>
      </w:r>
      <w:r w:rsidRPr="00CA61E6">
        <w:rPr>
          <w:i/>
          <w:iCs/>
        </w:rPr>
        <w:t>Construction and Building Materials</w:t>
      </w:r>
      <w:r w:rsidRPr="00CA61E6">
        <w:t xml:space="preserve">, </w:t>
      </w:r>
      <w:r w:rsidRPr="00CA61E6">
        <w:rPr>
          <w:i/>
          <w:iCs/>
        </w:rPr>
        <w:t>325</w:t>
      </w:r>
      <w:r w:rsidRPr="00CA61E6">
        <w:t>, 126724. https://doi.org/10.1016/j.conbuildmat.2022.126724</w:t>
      </w:r>
    </w:p>
    <w:p w14:paraId="13BFFE8C" w14:textId="2B10E66B" w:rsidR="00A94214" w:rsidRPr="00CA61E6" w:rsidRDefault="00A94214" w:rsidP="00DD4B79">
      <w:pPr>
        <w:pStyle w:val="Rlit"/>
      </w:pPr>
      <w:r w:rsidRPr="00CA61E6">
        <w:t>Al-Hilifi, S.A., Al-Ibresam, O.T., Al-Hatim, R.R., Al-Ali, R.M., Maslekar, N., Yao, Y.</w:t>
      </w:r>
      <w:r w:rsidR="00F74E8A">
        <w:t>,</w:t>
      </w:r>
      <w:r w:rsidRPr="00CA61E6">
        <w:t xml:space="preserve"> Agarwal, V. (2023). Development of Chitosan/Whey Protein Hydrolysate Composite Films for Food Packaging Application. </w:t>
      </w:r>
      <w:r w:rsidRPr="00CA61E6">
        <w:rPr>
          <w:i/>
          <w:iCs/>
        </w:rPr>
        <w:t>Journal of Composites Science</w:t>
      </w:r>
      <w:r w:rsidRPr="00CA61E6">
        <w:t xml:space="preserve">, </w:t>
      </w:r>
      <w:r w:rsidRPr="00CA61E6">
        <w:rPr>
          <w:i/>
          <w:iCs/>
        </w:rPr>
        <w:t>7</w:t>
      </w:r>
      <w:r w:rsidRPr="00CA61E6">
        <w:t>(3), 94. https://doi.org/10.3390/jcs7030094</w:t>
      </w:r>
    </w:p>
    <w:p w14:paraId="4794EE0A" w14:textId="0F0036B2" w:rsidR="00A94214" w:rsidRPr="00CA61E6" w:rsidRDefault="00A94214" w:rsidP="00DD4B79">
      <w:pPr>
        <w:pStyle w:val="Rlit"/>
      </w:pPr>
      <w:r w:rsidRPr="00CA61E6">
        <w:t>Almeida, A., Capitão, S., Bandeira, R., Fonseca, M.</w:t>
      </w:r>
      <w:r w:rsidR="00F74E8A">
        <w:t>,</w:t>
      </w:r>
      <w:r w:rsidRPr="00CA61E6">
        <w:t xml:space="preserve"> Picado-Santos, L. (2020). Performance of AC mixtures containing flakes of LDPE plastic film collected from urban waste considering ageing. </w:t>
      </w:r>
      <w:r w:rsidRPr="00CA61E6">
        <w:rPr>
          <w:i/>
          <w:iCs/>
        </w:rPr>
        <w:t>Construction and Building Materials</w:t>
      </w:r>
      <w:r w:rsidRPr="00CA61E6">
        <w:t xml:space="preserve">, </w:t>
      </w:r>
      <w:r w:rsidRPr="00CA61E6">
        <w:rPr>
          <w:i/>
          <w:iCs/>
        </w:rPr>
        <w:t>232</w:t>
      </w:r>
      <w:r w:rsidRPr="00CA61E6">
        <w:t>, 117253. https://doi.org/10.1016/j.conbuildmat.2019.117253</w:t>
      </w:r>
    </w:p>
    <w:p w14:paraId="377CE3C7" w14:textId="4349EC31" w:rsidR="00A94214" w:rsidRPr="00CA61E6" w:rsidRDefault="00A94214" w:rsidP="00DF0074">
      <w:pPr>
        <w:pStyle w:val="Rlit"/>
        <w:jc w:val="left"/>
      </w:pPr>
      <w:r w:rsidRPr="00CA61E6">
        <w:t>Alqahtani, F.K., Abotaleb, I.S.</w:t>
      </w:r>
      <w:r w:rsidR="00F74E8A">
        <w:t>,</w:t>
      </w:r>
      <w:r w:rsidRPr="00CA61E6">
        <w:t xml:space="preserve"> ElMenshawy, M. (2021). Life cycle cost analysis of lightweight green concrete utilizing recycled plastic aggregates. </w:t>
      </w:r>
      <w:r w:rsidRPr="00CA61E6">
        <w:rPr>
          <w:i/>
          <w:iCs/>
        </w:rPr>
        <w:t>Journal of Building Engineering</w:t>
      </w:r>
      <w:r w:rsidRPr="00CA61E6">
        <w:t xml:space="preserve">, </w:t>
      </w:r>
      <w:r w:rsidRPr="00CA61E6">
        <w:rPr>
          <w:i/>
          <w:iCs/>
        </w:rPr>
        <w:t>40</w:t>
      </w:r>
      <w:r w:rsidRPr="00CA61E6">
        <w:t>, 102670. https://doi.org/10.1016/j.jobe.2021.102670</w:t>
      </w:r>
    </w:p>
    <w:p w14:paraId="4D3B2395" w14:textId="33BFE89E" w:rsidR="00A94214" w:rsidRPr="00CA61E6" w:rsidRDefault="00A94214" w:rsidP="00DD4B79">
      <w:pPr>
        <w:pStyle w:val="Rlit"/>
      </w:pPr>
      <w:r w:rsidRPr="00CA61E6">
        <w:t>Andonegi, M., Heras, K.L., Santos-Vizcaíno, E., Igartua, M., Hernandez, R.M., de la Caba, K.</w:t>
      </w:r>
      <w:r w:rsidR="00F74E8A">
        <w:t>,</w:t>
      </w:r>
      <w:r w:rsidRPr="00CA61E6">
        <w:t xml:space="preserve"> Guerrero, P. (2020). Structure-properties relationship of chitosan/collagen films with potential for biomedical applications. </w:t>
      </w:r>
      <w:r w:rsidRPr="00CA61E6">
        <w:rPr>
          <w:i/>
          <w:iCs/>
        </w:rPr>
        <w:t>Carbohydrate Polymers</w:t>
      </w:r>
      <w:r w:rsidRPr="00CA61E6">
        <w:t xml:space="preserve">, </w:t>
      </w:r>
      <w:r w:rsidRPr="00CA61E6">
        <w:rPr>
          <w:i/>
          <w:iCs/>
        </w:rPr>
        <w:t>237</w:t>
      </w:r>
      <w:r w:rsidRPr="00CA61E6">
        <w:t>, 116159. https://doi.org/10.1016/j.carbpol.2020.116159</w:t>
      </w:r>
    </w:p>
    <w:p w14:paraId="70D0E03F" w14:textId="2EB816F8" w:rsidR="00A94214" w:rsidRPr="00CA61E6" w:rsidRDefault="00A94214" w:rsidP="00DD4B79">
      <w:pPr>
        <w:pStyle w:val="Rlit"/>
      </w:pPr>
      <w:r w:rsidRPr="00CA61E6">
        <w:t>Arcos-Hernandez, M.V., Pratt, S., Laycock, B., Johansson, P., Werker, A.</w:t>
      </w:r>
      <w:r w:rsidR="00F74E8A">
        <w:t>,</w:t>
      </w:r>
      <w:r w:rsidRPr="00CA61E6">
        <w:t xml:space="preserve"> Lant, P.A. (2013). Waste Activated Sludge as Biomass for Production of Commercial-Grade Polyhydroxyalkanoate (PHA). </w:t>
      </w:r>
      <w:r w:rsidRPr="00CA61E6">
        <w:rPr>
          <w:i/>
          <w:iCs/>
        </w:rPr>
        <w:t>Waste and Biomass Valorization</w:t>
      </w:r>
      <w:r w:rsidRPr="00CA61E6">
        <w:t xml:space="preserve">, </w:t>
      </w:r>
      <w:r w:rsidRPr="00CA61E6">
        <w:rPr>
          <w:i/>
          <w:iCs/>
        </w:rPr>
        <w:t>4</w:t>
      </w:r>
      <w:r w:rsidRPr="00CA61E6">
        <w:t>(1), 117</w:t>
      </w:r>
      <w:r w:rsidR="00540A39">
        <w:t>-</w:t>
      </w:r>
      <w:r w:rsidRPr="00CA61E6">
        <w:t>127. https://doi.org/10.1007/s12649-012-9165-z</w:t>
      </w:r>
    </w:p>
    <w:p w14:paraId="1837B7EA" w14:textId="7FBA6539" w:rsidR="00A94214" w:rsidRPr="00CA61E6" w:rsidRDefault="00A94214" w:rsidP="00DD4B79">
      <w:pPr>
        <w:pStyle w:val="Rlit"/>
      </w:pPr>
      <w:r w:rsidRPr="00CA61E6">
        <w:t>Awoyera, P.O.</w:t>
      </w:r>
      <w:r w:rsidR="00F74E8A">
        <w:t>,</w:t>
      </w:r>
      <w:r w:rsidRPr="00CA61E6">
        <w:t xml:space="preserve"> Adesina, A. (2020). Plastic wastes to construction products: Status, limitations and future perspective. </w:t>
      </w:r>
      <w:r w:rsidRPr="00CA61E6">
        <w:rPr>
          <w:i/>
          <w:iCs/>
        </w:rPr>
        <w:t>Case Studies in Construction Materials</w:t>
      </w:r>
      <w:r w:rsidRPr="00CA61E6">
        <w:t xml:space="preserve">, </w:t>
      </w:r>
      <w:r w:rsidRPr="00CA61E6">
        <w:rPr>
          <w:i/>
          <w:iCs/>
        </w:rPr>
        <w:t>12</w:t>
      </w:r>
      <w:r w:rsidRPr="00CA61E6">
        <w:t>, e00330. https://doi.org/10.1016/j.cscm.2020.e00330</w:t>
      </w:r>
    </w:p>
    <w:p w14:paraId="2C975C8F" w14:textId="13306D7E" w:rsidR="00A94214" w:rsidRPr="00CA61E6" w:rsidRDefault="00A94214" w:rsidP="00DD4B79">
      <w:pPr>
        <w:pStyle w:val="Rlit"/>
      </w:pPr>
      <w:r w:rsidRPr="00CA61E6">
        <w:t>Babatunde, O.O., Cargo-Froom, C.L., Ai, Y., Newkirk, R.W., Marinangeli, C.P.F., Shoveller, A.K.</w:t>
      </w:r>
      <w:r w:rsidR="00F74E8A">
        <w:t>,</w:t>
      </w:r>
      <w:r w:rsidRPr="00CA61E6">
        <w:t xml:space="preserve"> Columbus, D.A. (2023). Extrusion effects on the starch and fibre composition of Canadian pulses. </w:t>
      </w:r>
      <w:r w:rsidRPr="00CA61E6">
        <w:rPr>
          <w:i/>
          <w:iCs/>
        </w:rPr>
        <w:t>Canadian Journal of Animal Science</w:t>
      </w:r>
      <w:r w:rsidRPr="00CA61E6">
        <w:t>. https://doi.org/10.1139/cjas-2022-0127</w:t>
      </w:r>
    </w:p>
    <w:p w14:paraId="45C6978A" w14:textId="0E8F4600" w:rsidR="00A94214" w:rsidRPr="00CA61E6" w:rsidRDefault="00A94214" w:rsidP="00DD4B79">
      <w:pPr>
        <w:pStyle w:val="Rlit"/>
      </w:pPr>
      <w:r w:rsidRPr="00CA61E6">
        <w:lastRenderedPageBreak/>
        <w:t>Baghaei, B.</w:t>
      </w:r>
      <w:r w:rsidR="00F74E8A">
        <w:t>,</w:t>
      </w:r>
      <w:r w:rsidRPr="00CA61E6">
        <w:t xml:space="preserve"> Skrifvars, M. (2020). All-Cellulose Composites: A Review of Recent Studies on Structure, Properties and Applications. </w:t>
      </w:r>
      <w:r w:rsidRPr="00CA61E6">
        <w:rPr>
          <w:i/>
          <w:iCs/>
        </w:rPr>
        <w:t>Molecules</w:t>
      </w:r>
      <w:r w:rsidRPr="00CA61E6">
        <w:t xml:space="preserve">, </w:t>
      </w:r>
      <w:r w:rsidRPr="00CA61E6">
        <w:rPr>
          <w:i/>
          <w:iCs/>
        </w:rPr>
        <w:t>25</w:t>
      </w:r>
      <w:r w:rsidRPr="00CA61E6">
        <w:t>(12), 2836. https://doi.org/10.3390/molecules25122836</w:t>
      </w:r>
    </w:p>
    <w:p w14:paraId="6EB06ECF" w14:textId="696E4E2F" w:rsidR="00A94214" w:rsidRPr="00CA61E6" w:rsidRDefault="00A94214" w:rsidP="00DD4B79">
      <w:pPr>
        <w:pStyle w:val="Rlit"/>
      </w:pPr>
      <w:r w:rsidRPr="00CA61E6">
        <w:t>Balakrishnan, A., Appunni, S., Chinthala, M., Jacob, M.M., Vo, D.-V. N., Reddy, S.S.</w:t>
      </w:r>
      <w:r w:rsidR="00F74E8A">
        <w:t>,</w:t>
      </w:r>
      <w:r w:rsidRPr="00CA61E6">
        <w:t xml:space="preserve"> Kunnel, E.S. (2023). Chitosan-based beads as sustainable adsorbents for wastewater remediation: A review. </w:t>
      </w:r>
      <w:r w:rsidRPr="00CA61E6">
        <w:rPr>
          <w:i/>
          <w:iCs/>
        </w:rPr>
        <w:t>Environmental Chemistry Letters</w:t>
      </w:r>
      <w:r w:rsidRPr="00CA61E6">
        <w:t xml:space="preserve">, </w:t>
      </w:r>
      <w:r w:rsidRPr="00CA61E6">
        <w:rPr>
          <w:i/>
          <w:iCs/>
        </w:rPr>
        <w:t>21</w:t>
      </w:r>
      <w:r w:rsidRPr="00CA61E6">
        <w:t>(3), 1881</w:t>
      </w:r>
      <w:r w:rsidR="00540A39">
        <w:t>-</w:t>
      </w:r>
      <w:r w:rsidRPr="00CA61E6">
        <w:t>1905. https://doi.org/10.1007/s10311-023-01563-9</w:t>
      </w:r>
    </w:p>
    <w:p w14:paraId="0197E7B3" w14:textId="269FF59B" w:rsidR="00A94214" w:rsidRPr="00CA61E6" w:rsidRDefault="00A94214" w:rsidP="00D9765A">
      <w:pPr>
        <w:pStyle w:val="Rlit"/>
        <w:jc w:val="left"/>
      </w:pPr>
      <w:r w:rsidRPr="00CA61E6">
        <w:t>Bari, A., Hussain, S., Hussain, M., Ali, N.</w:t>
      </w:r>
      <w:r w:rsidR="00F74E8A">
        <w:t>,</w:t>
      </w:r>
      <w:r w:rsidRPr="00CA61E6">
        <w:t xml:space="preserve"> Malik, A.A. (2021). Preparation and Characterization of Chitosan and Ethylene Glycol Based Chitosan Films. </w:t>
      </w:r>
      <w:r w:rsidRPr="00CA61E6">
        <w:rPr>
          <w:i/>
          <w:iCs/>
        </w:rPr>
        <w:t>Journal of the Pakistan Institute of Chemical Engineers</w:t>
      </w:r>
      <w:r w:rsidRPr="00CA61E6">
        <w:t xml:space="preserve">, </w:t>
      </w:r>
      <w:r w:rsidRPr="00CA61E6">
        <w:rPr>
          <w:i/>
          <w:iCs/>
        </w:rPr>
        <w:t>49</w:t>
      </w:r>
      <w:r w:rsidRPr="00CA61E6">
        <w:t>(1), 21</w:t>
      </w:r>
      <w:r w:rsidR="00540A39">
        <w:t>-</w:t>
      </w:r>
      <w:r w:rsidRPr="00CA61E6">
        <w:t>32. https://doi.org/10.54693/piche.04913</w:t>
      </w:r>
    </w:p>
    <w:p w14:paraId="3BA0721A" w14:textId="3135279B" w:rsidR="00A94214" w:rsidRPr="00CA61E6" w:rsidRDefault="00A94214" w:rsidP="00540A39">
      <w:pPr>
        <w:pStyle w:val="Rlit"/>
        <w:jc w:val="left"/>
      </w:pPr>
      <w:r w:rsidRPr="00862686">
        <w:rPr>
          <w:lang w:val="pl-PL"/>
        </w:rPr>
        <w:t>Belmokaddem, M., Mahi, A., Senhadji, Y.</w:t>
      </w:r>
      <w:r w:rsidR="00F74E8A">
        <w:rPr>
          <w:lang w:val="pl-PL"/>
        </w:rPr>
        <w:t>,</w:t>
      </w:r>
      <w:r w:rsidRPr="00862686">
        <w:rPr>
          <w:lang w:val="pl-PL"/>
        </w:rPr>
        <w:t xml:space="preserve"> Pekmezci, B.Y. (2020). </w:t>
      </w:r>
      <w:r w:rsidRPr="00CA61E6">
        <w:t xml:space="preserve">Mechanical and physical properties and morphology of concrete containing plastic waste as aggregate. </w:t>
      </w:r>
      <w:r w:rsidRPr="00CA61E6">
        <w:rPr>
          <w:i/>
          <w:iCs/>
        </w:rPr>
        <w:t>Construction and Building Materials</w:t>
      </w:r>
      <w:r w:rsidRPr="00CA61E6">
        <w:t xml:space="preserve">, </w:t>
      </w:r>
      <w:r w:rsidRPr="00CA61E6">
        <w:rPr>
          <w:i/>
          <w:iCs/>
        </w:rPr>
        <w:t>257</w:t>
      </w:r>
      <w:r w:rsidRPr="00CA61E6">
        <w:t>, 119559. https://doi.org/10.1016/j.conbuildmat.2020.119559</w:t>
      </w:r>
    </w:p>
    <w:p w14:paraId="15463281" w14:textId="3FCC0425" w:rsidR="00A94214" w:rsidRPr="00CA61E6" w:rsidRDefault="00A94214" w:rsidP="00DD4B79">
      <w:pPr>
        <w:pStyle w:val="Rlit"/>
      </w:pPr>
      <w:r w:rsidRPr="00CA61E6">
        <w:t xml:space="preserve">Bikiaris, N.D., Koumentakou, I., Samiotaki, C., Meimaroglou, D., Varytimidou, D., Karatza, A., … Papageorgiou, G.Z. (2023). Recent Advances in the Investigation of Poly(lactic acid) (PLA) Nanocomposites: Incorporation of Various Nanofillers and their Properties and Applications. </w:t>
      </w:r>
      <w:r w:rsidRPr="00CA61E6">
        <w:rPr>
          <w:i/>
          <w:iCs/>
        </w:rPr>
        <w:t>Polymers</w:t>
      </w:r>
      <w:r w:rsidRPr="00CA61E6">
        <w:t xml:space="preserve">, </w:t>
      </w:r>
      <w:r w:rsidRPr="00CA61E6">
        <w:rPr>
          <w:i/>
          <w:iCs/>
        </w:rPr>
        <w:t>15</w:t>
      </w:r>
      <w:r w:rsidRPr="00CA61E6">
        <w:t>(5), 1196. https://doi.org/10.3390/polym15051196</w:t>
      </w:r>
    </w:p>
    <w:p w14:paraId="410C42C0" w14:textId="3ACE14E8" w:rsidR="00A94214" w:rsidRPr="00CA61E6" w:rsidRDefault="00A94214" w:rsidP="00540A39">
      <w:pPr>
        <w:pStyle w:val="Rlit"/>
        <w:jc w:val="left"/>
      </w:pPr>
      <w:r w:rsidRPr="00CA61E6">
        <w:t>Brdlík, P., Novák, J., Borůvka, M., Běhálek, L.</w:t>
      </w:r>
      <w:r w:rsidR="00F74E8A">
        <w:t>,</w:t>
      </w:r>
      <w:r w:rsidRPr="00CA61E6">
        <w:t xml:space="preserve"> Lenfeld, P. (2023a). The Influence of Plasticizers and Accelerated Ageing on Biodegradation of PLA under Controlled Composting Conditions. </w:t>
      </w:r>
      <w:r w:rsidRPr="00CA61E6">
        <w:rPr>
          <w:i/>
          <w:iCs/>
        </w:rPr>
        <w:t>Polymers</w:t>
      </w:r>
      <w:r w:rsidRPr="00CA61E6">
        <w:t xml:space="preserve">, </w:t>
      </w:r>
      <w:r w:rsidRPr="00CA61E6">
        <w:rPr>
          <w:i/>
          <w:iCs/>
        </w:rPr>
        <w:t>15</w:t>
      </w:r>
      <w:r w:rsidRPr="00CA61E6">
        <w:t>(1), 140. https://doi.org/10.3390/polym15010140</w:t>
      </w:r>
    </w:p>
    <w:p w14:paraId="0E6988F5" w14:textId="2B05E64F" w:rsidR="00A94214" w:rsidRPr="00CA61E6" w:rsidRDefault="00A94214" w:rsidP="00540A39">
      <w:pPr>
        <w:pStyle w:val="Rlit"/>
        <w:jc w:val="left"/>
      </w:pPr>
      <w:r w:rsidRPr="00CA61E6">
        <w:t>Brdlík, P., Novák, J., Borůvka, M., Běhálek, L.</w:t>
      </w:r>
      <w:r w:rsidR="00F74E8A">
        <w:t>,</w:t>
      </w:r>
      <w:r w:rsidRPr="00CA61E6">
        <w:t xml:space="preserve"> Lenfeld, P. (2023b). The Influence of Plasticizers and Accelerated Ageing on Biodegradation of PLA under Controlled Composting Conditions. </w:t>
      </w:r>
      <w:r w:rsidRPr="00CA61E6">
        <w:rPr>
          <w:i/>
          <w:iCs/>
        </w:rPr>
        <w:t>Polymers</w:t>
      </w:r>
      <w:r w:rsidRPr="00CA61E6">
        <w:t xml:space="preserve">, </w:t>
      </w:r>
      <w:r w:rsidRPr="00CA61E6">
        <w:rPr>
          <w:i/>
          <w:iCs/>
        </w:rPr>
        <w:t>15</w:t>
      </w:r>
      <w:r w:rsidRPr="00CA61E6">
        <w:t>(1), 140. https://doi.org/10.3390/polym15010140</w:t>
      </w:r>
    </w:p>
    <w:p w14:paraId="01B7E43E" w14:textId="10715E7C" w:rsidR="00A94214" w:rsidRPr="00CA61E6" w:rsidRDefault="00A94214" w:rsidP="00DD4B79">
      <w:pPr>
        <w:pStyle w:val="Rlit"/>
      </w:pPr>
      <w:r w:rsidRPr="00CA61E6">
        <w:t>Burgada, F., Fages, E., Quiles-Carrillo, L., Lascano, D., Ivorra-Martinez, J., Arrieta, M.P.</w:t>
      </w:r>
      <w:r w:rsidR="00F74E8A">
        <w:t>,</w:t>
      </w:r>
      <w:r w:rsidRPr="00CA61E6">
        <w:t xml:space="preserve"> Fenollar, O. (2021). Upgrading Recycled Polypropylene from Textile Wastes in Wood Plastic Composites with Short Hemp Fiber. </w:t>
      </w:r>
      <w:r w:rsidRPr="00CA61E6">
        <w:rPr>
          <w:i/>
          <w:iCs/>
        </w:rPr>
        <w:t>Polymers</w:t>
      </w:r>
      <w:r w:rsidRPr="00CA61E6">
        <w:t xml:space="preserve">, </w:t>
      </w:r>
      <w:r w:rsidRPr="00CA61E6">
        <w:rPr>
          <w:i/>
          <w:iCs/>
        </w:rPr>
        <w:t>13</w:t>
      </w:r>
      <w:r w:rsidRPr="00CA61E6">
        <w:t>(8), 1248. https://doi.org/10.3390/polym13081248</w:t>
      </w:r>
    </w:p>
    <w:p w14:paraId="06BBCBB6" w14:textId="3BC768B9" w:rsidR="00A94214" w:rsidRPr="00CA61E6" w:rsidRDefault="00A94214" w:rsidP="00DD4B79">
      <w:pPr>
        <w:pStyle w:val="Rlit"/>
      </w:pPr>
      <w:r w:rsidRPr="00CA61E6">
        <w:t>Chauhan, S., Raghu, N.</w:t>
      </w:r>
      <w:r w:rsidR="00F74E8A">
        <w:t>,</w:t>
      </w:r>
      <w:r w:rsidRPr="00CA61E6">
        <w:t xml:space="preserve"> Raj, A. (2021). Effect of maleic anhydride grafted polylactic acid concentration on mechanical and thermal properties of thermoplasticized starch filled polylactic acid blends. </w:t>
      </w:r>
      <w:r w:rsidRPr="00CA61E6">
        <w:rPr>
          <w:i/>
          <w:iCs/>
        </w:rPr>
        <w:t>Polymers and Polymer Composites</w:t>
      </w:r>
      <w:r w:rsidRPr="00CA61E6">
        <w:t xml:space="preserve">, </w:t>
      </w:r>
      <w:r w:rsidRPr="00CA61E6">
        <w:rPr>
          <w:i/>
          <w:iCs/>
        </w:rPr>
        <w:t>29</w:t>
      </w:r>
      <w:r w:rsidRPr="00CA61E6">
        <w:t>(9_suppl), S400</w:t>
      </w:r>
      <w:r w:rsidR="00F74E8A">
        <w:t>-</w:t>
      </w:r>
      <w:r w:rsidRPr="00CA61E6">
        <w:t>S410. https://doi.org/10.1177/09673911211004194</w:t>
      </w:r>
    </w:p>
    <w:p w14:paraId="6D82A689" w14:textId="68427D35" w:rsidR="00A94214" w:rsidRPr="00CA61E6" w:rsidRDefault="00A94214" w:rsidP="00DD4B79">
      <w:pPr>
        <w:pStyle w:val="Rlit"/>
      </w:pPr>
      <w:r w:rsidRPr="00CA61E6">
        <w:t>Chi, K., Wang, H.</w:t>
      </w:r>
      <w:r w:rsidR="00F74E8A">
        <w:t>,</w:t>
      </w:r>
      <w:r w:rsidRPr="00CA61E6">
        <w:t xml:space="preserve"> Catchmark, J.M. (2020). Sustainable starch-based barrier coatings for packaging applications. </w:t>
      </w:r>
      <w:r w:rsidRPr="00CA61E6">
        <w:rPr>
          <w:i/>
          <w:iCs/>
        </w:rPr>
        <w:t>Food Hydrocolloids</w:t>
      </w:r>
      <w:r w:rsidRPr="00CA61E6">
        <w:t xml:space="preserve">, </w:t>
      </w:r>
      <w:r w:rsidRPr="00CA61E6">
        <w:rPr>
          <w:i/>
          <w:iCs/>
        </w:rPr>
        <w:t>103</w:t>
      </w:r>
      <w:r w:rsidRPr="00CA61E6">
        <w:t>, 105696. https://doi.org/10.1016/j.foodhyd.2020.105696</w:t>
      </w:r>
    </w:p>
    <w:p w14:paraId="483BC70D" w14:textId="23BBF3BA" w:rsidR="00A94214" w:rsidRPr="00CA61E6" w:rsidRDefault="00A94214" w:rsidP="00DD4B79">
      <w:pPr>
        <w:pStyle w:val="Rlit"/>
      </w:pPr>
      <w:r w:rsidRPr="00CA61E6">
        <w:t>Cui, X., Ozaki, A., Asoh, T.-A.</w:t>
      </w:r>
      <w:r w:rsidR="00F74E8A">
        <w:t>,</w:t>
      </w:r>
      <w:r w:rsidRPr="00CA61E6">
        <w:t xml:space="preserve"> Uyama, H. (2020). Cellulose modified by citric acid reinforced Poly(lactic acid) resin as fillers. </w:t>
      </w:r>
      <w:r w:rsidRPr="00CA61E6">
        <w:rPr>
          <w:i/>
          <w:iCs/>
        </w:rPr>
        <w:t>Polymer Degradation and Stability</w:t>
      </w:r>
      <w:r w:rsidRPr="00CA61E6">
        <w:t xml:space="preserve">, </w:t>
      </w:r>
      <w:r w:rsidRPr="00CA61E6">
        <w:rPr>
          <w:i/>
          <w:iCs/>
        </w:rPr>
        <w:t>175</w:t>
      </w:r>
      <w:r w:rsidRPr="00CA61E6">
        <w:t>, 109118. https://doi.org/10.1016/j.polymdegradstab.2020.109118</w:t>
      </w:r>
    </w:p>
    <w:p w14:paraId="38502101" w14:textId="1A2C5448" w:rsidR="00A94214" w:rsidRPr="00CA61E6" w:rsidRDefault="00A94214" w:rsidP="00DD4B79">
      <w:pPr>
        <w:pStyle w:val="Rlit"/>
      </w:pPr>
      <w:r w:rsidRPr="00CA61E6">
        <w:t>Czechowski, L., Kedziora, S., Museyibov, E., Schlienz, M., Szatkowski, P., Szatkowska, M.</w:t>
      </w:r>
      <w:r w:rsidR="00F74E8A">
        <w:t>,</w:t>
      </w:r>
      <w:r w:rsidRPr="00CA61E6">
        <w:t xml:space="preserve"> Gralewski, J. (2022). Influence of UV Ageing on Properties of Printed PLA Containing Graphene Nanopowder. </w:t>
      </w:r>
      <w:r w:rsidRPr="00CA61E6">
        <w:rPr>
          <w:i/>
          <w:iCs/>
        </w:rPr>
        <w:t>Materials</w:t>
      </w:r>
      <w:r w:rsidRPr="00CA61E6">
        <w:t xml:space="preserve">, </w:t>
      </w:r>
      <w:r w:rsidRPr="00CA61E6">
        <w:rPr>
          <w:i/>
          <w:iCs/>
        </w:rPr>
        <w:t>15</w:t>
      </w:r>
      <w:r w:rsidRPr="00CA61E6">
        <w:t>(22), 8135. https://doi.org/10.3390/ma15228135</w:t>
      </w:r>
    </w:p>
    <w:p w14:paraId="750EF0B0" w14:textId="3963977E" w:rsidR="00A94214" w:rsidRPr="00CA61E6" w:rsidRDefault="00A94214" w:rsidP="00DD4B79">
      <w:pPr>
        <w:pStyle w:val="Rlit"/>
      </w:pPr>
      <w:r w:rsidRPr="00CA61E6">
        <w:t>Dai, L., Zhang, J.</w:t>
      </w:r>
      <w:r w:rsidR="00F74E8A">
        <w:t>,</w:t>
      </w:r>
      <w:r w:rsidRPr="00CA61E6">
        <w:t xml:space="preserve"> Cheng, F. (2020). Crosslinked starch-based edible coating reinforced by starch nanocrystals and its preservation effect on graded Huangguan pears. </w:t>
      </w:r>
      <w:r w:rsidRPr="00CA61E6">
        <w:rPr>
          <w:i/>
          <w:iCs/>
        </w:rPr>
        <w:t>Food Chemistry</w:t>
      </w:r>
      <w:r w:rsidRPr="00CA61E6">
        <w:t xml:space="preserve">, </w:t>
      </w:r>
      <w:r w:rsidRPr="00CA61E6">
        <w:rPr>
          <w:i/>
          <w:iCs/>
        </w:rPr>
        <w:t>311</w:t>
      </w:r>
      <w:r w:rsidRPr="00CA61E6">
        <w:t>, 125891. https://doi.org/10.1016/j.foodchem.2019.125891</w:t>
      </w:r>
    </w:p>
    <w:p w14:paraId="59347B29" w14:textId="3ADDD113" w:rsidR="00A94214" w:rsidRPr="00CA61E6" w:rsidRDefault="00A94214" w:rsidP="00DD4B79">
      <w:pPr>
        <w:pStyle w:val="Rlit"/>
      </w:pPr>
      <w:r w:rsidRPr="00CA61E6">
        <w:t>Dao, D.N., Le, P.H., Do, D.X., Dang, T.M. Q., Nguyen, S.K.</w:t>
      </w:r>
      <w:r w:rsidR="00F74E8A">
        <w:t>,</w:t>
      </w:r>
      <w:r w:rsidRPr="00CA61E6">
        <w:t xml:space="preserve"> Nguyen, V. (2022). Pectin and cellulose extracted from coffee pulps and their potential in formulating biopolymer films. </w:t>
      </w:r>
      <w:r w:rsidRPr="00CA61E6">
        <w:rPr>
          <w:i/>
          <w:iCs/>
        </w:rPr>
        <w:t>Biomass Conversion and Biorefinery</w:t>
      </w:r>
      <w:r w:rsidRPr="00CA61E6">
        <w:t>. https://doi.org/10.1007/s13399-022-02339-x</w:t>
      </w:r>
    </w:p>
    <w:p w14:paraId="4D65AB09" w14:textId="569E30AD" w:rsidR="00A94214" w:rsidRPr="00CA61E6" w:rsidRDefault="00A94214" w:rsidP="00363A24">
      <w:pPr>
        <w:pStyle w:val="Rlit"/>
        <w:jc w:val="left"/>
      </w:pPr>
      <w:r w:rsidRPr="00CA61E6">
        <w:t>Das, H.</w:t>
      </w:r>
      <w:r w:rsidR="00F74E8A">
        <w:t xml:space="preserve">, </w:t>
      </w:r>
      <w:r w:rsidRPr="00CA61E6">
        <w:t>Singh, S.K. (2004). Useful byproducts from cellulosic wastes of agriculture and food industry</w:t>
      </w:r>
      <w:r w:rsidR="00363A24">
        <w:t xml:space="preserve"> – </w:t>
      </w:r>
      <w:r w:rsidRPr="00CA61E6">
        <w:t xml:space="preserve">A critical appraisal. </w:t>
      </w:r>
      <w:r w:rsidRPr="00CA61E6">
        <w:rPr>
          <w:i/>
          <w:iCs/>
        </w:rPr>
        <w:t>Critical Reviews in Food Science and Nutrition</w:t>
      </w:r>
      <w:r w:rsidRPr="00CA61E6">
        <w:t xml:space="preserve">, </w:t>
      </w:r>
      <w:r w:rsidRPr="00CA61E6">
        <w:rPr>
          <w:i/>
          <w:iCs/>
        </w:rPr>
        <w:t>44</w:t>
      </w:r>
      <w:r w:rsidRPr="00CA61E6">
        <w:t>(2), 77</w:t>
      </w:r>
      <w:r w:rsidR="00363A24">
        <w:t>-</w:t>
      </w:r>
      <w:r w:rsidRPr="00CA61E6">
        <w:t>89. https://doi.org/10.1080/10408690490424630</w:t>
      </w:r>
    </w:p>
    <w:p w14:paraId="505F5BA0" w14:textId="5F10B33B" w:rsidR="00A94214" w:rsidRPr="00CA61E6" w:rsidRDefault="00A94214" w:rsidP="00DD4B79">
      <w:pPr>
        <w:pStyle w:val="Rlit"/>
      </w:pPr>
      <w:r w:rsidRPr="00CA61E6">
        <w:t>De Paola, M.G., Paletta, R., Lopresto, C.G., Lio, G.E., De Luca, A., Chakraborty, S.</w:t>
      </w:r>
      <w:r w:rsidR="00F74E8A">
        <w:t>,</w:t>
      </w:r>
      <w:r w:rsidRPr="00CA61E6">
        <w:t xml:space="preserve"> Calabrò, V. (2021). Stability of Film-Forming Dispersions: Affects the Morphology and Optical Properties of Polymeric Films. </w:t>
      </w:r>
      <w:r w:rsidRPr="00CA61E6">
        <w:rPr>
          <w:i/>
          <w:iCs/>
        </w:rPr>
        <w:t>Polymers</w:t>
      </w:r>
      <w:r w:rsidRPr="00CA61E6">
        <w:t xml:space="preserve">, </w:t>
      </w:r>
      <w:r w:rsidRPr="00CA61E6">
        <w:rPr>
          <w:i/>
          <w:iCs/>
        </w:rPr>
        <w:t>13</w:t>
      </w:r>
      <w:r w:rsidRPr="00CA61E6">
        <w:t>(9), 1464. https://doi.org/10.3390/polym13091464</w:t>
      </w:r>
    </w:p>
    <w:p w14:paraId="754ADD6B" w14:textId="638FF570" w:rsidR="00A94214" w:rsidRPr="00CA61E6" w:rsidRDefault="00A94214" w:rsidP="00DD4B79">
      <w:pPr>
        <w:pStyle w:val="Rlit"/>
      </w:pPr>
      <w:r w:rsidRPr="00CA61E6">
        <w:t>DeStefano, V., Khan, S.</w:t>
      </w:r>
      <w:r w:rsidR="00F74E8A">
        <w:t>,</w:t>
      </w:r>
      <w:r w:rsidRPr="00CA61E6">
        <w:t xml:space="preserve"> Tabada, A. (2020). Applications of PLA in modern medicine. </w:t>
      </w:r>
      <w:r w:rsidRPr="00CA61E6">
        <w:rPr>
          <w:i/>
          <w:iCs/>
        </w:rPr>
        <w:t>Engineered Regeneration</w:t>
      </w:r>
      <w:r w:rsidRPr="00CA61E6">
        <w:t xml:space="preserve">, </w:t>
      </w:r>
      <w:r w:rsidRPr="00CA61E6">
        <w:rPr>
          <w:i/>
          <w:iCs/>
        </w:rPr>
        <w:t>1</w:t>
      </w:r>
      <w:r w:rsidRPr="00CA61E6">
        <w:t xml:space="preserve">, </w:t>
      </w:r>
      <w:r w:rsidR="00D9765A">
        <w:br/>
      </w:r>
      <w:r w:rsidRPr="00CA61E6">
        <w:t>76</w:t>
      </w:r>
      <w:r w:rsidR="00D9765A">
        <w:t>-</w:t>
      </w:r>
      <w:r w:rsidRPr="00CA61E6">
        <w:t>87. https://doi.org/10.1016/j.engreg.2020.08.002</w:t>
      </w:r>
    </w:p>
    <w:p w14:paraId="541D38F9" w14:textId="77777777" w:rsidR="00A94214" w:rsidRPr="00CA61E6" w:rsidRDefault="00A94214" w:rsidP="00DD4B79">
      <w:pPr>
        <w:pStyle w:val="Rlit"/>
      </w:pPr>
      <w:r w:rsidRPr="00CA61E6">
        <w:t xml:space="preserve">Dorji, U., Dorji, P., Shon, H., Badeti, U., Dorji, C., Wangmo, C., … Phuntsho, S. (2022). On-site domestic wastewater treatment system using shredded waste plastic bottles as biofilter media: Pilot-scale study on effluent standards in Bhutan. </w:t>
      </w:r>
      <w:r w:rsidRPr="00CA61E6">
        <w:rPr>
          <w:i/>
          <w:iCs/>
        </w:rPr>
        <w:t>Chemosphere</w:t>
      </w:r>
      <w:r w:rsidRPr="00CA61E6">
        <w:t xml:space="preserve">, </w:t>
      </w:r>
      <w:r w:rsidRPr="00CA61E6">
        <w:rPr>
          <w:i/>
          <w:iCs/>
        </w:rPr>
        <w:t>286</w:t>
      </w:r>
      <w:r w:rsidRPr="00CA61E6">
        <w:t>, 131729. https://doi.org/10.1016/j.chemosphere.2021.131729</w:t>
      </w:r>
    </w:p>
    <w:p w14:paraId="001F7FE7" w14:textId="466864B1" w:rsidR="00A94214" w:rsidRPr="00CA61E6" w:rsidRDefault="00A94214" w:rsidP="00DD4B79">
      <w:pPr>
        <w:pStyle w:val="Rlit"/>
      </w:pPr>
      <w:r w:rsidRPr="00CA61E6">
        <w:t>Fahim, I., Mohsen, O.</w:t>
      </w:r>
      <w:r w:rsidR="00F74E8A">
        <w:t>,</w:t>
      </w:r>
      <w:r w:rsidRPr="00CA61E6">
        <w:t xml:space="preserve"> ElKayaly, D. (2021). Production of Fuel from Plastic Waste: A Feasible Business. </w:t>
      </w:r>
      <w:r w:rsidRPr="00CA61E6">
        <w:rPr>
          <w:i/>
          <w:iCs/>
        </w:rPr>
        <w:t>Polymers</w:t>
      </w:r>
      <w:r w:rsidRPr="00CA61E6">
        <w:t xml:space="preserve">, </w:t>
      </w:r>
      <w:r w:rsidRPr="00CA61E6">
        <w:rPr>
          <w:i/>
          <w:iCs/>
        </w:rPr>
        <w:t>13</w:t>
      </w:r>
      <w:r w:rsidRPr="00CA61E6">
        <w:t>(6), 915. https://doi.org/10.3390/polym13060915</w:t>
      </w:r>
    </w:p>
    <w:p w14:paraId="537A736B" w14:textId="4BF08284" w:rsidR="00A94214" w:rsidRPr="00CA61E6" w:rsidRDefault="00A94214" w:rsidP="00DD4B79">
      <w:pPr>
        <w:pStyle w:val="Rlit"/>
      </w:pPr>
      <w:r w:rsidRPr="00CA61E6">
        <w:t xml:space="preserve">Fernandes, I. de A.A., Pedro, A.C., Ribeiro, V.R., Bortolini, D.G., Ozaki, M.S.C., Maciel, G.M., Haminiuk, C.W.I. (2020). Bacterial cellulose: From production optimization to new applications. </w:t>
      </w:r>
      <w:r w:rsidRPr="00CA61E6">
        <w:rPr>
          <w:i/>
          <w:iCs/>
        </w:rPr>
        <w:t>International Journal of Biological Macromolecules</w:t>
      </w:r>
      <w:r w:rsidRPr="00CA61E6">
        <w:t xml:space="preserve">, </w:t>
      </w:r>
      <w:r w:rsidRPr="00CA61E6">
        <w:rPr>
          <w:i/>
          <w:iCs/>
        </w:rPr>
        <w:t>164</w:t>
      </w:r>
      <w:r w:rsidRPr="00CA61E6">
        <w:t>, 2598</w:t>
      </w:r>
      <w:r w:rsidR="00F74E8A">
        <w:t>-</w:t>
      </w:r>
      <w:r w:rsidRPr="00CA61E6">
        <w:t>2611. https://doi.org/10.1016/j.ijbiomac.2020.07.255</w:t>
      </w:r>
    </w:p>
    <w:p w14:paraId="1BAABA0C" w14:textId="77777777" w:rsidR="00A94214" w:rsidRPr="00862686" w:rsidRDefault="00A94214" w:rsidP="00DD4B79">
      <w:pPr>
        <w:pStyle w:val="Rlit"/>
        <w:rPr>
          <w:lang w:val="pl-PL"/>
        </w:rPr>
      </w:pPr>
      <w:r w:rsidRPr="00CA61E6">
        <w:t xml:space="preserve">Fogašová, M., Figalla, S., Danišová, L., Medlenová, E., Hlaváčiková, S., Vanovčanová, Z., … Kadlečková, M. (2022). PLA/PHB-Based Materials Fully Biodegradable under Both Industrial and Home-Composting Conditions. </w:t>
      </w:r>
      <w:r w:rsidRPr="00862686">
        <w:rPr>
          <w:i/>
          <w:iCs/>
          <w:lang w:val="pl-PL"/>
        </w:rPr>
        <w:t>Polymers</w:t>
      </w:r>
      <w:r w:rsidRPr="00862686">
        <w:rPr>
          <w:lang w:val="pl-PL"/>
        </w:rPr>
        <w:t xml:space="preserve">, </w:t>
      </w:r>
      <w:r w:rsidRPr="00862686">
        <w:rPr>
          <w:i/>
          <w:iCs/>
          <w:lang w:val="pl-PL"/>
        </w:rPr>
        <w:t>14</w:t>
      </w:r>
      <w:r w:rsidRPr="00862686">
        <w:rPr>
          <w:lang w:val="pl-PL"/>
        </w:rPr>
        <w:t>(19), 4113. https://doi.org/10.3390/polym14194113</w:t>
      </w:r>
    </w:p>
    <w:p w14:paraId="7FB02EFB" w14:textId="77777777" w:rsidR="00A94214" w:rsidRPr="00CA61E6" w:rsidRDefault="00A94214" w:rsidP="00DD4B79">
      <w:pPr>
        <w:pStyle w:val="Rlit"/>
      </w:pPr>
      <w:r w:rsidRPr="00862686">
        <w:rPr>
          <w:lang w:val="pl-PL"/>
        </w:rPr>
        <w:t xml:space="preserve">Ganesh Saratale, R., Cho, S.-K., Dattatraya Saratale, G., Kadam, A. A., Ghodake, G. S., Kumar, M., … </w:t>
      </w:r>
      <w:r w:rsidRPr="00CA61E6">
        <w:t xml:space="preserve">Seung Shin, H. (2021). A comprehensive overview and recent advances on polyhydroxyalkanoates (PHA) production using various organic waste streams. </w:t>
      </w:r>
      <w:r w:rsidRPr="00CA61E6">
        <w:rPr>
          <w:i/>
          <w:iCs/>
        </w:rPr>
        <w:t>Bioresource Technology</w:t>
      </w:r>
      <w:r w:rsidRPr="00CA61E6">
        <w:t xml:space="preserve">, </w:t>
      </w:r>
      <w:r w:rsidRPr="00CA61E6">
        <w:rPr>
          <w:i/>
          <w:iCs/>
        </w:rPr>
        <w:t>325</w:t>
      </w:r>
      <w:r w:rsidRPr="00CA61E6">
        <w:t>, 124685. https://doi.org/10.1016/j.biortech.2021.124685</w:t>
      </w:r>
    </w:p>
    <w:p w14:paraId="25073E1C" w14:textId="3F7954A8" w:rsidR="00A94214" w:rsidRPr="00CA61E6" w:rsidRDefault="00A94214" w:rsidP="00CF7E7B">
      <w:pPr>
        <w:pStyle w:val="Rlit"/>
        <w:jc w:val="left"/>
      </w:pPr>
      <w:r w:rsidRPr="00CA61E6">
        <w:lastRenderedPageBreak/>
        <w:t xml:space="preserve">Ghodke, P.K., Sharma, A.K., Moorthy, K., Chen, W.-H., Patel, A., Matsakas, L. (2023). Experimental Investigation on Pyrolysis of Domestic Plastic Wastes for Fuel Grade Hydrocarbons. </w:t>
      </w:r>
      <w:r w:rsidRPr="00CA61E6">
        <w:rPr>
          <w:i/>
          <w:iCs/>
        </w:rPr>
        <w:t>Processes</w:t>
      </w:r>
      <w:r w:rsidRPr="00CA61E6">
        <w:t xml:space="preserve">, </w:t>
      </w:r>
      <w:r w:rsidRPr="00CA61E6">
        <w:rPr>
          <w:i/>
          <w:iCs/>
        </w:rPr>
        <w:t>11</w:t>
      </w:r>
      <w:r w:rsidRPr="00CA61E6">
        <w:t>(1), 71. https://doi.org/10.3390/pr11010071</w:t>
      </w:r>
    </w:p>
    <w:p w14:paraId="21E67371" w14:textId="58752AE1" w:rsidR="00A94214" w:rsidRPr="00CA61E6" w:rsidRDefault="00A94214" w:rsidP="00DD4B79">
      <w:pPr>
        <w:pStyle w:val="Rlit"/>
      </w:pPr>
      <w:r w:rsidRPr="00CA61E6">
        <w:t xml:space="preserve">Gumienna, M., Górna, B. (2021). Antimicrobial Food Packaging with Biodegradable Polymers and Bacteriocins. </w:t>
      </w:r>
      <w:r w:rsidRPr="00CA61E6">
        <w:rPr>
          <w:i/>
          <w:iCs/>
        </w:rPr>
        <w:t>Molecules</w:t>
      </w:r>
      <w:r w:rsidRPr="00CA61E6">
        <w:t xml:space="preserve">, </w:t>
      </w:r>
      <w:r w:rsidRPr="00CA61E6">
        <w:rPr>
          <w:i/>
          <w:iCs/>
        </w:rPr>
        <w:t>26</w:t>
      </w:r>
      <w:r w:rsidRPr="00CA61E6">
        <w:t>(12), 3735. https://doi.org/10.3390/molecules26123735</w:t>
      </w:r>
    </w:p>
    <w:p w14:paraId="20E78387" w14:textId="2CB17BF6" w:rsidR="00A94214" w:rsidRPr="00CA61E6" w:rsidRDefault="00A94214" w:rsidP="00CF7E7B">
      <w:pPr>
        <w:pStyle w:val="Rlit"/>
        <w:jc w:val="left"/>
      </w:pPr>
      <w:r w:rsidRPr="00CA61E6">
        <w:t xml:space="preserve">Hadimani, S., Supriya, D., Roopa, K., Soujanya, S.K., Rakshata, V., Netravati, A., … Jogaiah, S. (2023). Biodegradable hybrid biopolymer film based on carboxy methyl cellulose and selenium nanoparticles with antifungal properties to enhance grapes shelf life. </w:t>
      </w:r>
      <w:r w:rsidRPr="00CA61E6">
        <w:rPr>
          <w:i/>
          <w:iCs/>
        </w:rPr>
        <w:t>International Journal of Biological Macromolecules</w:t>
      </w:r>
      <w:r w:rsidRPr="00CA61E6">
        <w:t xml:space="preserve">, </w:t>
      </w:r>
      <w:r w:rsidRPr="00CA61E6">
        <w:rPr>
          <w:i/>
          <w:iCs/>
        </w:rPr>
        <w:t>237</w:t>
      </w:r>
      <w:r w:rsidRPr="00CA61E6">
        <w:t>, 124076. https://doi.org/10.1016/j.ijbiomac.2023.124076</w:t>
      </w:r>
    </w:p>
    <w:p w14:paraId="6CADA4D6" w14:textId="3156C6A0" w:rsidR="00A94214" w:rsidRPr="00CA61E6" w:rsidRDefault="00A94214" w:rsidP="00CF7E7B">
      <w:pPr>
        <w:pStyle w:val="Rlit"/>
        <w:jc w:val="left"/>
      </w:pPr>
      <w:r w:rsidRPr="00CA61E6">
        <w:t xml:space="preserve">Haider, S., Hafeez, I., Jamal, Ullah, R. (2020). Sustainable use of waste plastic modifiers to strengthen the adhesion properties of asphalt mixtures. </w:t>
      </w:r>
      <w:r w:rsidRPr="00CA61E6">
        <w:rPr>
          <w:i/>
          <w:iCs/>
        </w:rPr>
        <w:t>Construction and Building Materials</w:t>
      </w:r>
      <w:r w:rsidRPr="00CA61E6">
        <w:t xml:space="preserve">, </w:t>
      </w:r>
      <w:r w:rsidRPr="00CA61E6">
        <w:rPr>
          <w:i/>
          <w:iCs/>
        </w:rPr>
        <w:t>235</w:t>
      </w:r>
      <w:r w:rsidRPr="00CA61E6">
        <w:t>, 117496. https://doi.org/10.1016/j.conbuildmat.2019.117496</w:t>
      </w:r>
    </w:p>
    <w:p w14:paraId="5C999AEE" w14:textId="3F65E8B9" w:rsidR="00A94214" w:rsidRPr="00CA61E6" w:rsidRDefault="00A94214" w:rsidP="00DD4B79">
      <w:pPr>
        <w:pStyle w:val="Rlit"/>
      </w:pPr>
      <w:r w:rsidRPr="00CA61E6">
        <w:t xml:space="preserve">Hakkarainen, M., Albertsson, A.-C., Karlsson, S. (1997). Susceptibility of starch-filled and starch-based LDPE to oxygen in water and air. </w:t>
      </w:r>
      <w:r w:rsidRPr="00CA61E6">
        <w:rPr>
          <w:i/>
          <w:iCs/>
        </w:rPr>
        <w:t>Journal of Applied Polymer Science</w:t>
      </w:r>
      <w:r w:rsidRPr="00CA61E6">
        <w:t xml:space="preserve">, </w:t>
      </w:r>
      <w:r w:rsidRPr="00CA61E6">
        <w:rPr>
          <w:i/>
          <w:iCs/>
        </w:rPr>
        <w:t>66</w:t>
      </w:r>
      <w:r w:rsidRPr="00CA61E6">
        <w:t>(5), 959</w:t>
      </w:r>
      <w:r w:rsidR="00CF7E7B">
        <w:t>-</w:t>
      </w:r>
      <w:r w:rsidRPr="00CA61E6">
        <w:t>967. https://doi.org/10.1002/(SICI)1097-4628(19971031)66:5&lt;959::AID-APP15&gt;3.0.CO;2-I</w:t>
      </w:r>
    </w:p>
    <w:p w14:paraId="0BD9799A" w14:textId="1BABF701" w:rsidR="00A94214" w:rsidRPr="00CA61E6" w:rsidRDefault="00A94214" w:rsidP="00DD4B79">
      <w:pPr>
        <w:pStyle w:val="Rlit"/>
      </w:pPr>
      <w:r w:rsidRPr="00CA61E6">
        <w:t>Halloran, M.W., Danielczak, L., Nicell, J.A., Leask, R.L., Marić, M. (2022). Highly Flexible Polylactide Food Packaging Plasticized with Non</w:t>
      </w:r>
      <w:r w:rsidR="000D42D8">
        <w:t>-</w:t>
      </w:r>
      <w:r w:rsidRPr="00CA61E6">
        <w:t xml:space="preserve">toxic, Biosourced Glycerol Plasticizers. </w:t>
      </w:r>
      <w:r w:rsidRPr="00CA61E6">
        <w:rPr>
          <w:i/>
          <w:iCs/>
        </w:rPr>
        <w:t>ACS Applied Polymer Materials</w:t>
      </w:r>
      <w:r w:rsidRPr="00CA61E6">
        <w:t xml:space="preserve">, </w:t>
      </w:r>
      <w:r w:rsidRPr="00CA61E6">
        <w:rPr>
          <w:i/>
          <w:iCs/>
        </w:rPr>
        <w:t>4</w:t>
      </w:r>
      <w:r w:rsidRPr="00CA61E6">
        <w:t>(5), 3608</w:t>
      </w:r>
      <w:r w:rsidR="00CF7E7B">
        <w:t>-</w:t>
      </w:r>
      <w:r w:rsidRPr="00CA61E6">
        <w:t>3617. https://doi.org/10.1021/acsapm.2c00172</w:t>
      </w:r>
    </w:p>
    <w:p w14:paraId="311AB3F5" w14:textId="0F8EFAE5" w:rsidR="00A94214" w:rsidRPr="00CA61E6" w:rsidRDefault="00A94214" w:rsidP="00DD4B79">
      <w:pPr>
        <w:pStyle w:val="Rlit"/>
      </w:pPr>
      <w:r w:rsidRPr="00CA61E6">
        <w:t xml:space="preserve">Han, J.H., Lee, J., Kim, S.K., Kang, D., Park, H.B., Shim, J.K. (2023). Impact of the Amylose/Amylopectin Ratio of Starch-Based Foams on Foaming Behavior, Mechanical Properties, and Thermal Insulation Performance. </w:t>
      </w:r>
      <w:r w:rsidRPr="00CA61E6">
        <w:rPr>
          <w:i/>
          <w:iCs/>
        </w:rPr>
        <w:t>ACS Sustainable Chemistry &amp; Engineering</w:t>
      </w:r>
      <w:r w:rsidRPr="00CA61E6">
        <w:t xml:space="preserve">, </w:t>
      </w:r>
      <w:r w:rsidRPr="00CA61E6">
        <w:rPr>
          <w:i/>
          <w:iCs/>
        </w:rPr>
        <w:t>11</w:t>
      </w:r>
      <w:r w:rsidRPr="00CA61E6">
        <w:t>(7), 2968</w:t>
      </w:r>
      <w:r w:rsidR="00CF7E7B">
        <w:t>-</w:t>
      </w:r>
      <w:r w:rsidRPr="00CA61E6">
        <w:t>2977. https://doi.org/10.1021/acssuschemeng.2c06505</w:t>
      </w:r>
    </w:p>
    <w:p w14:paraId="68767B85" w14:textId="4B4F31BA" w:rsidR="00A94214" w:rsidRPr="00CA61E6" w:rsidRDefault="00A94214" w:rsidP="00DD4B79">
      <w:pPr>
        <w:pStyle w:val="Rlit"/>
      </w:pPr>
      <w:r w:rsidRPr="00CA61E6">
        <w:t xml:space="preserve">Hoc, D., Haznar-Garbacz, D. (2021). Foams as unique drug delivery systems. </w:t>
      </w:r>
      <w:r w:rsidRPr="00CA61E6">
        <w:rPr>
          <w:i/>
          <w:iCs/>
        </w:rPr>
        <w:t>European Journal of Pharmaceutics and Biopharmaceutics</w:t>
      </w:r>
      <w:r w:rsidRPr="00CA61E6">
        <w:t xml:space="preserve">, </w:t>
      </w:r>
      <w:r w:rsidRPr="00CA61E6">
        <w:rPr>
          <w:i/>
          <w:iCs/>
        </w:rPr>
        <w:t>167</w:t>
      </w:r>
      <w:r w:rsidRPr="00CA61E6">
        <w:t>, 73</w:t>
      </w:r>
      <w:r w:rsidR="007600EA">
        <w:t>-</w:t>
      </w:r>
      <w:r w:rsidRPr="00CA61E6">
        <w:t>82. https://doi.org/10.1016/j.ejpb.2021.07.012</w:t>
      </w:r>
    </w:p>
    <w:p w14:paraId="246D7C07" w14:textId="2968D826" w:rsidR="00A94214" w:rsidRPr="00862686" w:rsidRDefault="00A94214" w:rsidP="007600EA">
      <w:pPr>
        <w:pStyle w:val="Rlit"/>
        <w:jc w:val="left"/>
        <w:rPr>
          <w:lang w:val="pl-PL"/>
        </w:rPr>
      </w:pPr>
      <w:r w:rsidRPr="00CA61E6">
        <w:t xml:space="preserve">Hu, H., Xu, A., Zhang, D., Zhou, W., Peng, S., Zhao, X. (2020). High-Toughness Poly(lactic Acid)/Starch Blends Prepared through Reactive Blending Plasticization and Compatibilization. </w:t>
      </w:r>
      <w:r w:rsidRPr="00862686">
        <w:rPr>
          <w:i/>
          <w:iCs/>
          <w:lang w:val="pl-PL"/>
        </w:rPr>
        <w:t>Molecules</w:t>
      </w:r>
      <w:r w:rsidRPr="00862686">
        <w:rPr>
          <w:lang w:val="pl-PL"/>
        </w:rPr>
        <w:t xml:space="preserve">, </w:t>
      </w:r>
      <w:r w:rsidRPr="00862686">
        <w:rPr>
          <w:i/>
          <w:iCs/>
          <w:lang w:val="pl-PL"/>
        </w:rPr>
        <w:t>25</w:t>
      </w:r>
      <w:r w:rsidRPr="00862686">
        <w:rPr>
          <w:lang w:val="pl-PL"/>
        </w:rPr>
        <w:t>(24), 5951. https://doi.org/10.3390/molecules25245951</w:t>
      </w:r>
    </w:p>
    <w:p w14:paraId="173BE2CD" w14:textId="34AED917" w:rsidR="00A94214" w:rsidRPr="00CA61E6" w:rsidRDefault="00A94214" w:rsidP="00DD4B79">
      <w:pPr>
        <w:pStyle w:val="Rlit"/>
      </w:pPr>
      <w:r w:rsidRPr="00862686">
        <w:rPr>
          <w:lang w:val="pl-PL"/>
        </w:rPr>
        <w:t xml:space="preserve">Huang, X., Liu, H., Ma, Y., Mai, S., Li, C. (2022). </w:t>
      </w:r>
      <w:r w:rsidRPr="00CA61E6">
        <w:t>Effects of Extrusion on Starch Molecular Degradation, Order–Disorder Structural Transition and Digestibility</w:t>
      </w:r>
      <w:r w:rsidR="007600EA">
        <w:t xml:space="preserve"> – </w:t>
      </w:r>
      <w:r w:rsidRPr="00CA61E6">
        <w:t xml:space="preserve">A Review. </w:t>
      </w:r>
      <w:r w:rsidRPr="00CA61E6">
        <w:rPr>
          <w:i/>
          <w:iCs/>
        </w:rPr>
        <w:t>Foods</w:t>
      </w:r>
      <w:r w:rsidRPr="00CA61E6">
        <w:t xml:space="preserve">, </w:t>
      </w:r>
      <w:r w:rsidRPr="00CA61E6">
        <w:rPr>
          <w:i/>
          <w:iCs/>
        </w:rPr>
        <w:t>11</w:t>
      </w:r>
      <w:r w:rsidRPr="00CA61E6">
        <w:t>(16), 2538. https://doi.org/10.3390/foods11162538</w:t>
      </w:r>
    </w:p>
    <w:p w14:paraId="6F78862C" w14:textId="33CE4378" w:rsidR="00A94214" w:rsidRPr="00CA61E6" w:rsidRDefault="00A94214" w:rsidP="007600EA">
      <w:pPr>
        <w:pStyle w:val="Rlit"/>
        <w:jc w:val="left"/>
      </w:pPr>
      <w:r w:rsidRPr="00CA61E6">
        <w:t xml:space="preserve">Ilyas, M., Khan, H., Ahmad, W. (2022). Conversion of waste plastics into carbonaceous adsorbents and their application for wastewater treatment. </w:t>
      </w:r>
      <w:r w:rsidRPr="00CA61E6">
        <w:rPr>
          <w:i/>
          <w:iCs/>
        </w:rPr>
        <w:t>International Journal of Environmental Analytical Chemistry</w:t>
      </w:r>
      <w:r w:rsidRPr="00CA61E6">
        <w:t xml:space="preserve">, </w:t>
      </w:r>
      <w:r w:rsidRPr="00CA61E6">
        <w:rPr>
          <w:i/>
          <w:iCs/>
        </w:rPr>
        <w:t>0</w:t>
      </w:r>
      <w:r w:rsidRPr="00CA61E6">
        <w:t>(0), 1</w:t>
      </w:r>
      <w:r w:rsidR="007600EA">
        <w:t>-</w:t>
      </w:r>
      <w:r w:rsidRPr="00CA61E6">
        <w:t>19. https://doi.org/10.1080/03067319.2022.2062571</w:t>
      </w:r>
    </w:p>
    <w:p w14:paraId="7DC02C8F" w14:textId="28B8ACD0" w:rsidR="00A94214" w:rsidRPr="00CA61E6" w:rsidRDefault="00A94214" w:rsidP="000C3D87">
      <w:pPr>
        <w:pStyle w:val="Rlit"/>
        <w:jc w:val="left"/>
      </w:pPr>
      <w:r w:rsidRPr="00CA61E6">
        <w:t xml:space="preserve">Jain, D., Bhadauria, S.S., Kushwah, S.S. (2022). An experimental study of utilization of plastic waste for manufacturing of composite construction material. </w:t>
      </w:r>
      <w:r w:rsidRPr="00CA61E6">
        <w:rPr>
          <w:i/>
          <w:iCs/>
        </w:rPr>
        <w:t>International Journal of Environmental Science and Technology</w:t>
      </w:r>
      <w:r w:rsidRPr="00CA61E6">
        <w:t>. https://doi.org/10.1007/s13762-022-04447-7</w:t>
      </w:r>
    </w:p>
    <w:p w14:paraId="507A5D6A" w14:textId="1654379A" w:rsidR="00A94214" w:rsidRPr="00CA61E6" w:rsidRDefault="00A94214" w:rsidP="00DD4B79">
      <w:pPr>
        <w:pStyle w:val="Rlit"/>
      </w:pPr>
      <w:r w:rsidRPr="00862686">
        <w:rPr>
          <w:lang w:val="pl-PL"/>
        </w:rPr>
        <w:t xml:space="preserve">Jawaid, M., Singh, B., Kian, L.K., Zaki, S.A., Radzi, A.M. (2023). </w:t>
      </w:r>
      <w:r w:rsidRPr="00CA61E6">
        <w:t xml:space="preserve">Processing techniques on plastic waste materials for construction and building applications. </w:t>
      </w:r>
      <w:r w:rsidRPr="00CA61E6">
        <w:rPr>
          <w:i/>
          <w:iCs/>
        </w:rPr>
        <w:t>Current Opinion in Green and Sustainable Chemistry</w:t>
      </w:r>
      <w:r w:rsidRPr="00CA61E6">
        <w:t xml:space="preserve">, </w:t>
      </w:r>
      <w:r w:rsidRPr="00CA61E6">
        <w:rPr>
          <w:i/>
          <w:iCs/>
        </w:rPr>
        <w:t>40</w:t>
      </w:r>
      <w:r w:rsidRPr="00CA61E6">
        <w:t>, 100761. https://doi.org/10.1016/j.cogsc.2023.100761</w:t>
      </w:r>
    </w:p>
    <w:p w14:paraId="015E81E7" w14:textId="05FE684A" w:rsidR="00A94214" w:rsidRPr="00CA61E6" w:rsidRDefault="00A94214" w:rsidP="00DD4B79">
      <w:pPr>
        <w:pStyle w:val="Rlit"/>
      </w:pPr>
      <w:r w:rsidRPr="00CA61E6">
        <w:t xml:space="preserve">Jiao, X., Zheng, K., Chen, Q., Li, X., Li, Y., Shao, W., … Xie, Y. (2020). Photocatalytic Conversion of Waste Plastics into C2 Fuels under Simulated Natural Environment Conditions. </w:t>
      </w:r>
      <w:r w:rsidRPr="00CA61E6">
        <w:rPr>
          <w:i/>
          <w:iCs/>
        </w:rPr>
        <w:t>Angewandte Chemie International Edition</w:t>
      </w:r>
      <w:r w:rsidRPr="00CA61E6">
        <w:t xml:space="preserve">, </w:t>
      </w:r>
      <w:r w:rsidRPr="00CA61E6">
        <w:rPr>
          <w:i/>
          <w:iCs/>
        </w:rPr>
        <w:t>59</w:t>
      </w:r>
      <w:r w:rsidRPr="00CA61E6">
        <w:t>(36), 15497</w:t>
      </w:r>
      <w:r w:rsidR="000C3D87">
        <w:t>-</w:t>
      </w:r>
      <w:r w:rsidRPr="00CA61E6">
        <w:t>15501. https://doi.org/10.1002/anie.201915766</w:t>
      </w:r>
    </w:p>
    <w:p w14:paraId="21AA3EF4" w14:textId="121AA202" w:rsidR="00A94214" w:rsidRPr="00CA61E6" w:rsidRDefault="00A94214" w:rsidP="00DD4B79">
      <w:pPr>
        <w:pStyle w:val="Rlit"/>
      </w:pPr>
      <w:r w:rsidRPr="00CA61E6">
        <w:t xml:space="preserve">Khan, M.I., Sutanto, M.H., Napiah, M.B., Khan, K., Rafiq, W. (2021). Design optimization and statistical modeling of cementitious grout containing irradiated plastic waste and silica fume using response surface methodology. </w:t>
      </w:r>
      <w:r w:rsidRPr="00CA61E6">
        <w:rPr>
          <w:i/>
          <w:iCs/>
        </w:rPr>
        <w:t>Construction and Building Materials</w:t>
      </w:r>
      <w:r w:rsidRPr="00CA61E6">
        <w:t xml:space="preserve">, </w:t>
      </w:r>
      <w:r w:rsidRPr="00CA61E6">
        <w:rPr>
          <w:i/>
          <w:iCs/>
        </w:rPr>
        <w:t>271</w:t>
      </w:r>
      <w:r w:rsidRPr="00CA61E6">
        <w:t>, 121504. https://doi.org/10.1016/j.conbuildmat.2020.121504</w:t>
      </w:r>
    </w:p>
    <w:p w14:paraId="1B3DEDC9" w14:textId="1199B932" w:rsidR="00A94214" w:rsidRPr="00CA61E6" w:rsidRDefault="00A94214" w:rsidP="00DD4B79">
      <w:pPr>
        <w:pStyle w:val="Rlit"/>
      </w:pPr>
      <w:r w:rsidRPr="00CA61E6">
        <w:t xml:space="preserve">Kosseva, M.R., Rusbandi, E. (2018). Trends in the biomanufacture of polyhydroxyalkanoates with focus on downstream processing. </w:t>
      </w:r>
      <w:r w:rsidRPr="00CA61E6">
        <w:rPr>
          <w:i/>
          <w:iCs/>
        </w:rPr>
        <w:t>International Journal of Biological Macromolecules</w:t>
      </w:r>
      <w:r w:rsidRPr="00CA61E6">
        <w:t xml:space="preserve">, </w:t>
      </w:r>
      <w:r w:rsidRPr="00CA61E6">
        <w:rPr>
          <w:i/>
          <w:iCs/>
        </w:rPr>
        <w:t>107</w:t>
      </w:r>
      <w:r w:rsidRPr="00CA61E6">
        <w:t>, 762</w:t>
      </w:r>
      <w:r w:rsidR="000C3D87">
        <w:t>-</w:t>
      </w:r>
      <w:r w:rsidRPr="00CA61E6">
        <w:t>778. https://doi.org/10.1016/j.ijbiomac.2017.09.054</w:t>
      </w:r>
    </w:p>
    <w:p w14:paraId="31D80084" w14:textId="38B0EEA6" w:rsidR="00A94214" w:rsidRPr="00CA61E6" w:rsidRDefault="00A94214" w:rsidP="00DD4B79">
      <w:pPr>
        <w:pStyle w:val="Rlit"/>
      </w:pPr>
      <w:r w:rsidRPr="00862686">
        <w:rPr>
          <w:lang w:val="pl-PL"/>
        </w:rPr>
        <w:t xml:space="preserve">Krawczyk, B., Mackiewicz, P., Dobrucki, D. (2022). </w:t>
      </w:r>
      <w:r w:rsidRPr="00CA61E6">
        <w:t xml:space="preserve">Use of plastic waste in materials for road pavement construction and improved subgrade. </w:t>
      </w:r>
      <w:r w:rsidRPr="00CA61E6">
        <w:rPr>
          <w:i/>
          <w:iCs/>
        </w:rPr>
        <w:t xml:space="preserve">Roads and Bridges </w:t>
      </w:r>
      <w:r w:rsidR="000C3D87">
        <w:rPr>
          <w:i/>
          <w:iCs/>
        </w:rPr>
        <w:t>–</w:t>
      </w:r>
      <w:r w:rsidRPr="00CA61E6">
        <w:rPr>
          <w:i/>
          <w:iCs/>
        </w:rPr>
        <w:t xml:space="preserve"> Drogi i Mosty</w:t>
      </w:r>
      <w:r w:rsidRPr="00CA61E6">
        <w:t xml:space="preserve">, </w:t>
      </w:r>
      <w:r w:rsidRPr="00CA61E6">
        <w:rPr>
          <w:i/>
          <w:iCs/>
        </w:rPr>
        <w:t>21</w:t>
      </w:r>
      <w:r w:rsidRPr="00CA61E6">
        <w:t>(3), 203</w:t>
      </w:r>
      <w:r w:rsidR="000C3D87">
        <w:t>-</w:t>
      </w:r>
      <w:r w:rsidRPr="00CA61E6">
        <w:t>216.</w:t>
      </w:r>
    </w:p>
    <w:p w14:paraId="46988488" w14:textId="1CE60ECA" w:rsidR="00A94214" w:rsidRPr="00CA61E6" w:rsidRDefault="00A94214" w:rsidP="00DD4B79">
      <w:pPr>
        <w:pStyle w:val="Rlit"/>
      </w:pPr>
      <w:r w:rsidRPr="00CA61E6">
        <w:t>Kumar Jha, K., Kannan, T.T.M. (2021). Recycling of plastic waste into fuel by pyrolysis</w:t>
      </w:r>
      <w:r w:rsidR="000C3D87">
        <w:t xml:space="preserve"> – </w:t>
      </w:r>
      <w:r w:rsidRPr="00CA61E6">
        <w:t xml:space="preserve">A review. </w:t>
      </w:r>
      <w:r w:rsidRPr="00CA61E6">
        <w:rPr>
          <w:i/>
          <w:iCs/>
        </w:rPr>
        <w:t>Materials Today: Proceedings</w:t>
      </w:r>
      <w:r w:rsidRPr="00CA61E6">
        <w:t xml:space="preserve">, </w:t>
      </w:r>
      <w:r w:rsidRPr="00CA61E6">
        <w:rPr>
          <w:i/>
          <w:iCs/>
        </w:rPr>
        <w:t>37</w:t>
      </w:r>
      <w:r w:rsidRPr="00CA61E6">
        <w:t>, 3718</w:t>
      </w:r>
      <w:r w:rsidR="000C3D87">
        <w:t>-</w:t>
      </w:r>
      <w:r w:rsidRPr="00CA61E6">
        <w:t>3720. https://doi.org/10.1016/j.matpr.2020.10.181</w:t>
      </w:r>
    </w:p>
    <w:p w14:paraId="64213CEB" w14:textId="25B1DDAF" w:rsidR="00A94214" w:rsidRPr="00CA61E6" w:rsidRDefault="00A94214" w:rsidP="00DD4B79">
      <w:pPr>
        <w:pStyle w:val="Rlit"/>
      </w:pPr>
      <w:r w:rsidRPr="00CA61E6">
        <w:t xml:space="preserve">Kumar Malik, M., Kumar, T., Kumar, V., Singh, J., Kumar Singh, R., Saini, K. (2022). Sustainable, highly foldable, eco-friendly films from Mandua starch derivative. </w:t>
      </w:r>
      <w:r w:rsidRPr="00CA61E6">
        <w:rPr>
          <w:i/>
          <w:iCs/>
        </w:rPr>
        <w:t>Sustainable Energy Technologies and Assessments</w:t>
      </w:r>
      <w:r w:rsidRPr="00CA61E6">
        <w:t xml:space="preserve">, </w:t>
      </w:r>
      <w:r w:rsidRPr="00CA61E6">
        <w:rPr>
          <w:i/>
          <w:iCs/>
        </w:rPr>
        <w:t>53</w:t>
      </w:r>
      <w:r w:rsidRPr="00CA61E6">
        <w:t>, 102398. https://doi.org/10.1016/j.seta.2022.102398</w:t>
      </w:r>
    </w:p>
    <w:p w14:paraId="6A2AEDEB" w14:textId="40D21A19" w:rsidR="00A94214" w:rsidRPr="00CA61E6" w:rsidRDefault="00A94214" w:rsidP="00DD4B79">
      <w:pPr>
        <w:pStyle w:val="Rlit"/>
      </w:pPr>
      <w:r w:rsidRPr="00CA61E6">
        <w:t xml:space="preserve">Kumari, M., Chaudhary, G.R., Chaudhary, S., Umar, A. (2022). Transformation of solid plastic waste to activated carbon fibres for wastewater treatment. </w:t>
      </w:r>
      <w:r w:rsidRPr="00CA61E6">
        <w:rPr>
          <w:i/>
          <w:iCs/>
        </w:rPr>
        <w:t>Chemosphere</w:t>
      </w:r>
      <w:r w:rsidRPr="00CA61E6">
        <w:t xml:space="preserve">, </w:t>
      </w:r>
      <w:r w:rsidRPr="00CA61E6">
        <w:rPr>
          <w:i/>
          <w:iCs/>
        </w:rPr>
        <w:t>294</w:t>
      </w:r>
      <w:r w:rsidRPr="00CA61E6">
        <w:t>, 133692. https://doi.org/10.1016/j.chemosphere.2022.133692</w:t>
      </w:r>
    </w:p>
    <w:p w14:paraId="0BF63574" w14:textId="26ABD1DB" w:rsidR="00A94214" w:rsidRPr="00CA61E6" w:rsidRDefault="00A94214" w:rsidP="00DD4B79">
      <w:pPr>
        <w:pStyle w:val="Rlit"/>
      </w:pPr>
      <w:r w:rsidRPr="000C3D87">
        <w:rPr>
          <w:spacing w:val="-4"/>
        </w:rPr>
        <w:t>Li, H., A.</w:t>
      </w:r>
      <w:r w:rsidR="000C3D87" w:rsidRPr="000C3D87">
        <w:rPr>
          <w:spacing w:val="-4"/>
        </w:rPr>
        <w:t xml:space="preserve"> </w:t>
      </w:r>
      <w:r w:rsidRPr="000C3D87">
        <w:rPr>
          <w:spacing w:val="-4"/>
        </w:rPr>
        <w:t>Aguirre-Villegas, H., D.</w:t>
      </w:r>
      <w:r w:rsidR="000C3D87" w:rsidRPr="000C3D87">
        <w:rPr>
          <w:spacing w:val="-4"/>
        </w:rPr>
        <w:t xml:space="preserve"> </w:t>
      </w:r>
      <w:r w:rsidRPr="000C3D87">
        <w:rPr>
          <w:spacing w:val="-4"/>
        </w:rPr>
        <w:t>Allen, R., Bai, X., H.</w:t>
      </w:r>
      <w:r w:rsidR="000C3D87" w:rsidRPr="000C3D87">
        <w:rPr>
          <w:spacing w:val="-4"/>
        </w:rPr>
        <w:t xml:space="preserve"> </w:t>
      </w:r>
      <w:r w:rsidRPr="000C3D87">
        <w:rPr>
          <w:spacing w:val="-4"/>
        </w:rPr>
        <w:t>Benson, C., T.</w:t>
      </w:r>
      <w:r w:rsidR="000C3D87" w:rsidRPr="000C3D87">
        <w:rPr>
          <w:spacing w:val="-4"/>
        </w:rPr>
        <w:t xml:space="preserve"> </w:t>
      </w:r>
      <w:r w:rsidRPr="000C3D87">
        <w:rPr>
          <w:spacing w:val="-4"/>
        </w:rPr>
        <w:t>Beckham, G., … W.</w:t>
      </w:r>
      <w:r w:rsidR="000C3D87" w:rsidRPr="000C3D87">
        <w:rPr>
          <w:spacing w:val="-4"/>
        </w:rPr>
        <w:t xml:space="preserve"> </w:t>
      </w:r>
      <w:r w:rsidRPr="000C3D87">
        <w:rPr>
          <w:spacing w:val="-4"/>
        </w:rPr>
        <w:t xml:space="preserve">Huber, G. (2022). Expanding plastics recycling technologies: Chemical aspects, technology status and challenges. </w:t>
      </w:r>
      <w:r w:rsidRPr="000C3D87">
        <w:rPr>
          <w:i/>
          <w:iCs/>
          <w:spacing w:val="-4"/>
        </w:rPr>
        <w:t>Green Chemistry</w:t>
      </w:r>
      <w:r w:rsidRPr="000C3D87">
        <w:rPr>
          <w:spacing w:val="-4"/>
        </w:rPr>
        <w:t xml:space="preserve">, </w:t>
      </w:r>
      <w:r w:rsidRPr="000C3D87">
        <w:rPr>
          <w:i/>
          <w:iCs/>
          <w:spacing w:val="-4"/>
        </w:rPr>
        <w:t>24</w:t>
      </w:r>
      <w:r w:rsidRPr="000C3D87">
        <w:rPr>
          <w:spacing w:val="-4"/>
        </w:rPr>
        <w:t>(23), 8899</w:t>
      </w:r>
      <w:r w:rsidR="000C3D87" w:rsidRPr="000C3D87">
        <w:rPr>
          <w:spacing w:val="-4"/>
        </w:rPr>
        <w:t>-</w:t>
      </w:r>
      <w:r w:rsidRPr="000C3D87">
        <w:rPr>
          <w:spacing w:val="-4"/>
        </w:rPr>
        <w:t>9002.</w:t>
      </w:r>
      <w:r w:rsidRPr="00CA61E6">
        <w:t xml:space="preserve"> https://doi.org/10.1039/D2GC02588D</w:t>
      </w:r>
    </w:p>
    <w:p w14:paraId="7F6D57E3" w14:textId="58F20A42" w:rsidR="00A94214" w:rsidRPr="00CA61E6" w:rsidRDefault="00A94214" w:rsidP="00DD4B79">
      <w:pPr>
        <w:pStyle w:val="Rlit"/>
      </w:pPr>
      <w:r w:rsidRPr="00CA61E6">
        <w:t xml:space="preserve">Li, X., Lin, Y., Liu, M., Meng, L., Li, C. (2023). A review of research and application of polylactic acid composites. </w:t>
      </w:r>
      <w:r w:rsidRPr="00CA61E6">
        <w:rPr>
          <w:i/>
          <w:iCs/>
        </w:rPr>
        <w:t>Journal of Applied Polymer Science</w:t>
      </w:r>
      <w:r w:rsidRPr="00CA61E6">
        <w:t xml:space="preserve">, </w:t>
      </w:r>
      <w:r w:rsidRPr="00CA61E6">
        <w:rPr>
          <w:i/>
          <w:iCs/>
        </w:rPr>
        <w:t>140</w:t>
      </w:r>
      <w:r w:rsidRPr="00CA61E6">
        <w:t>(7), e53477. https://doi.org/10.1002/app.53477</w:t>
      </w:r>
    </w:p>
    <w:p w14:paraId="20D19AE0" w14:textId="648ED227" w:rsidR="00A94214" w:rsidRPr="00CA61E6" w:rsidRDefault="00A94214" w:rsidP="00DD4B79">
      <w:pPr>
        <w:pStyle w:val="Rlit"/>
      </w:pPr>
      <w:r w:rsidRPr="00CA61E6">
        <w:t xml:space="preserve">Liu, J., Huang, J., Hu, Z., Li, G., Hu, L., Chen, X., Hu, Y. (2021). Chitosan-based films with antioxidant of bamboo leaves and ZnO nanoparticles for application in active food packaging. </w:t>
      </w:r>
      <w:r w:rsidRPr="00CA61E6">
        <w:rPr>
          <w:i/>
          <w:iCs/>
        </w:rPr>
        <w:t>International Journal of Biological Macromolecules</w:t>
      </w:r>
      <w:r w:rsidRPr="00CA61E6">
        <w:t xml:space="preserve">, </w:t>
      </w:r>
      <w:r w:rsidRPr="00CA61E6">
        <w:rPr>
          <w:i/>
          <w:iCs/>
        </w:rPr>
        <w:t>189</w:t>
      </w:r>
      <w:r w:rsidRPr="00CA61E6">
        <w:t>, 363</w:t>
      </w:r>
      <w:r w:rsidR="000C3D87">
        <w:t>-</w:t>
      </w:r>
      <w:r w:rsidRPr="00CA61E6">
        <w:t>369. https://doi.org/10.1016/j.ijbiomac.2021.08.136</w:t>
      </w:r>
    </w:p>
    <w:p w14:paraId="242F3D26" w14:textId="4AF7C452" w:rsidR="00A94214" w:rsidRPr="00CA61E6" w:rsidRDefault="00A94214" w:rsidP="00DD4B79">
      <w:pPr>
        <w:pStyle w:val="Rlit"/>
      </w:pPr>
      <w:r w:rsidRPr="00CA61E6">
        <w:lastRenderedPageBreak/>
        <w:t xml:space="preserve">Liu, W., Wang, Y.-J., Sun, Z. (2003). Effects of polyethylene-grafted maleic anhydride (PE-g-MA) on thermal properties, morphology, and tensile properties of low-density polyethylene (LDPE) and corn starch blends. </w:t>
      </w:r>
      <w:r w:rsidRPr="00CA61E6">
        <w:rPr>
          <w:i/>
          <w:iCs/>
        </w:rPr>
        <w:t>Journal of Applied Polymer Science</w:t>
      </w:r>
      <w:r w:rsidRPr="00CA61E6">
        <w:t xml:space="preserve">, </w:t>
      </w:r>
      <w:r w:rsidRPr="00CA61E6">
        <w:rPr>
          <w:i/>
          <w:iCs/>
        </w:rPr>
        <w:t>88</w:t>
      </w:r>
      <w:r w:rsidRPr="00CA61E6">
        <w:t>(13), 2904</w:t>
      </w:r>
      <w:r w:rsidR="000C3D87">
        <w:t>-</w:t>
      </w:r>
      <w:r w:rsidRPr="00CA61E6">
        <w:t>2911. https://doi.org/10.1002/app.11965</w:t>
      </w:r>
    </w:p>
    <w:p w14:paraId="43499001" w14:textId="0041B04E" w:rsidR="00A94214" w:rsidRPr="00CA61E6" w:rsidRDefault="00A94214" w:rsidP="000C3D87">
      <w:pPr>
        <w:pStyle w:val="Rlit"/>
        <w:jc w:val="left"/>
      </w:pPr>
      <w:r w:rsidRPr="00CA61E6">
        <w:t xml:space="preserve">Lu, J., Qiu, Y., Muhmood, A., Zhang, L., Wang, P., Ren, L. (2023). Appraising co-composting efficiency of biodegradable plastic bags and food wastes: Assessment microplastics morphology, greenhouse gas emissions, and changes in microbial community. </w:t>
      </w:r>
      <w:r w:rsidRPr="00CA61E6">
        <w:rPr>
          <w:i/>
          <w:iCs/>
        </w:rPr>
        <w:t>Science of The Total Environment</w:t>
      </w:r>
      <w:r w:rsidRPr="00CA61E6">
        <w:t xml:space="preserve">, </w:t>
      </w:r>
      <w:r w:rsidRPr="00CA61E6">
        <w:rPr>
          <w:i/>
          <w:iCs/>
        </w:rPr>
        <w:t>875</w:t>
      </w:r>
      <w:r w:rsidRPr="00CA61E6">
        <w:t>, 162356. https://doi.org/10.1016/j.scitotenv.2023.162356</w:t>
      </w:r>
    </w:p>
    <w:p w14:paraId="78264EDA" w14:textId="16F18317" w:rsidR="00A94214" w:rsidRPr="00CA61E6" w:rsidRDefault="00A94214" w:rsidP="000D3408">
      <w:pPr>
        <w:pStyle w:val="Rlit"/>
        <w:jc w:val="left"/>
      </w:pPr>
      <w:r w:rsidRPr="00CA61E6">
        <w:t xml:space="preserve">Lupașcu, R.E., Ghica, M.V., Dinu-Pîrvu, C.-E., Popa, L., Velescu, B. Ștefan, Arsene, A. L. (2022). An Overview Regarding Microbial Aspects of Production and Applications of Bacterial Cellulose. </w:t>
      </w:r>
      <w:r w:rsidRPr="00CA61E6">
        <w:rPr>
          <w:i/>
          <w:iCs/>
        </w:rPr>
        <w:t>Materials</w:t>
      </w:r>
      <w:r w:rsidRPr="00CA61E6">
        <w:t xml:space="preserve">, </w:t>
      </w:r>
      <w:r w:rsidRPr="00CA61E6">
        <w:rPr>
          <w:i/>
          <w:iCs/>
        </w:rPr>
        <w:t>15</w:t>
      </w:r>
      <w:r w:rsidRPr="00CA61E6">
        <w:t>(2), 676. https://doi.org/10.3390/ma15020676</w:t>
      </w:r>
    </w:p>
    <w:p w14:paraId="70ABEEE3" w14:textId="35E94192" w:rsidR="00A94214" w:rsidRPr="00CA61E6" w:rsidRDefault="00A94214" w:rsidP="000D3408">
      <w:pPr>
        <w:pStyle w:val="Rlit"/>
        <w:jc w:val="left"/>
      </w:pPr>
      <w:r w:rsidRPr="00CA61E6">
        <w:t xml:space="preserve">Maitlo, G., Ali, I., Maitlo, H.A., Ali, S., Unar, I.N., Ahmad, M.B., … Afridi, M.N. (2022). Plastic Waste Recycling, </w:t>
      </w:r>
      <w:r w:rsidR="008D1CB6">
        <w:br/>
      </w:r>
      <w:r w:rsidRPr="00CA61E6">
        <w:t xml:space="preserve">Applications, and Future Prospects for a Sustainable Environment. </w:t>
      </w:r>
      <w:r w:rsidRPr="00CA61E6">
        <w:rPr>
          <w:i/>
          <w:iCs/>
        </w:rPr>
        <w:t>Sustainability</w:t>
      </w:r>
      <w:r w:rsidRPr="00CA61E6">
        <w:t xml:space="preserve">, </w:t>
      </w:r>
      <w:r w:rsidRPr="00CA61E6">
        <w:rPr>
          <w:i/>
          <w:iCs/>
        </w:rPr>
        <w:t>14</w:t>
      </w:r>
      <w:r w:rsidRPr="00CA61E6">
        <w:t>(18), 11637. https://doi.org/10.3390/su141811637</w:t>
      </w:r>
    </w:p>
    <w:p w14:paraId="0EF877AC" w14:textId="782C2263" w:rsidR="00A94214" w:rsidRPr="00CA61E6" w:rsidRDefault="00A94214" w:rsidP="00DD4B79">
      <w:pPr>
        <w:pStyle w:val="Rlit"/>
      </w:pPr>
      <w:r w:rsidRPr="00CA61E6">
        <w:t xml:space="preserve">Maluin, F.N., Hussein, M.Z. (2020). Chitosan-Based Agronanochemicals as a Sustainable Alternative in Crop Protection. </w:t>
      </w:r>
      <w:r w:rsidRPr="00CA61E6">
        <w:rPr>
          <w:i/>
          <w:iCs/>
        </w:rPr>
        <w:t>Molecules</w:t>
      </w:r>
      <w:r w:rsidRPr="00CA61E6">
        <w:t xml:space="preserve">, </w:t>
      </w:r>
      <w:r w:rsidRPr="00CA61E6">
        <w:rPr>
          <w:i/>
          <w:iCs/>
        </w:rPr>
        <w:t>25</w:t>
      </w:r>
      <w:r w:rsidRPr="00CA61E6">
        <w:t>(7), 1611. https://doi.org/10.3390/molecules25071611</w:t>
      </w:r>
    </w:p>
    <w:p w14:paraId="6D13C90A" w14:textId="69E7023E" w:rsidR="00A94214" w:rsidRPr="00CA61E6" w:rsidRDefault="00A94214" w:rsidP="000D3408">
      <w:pPr>
        <w:pStyle w:val="Rlit"/>
        <w:jc w:val="left"/>
      </w:pPr>
      <w:r w:rsidRPr="00CA61E6">
        <w:t xml:space="preserve">Manikandan, N.A., Pakshirajan, K., Pugazhenthi, G. (2020). Preparation and characterization of environmentally safe and highly biodegradable microbial polyhydroxybutyrate (PHB) based graphene nanocomposites for potential food packaging applications. </w:t>
      </w:r>
      <w:r w:rsidRPr="00CA61E6">
        <w:rPr>
          <w:i/>
          <w:iCs/>
        </w:rPr>
        <w:t>International Journal of Biological Macromolecules</w:t>
      </w:r>
      <w:r w:rsidRPr="00CA61E6">
        <w:t xml:space="preserve">, </w:t>
      </w:r>
      <w:r w:rsidRPr="00CA61E6">
        <w:rPr>
          <w:i/>
          <w:iCs/>
        </w:rPr>
        <w:t>154</w:t>
      </w:r>
      <w:r w:rsidRPr="00CA61E6">
        <w:t>, 866</w:t>
      </w:r>
      <w:r w:rsidR="000D3408">
        <w:t>-</w:t>
      </w:r>
      <w:r w:rsidRPr="00CA61E6">
        <w:t>877. https://doi.org/10.1016/j.ijbiomac.2020.03.084</w:t>
      </w:r>
    </w:p>
    <w:p w14:paraId="2B147062" w14:textId="6E1E9305" w:rsidR="00A94214" w:rsidRPr="00CA61E6" w:rsidRDefault="00A94214" w:rsidP="00DD4B79">
      <w:pPr>
        <w:pStyle w:val="Rlit"/>
      </w:pPr>
      <w:r w:rsidRPr="00CA61E6">
        <w:t xml:space="preserve">Marasco, I., Niro, G., de Marzo, G., Rizzi, F., D’Orazio, A., Grande, M., De Vittorio, M. (2023). Design and Fabrication of a Plastic-Free Antenna on a Sustainable Chitosan Substrate. </w:t>
      </w:r>
      <w:r w:rsidRPr="00CA61E6">
        <w:rPr>
          <w:i/>
          <w:iCs/>
        </w:rPr>
        <w:t>IEEE Electron Device Letters</w:t>
      </w:r>
      <w:r w:rsidRPr="00CA61E6">
        <w:t xml:space="preserve">, </w:t>
      </w:r>
      <w:r w:rsidRPr="00CA61E6">
        <w:rPr>
          <w:i/>
          <w:iCs/>
        </w:rPr>
        <w:t>44</w:t>
      </w:r>
      <w:r w:rsidRPr="00CA61E6">
        <w:t>(2), 341</w:t>
      </w:r>
      <w:r w:rsidR="000D3408">
        <w:t>-</w:t>
      </w:r>
      <w:r w:rsidRPr="00CA61E6">
        <w:t>344. https://doi.org/10.1109/LED.2022.3232986</w:t>
      </w:r>
    </w:p>
    <w:p w14:paraId="4A281ADF" w14:textId="70E0B1AC" w:rsidR="00A94214" w:rsidRPr="00CA61E6" w:rsidRDefault="00A94214" w:rsidP="00DD4B79">
      <w:pPr>
        <w:pStyle w:val="Rlit"/>
      </w:pPr>
      <w:r w:rsidRPr="00CA61E6">
        <w:t xml:space="preserve">Martinez Villadiego, K., Arias Tapia, M.J., Useche, J., Escobar Macías, D. (2022). Thermoplastic Starch (TPS)/Polylactic Acid (PLA) Blending Methodologies: A Review. </w:t>
      </w:r>
      <w:r w:rsidRPr="00CA61E6">
        <w:rPr>
          <w:i/>
          <w:iCs/>
        </w:rPr>
        <w:t>Journal of Polymers and the Environment</w:t>
      </w:r>
      <w:r w:rsidRPr="00CA61E6">
        <w:t xml:space="preserve">, </w:t>
      </w:r>
      <w:r w:rsidRPr="00CA61E6">
        <w:rPr>
          <w:i/>
          <w:iCs/>
        </w:rPr>
        <w:t>30</w:t>
      </w:r>
      <w:r w:rsidRPr="00CA61E6">
        <w:t>(1), 75</w:t>
      </w:r>
      <w:r w:rsidR="006D555A">
        <w:t>-</w:t>
      </w:r>
      <w:r w:rsidRPr="00CA61E6">
        <w:t>91. https://doi.org/10.1007/s10924-021-02207-1</w:t>
      </w:r>
    </w:p>
    <w:p w14:paraId="7F9BAA7C" w14:textId="770CFEB4" w:rsidR="00A94214" w:rsidRPr="00CA61E6" w:rsidRDefault="00A94214" w:rsidP="00DD4B79">
      <w:pPr>
        <w:pStyle w:val="Rlit"/>
      </w:pPr>
      <w:r w:rsidRPr="00CA61E6">
        <w:t xml:space="preserve">Mittal, M., Ahuja, S., Yadav, A., Aggarwal, N.K. (2023). Development of poly(hydroxybutyrate) film incorporated with nano silica and clove essential oil intended for active packaging of brown bread. </w:t>
      </w:r>
      <w:r w:rsidRPr="00CA61E6">
        <w:rPr>
          <w:i/>
          <w:iCs/>
        </w:rPr>
        <w:t>International Journal of Biological Macromolecules</w:t>
      </w:r>
      <w:r w:rsidRPr="00CA61E6">
        <w:t xml:space="preserve">, </w:t>
      </w:r>
      <w:r w:rsidRPr="00CA61E6">
        <w:rPr>
          <w:i/>
          <w:iCs/>
        </w:rPr>
        <w:t>233</w:t>
      </w:r>
      <w:r w:rsidRPr="00CA61E6">
        <w:t>, 123512. https://doi.org/10.1016/j.ijbiomac.2023.123512</w:t>
      </w:r>
    </w:p>
    <w:p w14:paraId="11E85036" w14:textId="79F1009E" w:rsidR="00A94214" w:rsidRPr="00CA61E6" w:rsidRDefault="00A94214" w:rsidP="00DD4B79">
      <w:pPr>
        <w:pStyle w:val="Rlit"/>
      </w:pPr>
      <w:r w:rsidRPr="00CA61E6">
        <w:t xml:space="preserve">Morão, A., de Bie, F. (2019). Life Cycle Impact Assessment of Polylactic Acid (PLA) Produced from Sugarcane in Thailand. </w:t>
      </w:r>
      <w:r w:rsidRPr="00CA61E6">
        <w:rPr>
          <w:i/>
          <w:iCs/>
        </w:rPr>
        <w:t>Journal of Polymers and the Environment</w:t>
      </w:r>
      <w:r w:rsidRPr="00CA61E6">
        <w:t xml:space="preserve">, </w:t>
      </w:r>
      <w:r w:rsidRPr="00CA61E6">
        <w:rPr>
          <w:i/>
          <w:iCs/>
        </w:rPr>
        <w:t>27</w:t>
      </w:r>
      <w:r w:rsidRPr="00CA61E6">
        <w:t>(11), 2523</w:t>
      </w:r>
      <w:r w:rsidR="006D555A">
        <w:t>-</w:t>
      </w:r>
      <w:r w:rsidRPr="00CA61E6">
        <w:t>2539. https://doi.org/10.1007/s10924-019-01525-9</w:t>
      </w:r>
    </w:p>
    <w:p w14:paraId="1859D028" w14:textId="5D0A82C7" w:rsidR="00A94214" w:rsidRPr="00CA61E6" w:rsidRDefault="00A94214" w:rsidP="00DD4B79">
      <w:pPr>
        <w:pStyle w:val="Rlit"/>
      </w:pPr>
      <w:r w:rsidRPr="00CA61E6">
        <w:t xml:space="preserve">Mort, R., Peters, E., Curtzwiler, G., Jiang, S., Vorst, K. (2022). Biofillers Improved Compression Modulus of Extruded PLA Foams. </w:t>
      </w:r>
      <w:r w:rsidRPr="00CA61E6">
        <w:rPr>
          <w:i/>
          <w:iCs/>
        </w:rPr>
        <w:t>Sustainability</w:t>
      </w:r>
      <w:r w:rsidRPr="00CA61E6">
        <w:t xml:space="preserve">, </w:t>
      </w:r>
      <w:r w:rsidRPr="00CA61E6">
        <w:rPr>
          <w:i/>
          <w:iCs/>
        </w:rPr>
        <w:t>14</w:t>
      </w:r>
      <w:r w:rsidRPr="00CA61E6">
        <w:t>(9), 5521. https://doi.org/10.3390/su14095521</w:t>
      </w:r>
    </w:p>
    <w:p w14:paraId="48934C46" w14:textId="1DC74758" w:rsidR="00A94214" w:rsidRPr="00CA61E6" w:rsidRDefault="00A94214" w:rsidP="00DD4B79">
      <w:pPr>
        <w:pStyle w:val="Rlit"/>
      </w:pPr>
      <w:r w:rsidRPr="00CA61E6">
        <w:t xml:space="preserve">Murariu, M., Paint, Y., Murariu, O., Laoutid, F., Dubois, P. (2022). Tailoring and Long-Term Preservation of the Properties of PLA Composites with </w:t>
      </w:r>
      <w:r w:rsidR="000D42D8">
        <w:t>"</w:t>
      </w:r>
      <w:r w:rsidRPr="00CA61E6">
        <w:t>Green</w:t>
      </w:r>
      <w:r w:rsidR="000D42D8">
        <w:t>"</w:t>
      </w:r>
      <w:r w:rsidRPr="00CA61E6">
        <w:t xml:space="preserve"> Plasticizers. </w:t>
      </w:r>
      <w:r w:rsidRPr="00CA61E6">
        <w:rPr>
          <w:i/>
          <w:iCs/>
        </w:rPr>
        <w:t>Polymers</w:t>
      </w:r>
      <w:r w:rsidRPr="00CA61E6">
        <w:t xml:space="preserve">, </w:t>
      </w:r>
      <w:r w:rsidRPr="00CA61E6">
        <w:rPr>
          <w:i/>
          <w:iCs/>
        </w:rPr>
        <w:t>14</w:t>
      </w:r>
      <w:r w:rsidRPr="00CA61E6">
        <w:t>(22), 4836. https://doi.org/10.3390/polym14224836</w:t>
      </w:r>
    </w:p>
    <w:p w14:paraId="55E1E6AE" w14:textId="45DC944B" w:rsidR="00A94214" w:rsidRPr="00862686" w:rsidRDefault="00A94214" w:rsidP="00DD4B79">
      <w:pPr>
        <w:pStyle w:val="Rlit"/>
        <w:rPr>
          <w:lang w:val="pl-PL"/>
        </w:rPr>
      </w:pPr>
      <w:r w:rsidRPr="00CA61E6">
        <w:t xml:space="preserve">Najafidoust, A., Allahyari, S., Rahemi, N., Tasbihi, M. (2020). Uniform coating of TiO2 nanoparticles using biotemplates for photocatalytic wastewater treatment. </w:t>
      </w:r>
      <w:r w:rsidRPr="00862686">
        <w:rPr>
          <w:i/>
          <w:iCs/>
          <w:lang w:val="pl-PL"/>
        </w:rPr>
        <w:t>Ceramics International</w:t>
      </w:r>
      <w:r w:rsidRPr="00862686">
        <w:rPr>
          <w:lang w:val="pl-PL"/>
        </w:rPr>
        <w:t xml:space="preserve">, </w:t>
      </w:r>
      <w:r w:rsidRPr="00862686">
        <w:rPr>
          <w:i/>
          <w:iCs/>
          <w:lang w:val="pl-PL"/>
        </w:rPr>
        <w:t>46</w:t>
      </w:r>
      <w:r w:rsidRPr="00862686">
        <w:rPr>
          <w:lang w:val="pl-PL"/>
        </w:rPr>
        <w:t>(4), 4707–4719. https://doi.org/10.1016/j.ceramint.2019.10.202</w:t>
      </w:r>
    </w:p>
    <w:p w14:paraId="565B8577" w14:textId="77777777" w:rsidR="00A94214" w:rsidRPr="00CA61E6" w:rsidRDefault="00A94214" w:rsidP="00DD4B79">
      <w:pPr>
        <w:pStyle w:val="Rlit"/>
      </w:pPr>
      <w:r w:rsidRPr="00862686">
        <w:rPr>
          <w:lang w:val="pl-PL"/>
        </w:rPr>
        <w:t xml:space="preserve">Nakaji, Y., Tamura, M., Miyaoka, S., Kumagai, S., Tanji, M., Nakagawa, Y., … </w:t>
      </w:r>
      <w:r w:rsidRPr="00CA61E6">
        <w:t xml:space="preserve">Tomishige, K. (2021). Low-temperature catalytic upgrading of waste polyolefinic plastics into liquid fuels and waxes. </w:t>
      </w:r>
      <w:r w:rsidRPr="00CA61E6">
        <w:rPr>
          <w:i/>
          <w:iCs/>
        </w:rPr>
        <w:t>Applied Catalysis B: Environmental</w:t>
      </w:r>
      <w:r w:rsidRPr="00CA61E6">
        <w:t xml:space="preserve">, </w:t>
      </w:r>
      <w:r w:rsidRPr="00CA61E6">
        <w:rPr>
          <w:i/>
          <w:iCs/>
        </w:rPr>
        <w:t>285</w:t>
      </w:r>
      <w:r w:rsidRPr="00CA61E6">
        <w:t>, 119805. https://doi.org/10.1016/j.apcatb.2020.119805</w:t>
      </w:r>
    </w:p>
    <w:p w14:paraId="101C016C" w14:textId="2DB1AF07" w:rsidR="00A94214" w:rsidRPr="00CA61E6" w:rsidRDefault="00A94214" w:rsidP="00DD4B79">
      <w:pPr>
        <w:pStyle w:val="Rlit"/>
      </w:pPr>
      <w:r w:rsidRPr="00CA61E6">
        <w:t xml:space="preserve">Nguyen, H.T., Sionkowska, A., Lewandowska, K., Brudzyńska, P., Szulc, M., Saha, N., … Saha, P. (2022). Chitosan Modified by Kombucha-Derived Bacterial Cellulose: Rheological Behavior and Properties of Convened Biopolymer Films. </w:t>
      </w:r>
      <w:r w:rsidRPr="00CA61E6">
        <w:rPr>
          <w:i/>
          <w:iCs/>
        </w:rPr>
        <w:t>Polymers</w:t>
      </w:r>
      <w:r w:rsidRPr="00CA61E6">
        <w:t xml:space="preserve">, </w:t>
      </w:r>
      <w:r w:rsidRPr="00CA61E6">
        <w:rPr>
          <w:i/>
          <w:iCs/>
        </w:rPr>
        <w:t>14</w:t>
      </w:r>
      <w:r w:rsidRPr="00CA61E6">
        <w:t>(21), 4572. https://doi.org/10.3390/polym14214572</w:t>
      </w:r>
    </w:p>
    <w:p w14:paraId="1D6F41E3" w14:textId="23DD0D15" w:rsidR="00A94214" w:rsidRPr="00CA61E6" w:rsidRDefault="00A94214" w:rsidP="00DD4B79">
      <w:pPr>
        <w:pStyle w:val="Rlit"/>
      </w:pPr>
      <w:r w:rsidRPr="00CA61E6">
        <w:t xml:space="preserve">Noivoil, N., Yoksan, R. (2021). Compatibility improvement of poly(lactic acid)/thermoplastic starch blown films using acetylated starch. </w:t>
      </w:r>
      <w:r w:rsidRPr="00CA61E6">
        <w:rPr>
          <w:i/>
          <w:iCs/>
        </w:rPr>
        <w:t>Journal of Applied Polymer Science</w:t>
      </w:r>
      <w:r w:rsidRPr="00CA61E6">
        <w:t xml:space="preserve">, </w:t>
      </w:r>
      <w:r w:rsidRPr="00CA61E6">
        <w:rPr>
          <w:i/>
          <w:iCs/>
        </w:rPr>
        <w:t>138</w:t>
      </w:r>
      <w:r w:rsidRPr="00CA61E6">
        <w:t>(2), 49675. https://doi.org/10.1002/app.49675</w:t>
      </w:r>
    </w:p>
    <w:p w14:paraId="503F570A" w14:textId="736AB73D" w:rsidR="00A94214" w:rsidRPr="00CA61E6" w:rsidRDefault="00A94214" w:rsidP="00DD4B79">
      <w:pPr>
        <w:pStyle w:val="Rlit"/>
      </w:pPr>
      <w:r w:rsidRPr="00CA61E6">
        <w:t xml:space="preserve">Otey, F.H. (1976). Current and Potential Uses of Starch Products in Plastics. </w:t>
      </w:r>
      <w:r w:rsidRPr="00CA61E6">
        <w:rPr>
          <w:i/>
          <w:iCs/>
        </w:rPr>
        <w:t>Polymer-Plastics Technology and Engineering</w:t>
      </w:r>
      <w:r w:rsidRPr="00CA61E6">
        <w:t xml:space="preserve">, </w:t>
      </w:r>
      <w:r w:rsidRPr="00CA61E6">
        <w:rPr>
          <w:i/>
          <w:iCs/>
        </w:rPr>
        <w:t>7</w:t>
      </w:r>
      <w:r w:rsidRPr="00CA61E6">
        <w:t>(2), 221</w:t>
      </w:r>
      <w:r w:rsidR="006D555A">
        <w:t>-</w:t>
      </w:r>
      <w:r w:rsidRPr="00CA61E6">
        <w:t>234. https://doi.org/10.1080/03602557608063115</w:t>
      </w:r>
    </w:p>
    <w:p w14:paraId="28FAEF9A" w14:textId="07641B1A" w:rsidR="00A94214" w:rsidRPr="00CA61E6" w:rsidRDefault="00A94214" w:rsidP="00DD4B79">
      <w:pPr>
        <w:pStyle w:val="Rlit"/>
      </w:pPr>
      <w:r w:rsidRPr="00CA61E6">
        <w:t xml:space="preserve">Ou, Z., Zhou, Q., Rao, X., Yang, H., Huo, C., Du, X. (2021). Cellulose Isolated From Waste Rubber Wood and Its Application in PLA Based Composite Films. </w:t>
      </w:r>
      <w:r w:rsidRPr="00CA61E6">
        <w:rPr>
          <w:i/>
          <w:iCs/>
        </w:rPr>
        <w:t>Frontiers in Bioengineering and Biotechnology</w:t>
      </w:r>
      <w:r w:rsidRPr="00CA61E6">
        <w:t xml:space="preserve">, </w:t>
      </w:r>
      <w:r w:rsidRPr="00CA61E6">
        <w:rPr>
          <w:i/>
          <w:iCs/>
        </w:rPr>
        <w:t>9</w:t>
      </w:r>
      <w:r w:rsidRPr="00CA61E6">
        <w:t>. Retrieved from https://www.frontiersin.org/articles/10.3389/fbioe.2021.666399</w:t>
      </w:r>
    </w:p>
    <w:p w14:paraId="3DC6C009" w14:textId="41AB9645" w:rsidR="00A94214" w:rsidRPr="00CA61E6" w:rsidRDefault="00A94214" w:rsidP="009F4AE2">
      <w:pPr>
        <w:pStyle w:val="Rlit"/>
        <w:jc w:val="left"/>
      </w:pPr>
      <w:r w:rsidRPr="00CA61E6">
        <w:t xml:space="preserve">Oyom, W., Zhang, Z., Bi, Y., Tahergorabi, R. (2022). Application of starch-based coatings incorporated with antimicrobial agents for preservation of fruits and vegetables: A review. </w:t>
      </w:r>
      <w:r w:rsidRPr="00CA61E6">
        <w:rPr>
          <w:i/>
          <w:iCs/>
        </w:rPr>
        <w:t>Progress in Organic Coatings</w:t>
      </w:r>
      <w:r w:rsidRPr="00CA61E6">
        <w:t xml:space="preserve">, </w:t>
      </w:r>
      <w:r w:rsidRPr="00CA61E6">
        <w:rPr>
          <w:i/>
          <w:iCs/>
        </w:rPr>
        <w:t>166</w:t>
      </w:r>
      <w:r w:rsidRPr="00CA61E6">
        <w:t>, 106800. https://doi.org/10.1016/j.porgcoat.2022.106800</w:t>
      </w:r>
    </w:p>
    <w:p w14:paraId="0CC1F1FD" w14:textId="77777777" w:rsidR="00A94214" w:rsidRPr="00CA61E6" w:rsidRDefault="00A94214" w:rsidP="00DD4B79">
      <w:pPr>
        <w:pStyle w:val="Rlit"/>
      </w:pPr>
      <w:r w:rsidRPr="00CA61E6">
        <w:t xml:space="preserve">Pal, K., Bharti, D., Sarkar, P., Anis, A., Kim, D., Chałas, R., … Jarzębski, M. (2021). Selected Applications of Chitosan Composites. </w:t>
      </w:r>
      <w:r w:rsidRPr="00CA61E6">
        <w:rPr>
          <w:i/>
          <w:iCs/>
        </w:rPr>
        <w:t>International Journal of Molecular Sciences</w:t>
      </w:r>
      <w:r w:rsidRPr="00CA61E6">
        <w:t xml:space="preserve">, </w:t>
      </w:r>
      <w:r w:rsidRPr="00CA61E6">
        <w:rPr>
          <w:i/>
          <w:iCs/>
        </w:rPr>
        <w:t>22</w:t>
      </w:r>
      <w:r w:rsidRPr="00CA61E6">
        <w:t>(20), 10968. https://doi.org/10.3390/ijms222010968</w:t>
      </w:r>
    </w:p>
    <w:p w14:paraId="076D2CCA" w14:textId="089DA9B4" w:rsidR="00A94214" w:rsidRPr="00CA61E6" w:rsidRDefault="00A94214" w:rsidP="009F4AE2">
      <w:pPr>
        <w:pStyle w:val="Rlit"/>
        <w:jc w:val="left"/>
      </w:pPr>
      <w:r w:rsidRPr="00CA61E6">
        <w:t xml:space="preserve">Pan, Z., Sheng, J., Qiu, C., Wei, H., Yang, Q., Pan, J., Li, J. (2022). A Magic Filter Filled with Waste Plastic Shavings, Loofah, and Iron Shavings for Wastewater Treatment. </w:t>
      </w:r>
      <w:r w:rsidRPr="00CA61E6">
        <w:rPr>
          <w:i/>
          <w:iCs/>
        </w:rPr>
        <w:t>Polymers</w:t>
      </w:r>
      <w:r w:rsidRPr="00CA61E6">
        <w:t xml:space="preserve">, </w:t>
      </w:r>
      <w:r w:rsidRPr="00CA61E6">
        <w:rPr>
          <w:i/>
          <w:iCs/>
        </w:rPr>
        <w:t>14</w:t>
      </w:r>
      <w:r w:rsidRPr="00CA61E6">
        <w:t>(7), 1410. https://doi.org/10.3390/polym14071410</w:t>
      </w:r>
    </w:p>
    <w:p w14:paraId="025BE581" w14:textId="247B1C14" w:rsidR="00A94214" w:rsidRPr="00CA61E6" w:rsidRDefault="00A94214" w:rsidP="00DD4B79">
      <w:pPr>
        <w:pStyle w:val="Rlit"/>
      </w:pPr>
      <w:r w:rsidRPr="00CA61E6">
        <w:t>Papari, S., Bamdad, H., Berruti, F. (2021). Pyrolytic Conversion of Plastic Waste to Value-Added Products and Fuels: A</w:t>
      </w:r>
      <w:r w:rsidR="008D1CB6">
        <w:t> </w:t>
      </w:r>
      <w:r w:rsidRPr="00CA61E6">
        <w:t xml:space="preserve">Review. </w:t>
      </w:r>
      <w:r w:rsidRPr="00CA61E6">
        <w:rPr>
          <w:i/>
          <w:iCs/>
        </w:rPr>
        <w:t>Materials</w:t>
      </w:r>
      <w:r w:rsidRPr="00CA61E6">
        <w:t xml:space="preserve">, </w:t>
      </w:r>
      <w:r w:rsidRPr="00CA61E6">
        <w:rPr>
          <w:i/>
          <w:iCs/>
        </w:rPr>
        <w:t>14</w:t>
      </w:r>
      <w:r w:rsidRPr="00CA61E6">
        <w:t>(10), 2586. https://doi.org/10.3390/ma14102586</w:t>
      </w:r>
    </w:p>
    <w:p w14:paraId="1A80281C" w14:textId="29372D5E" w:rsidR="00A94214" w:rsidRPr="00CA61E6" w:rsidRDefault="00A94214" w:rsidP="00DD4B79">
      <w:pPr>
        <w:pStyle w:val="Rlit"/>
      </w:pPr>
      <w:r w:rsidRPr="00CA61E6">
        <w:t xml:space="preserve">Park, S., Oh, Y., Yun, J., Yoo, E., Jung, D., Oh, K.K., Lee, S. H. (2020). Cellulose/biopolymer/Fe3O4 hydrogel microbeads for dye and protein adsorption. </w:t>
      </w:r>
      <w:r w:rsidRPr="00CA61E6">
        <w:rPr>
          <w:i/>
          <w:iCs/>
        </w:rPr>
        <w:t>Cellulose</w:t>
      </w:r>
      <w:r w:rsidRPr="00CA61E6">
        <w:t xml:space="preserve">, </w:t>
      </w:r>
      <w:r w:rsidRPr="00CA61E6">
        <w:rPr>
          <w:i/>
          <w:iCs/>
        </w:rPr>
        <w:t>27</w:t>
      </w:r>
      <w:r w:rsidRPr="00CA61E6">
        <w:t>(5), 2757</w:t>
      </w:r>
      <w:r w:rsidR="009F4AE2">
        <w:t>-</w:t>
      </w:r>
      <w:r w:rsidRPr="00CA61E6">
        <w:t>2773. https://doi.org/10.1007/s10570-020-02974-5</w:t>
      </w:r>
    </w:p>
    <w:p w14:paraId="418F6E06" w14:textId="08B44383" w:rsidR="00A94214" w:rsidRPr="00CA61E6" w:rsidRDefault="00A94214" w:rsidP="00DD4B79">
      <w:pPr>
        <w:pStyle w:val="Rlit"/>
      </w:pPr>
      <w:r w:rsidRPr="00CA61E6">
        <w:lastRenderedPageBreak/>
        <w:t xml:space="preserve">Pazhamannil, R.V., V.N., J.N., P., G., Edacherian, A. (2022). Property enhancement approaches of fused filament fabrication technology: A review. </w:t>
      </w:r>
      <w:r w:rsidRPr="00CA61E6">
        <w:rPr>
          <w:i/>
          <w:iCs/>
        </w:rPr>
        <w:t>Polymer Engineering &amp; Science</w:t>
      </w:r>
      <w:r w:rsidRPr="00CA61E6">
        <w:t xml:space="preserve">, </w:t>
      </w:r>
      <w:r w:rsidRPr="00CA61E6">
        <w:rPr>
          <w:i/>
          <w:iCs/>
        </w:rPr>
        <w:t>62</w:t>
      </w:r>
      <w:r w:rsidRPr="00CA61E6">
        <w:t>(5), 1356–1376. https://doi.org/10.1002/pen.25948</w:t>
      </w:r>
    </w:p>
    <w:p w14:paraId="367CC155" w14:textId="44BBC69D" w:rsidR="00A94214" w:rsidRPr="00CA61E6" w:rsidRDefault="00A94214" w:rsidP="00DD4B79">
      <w:pPr>
        <w:pStyle w:val="Rlit"/>
      </w:pPr>
      <w:r w:rsidRPr="00CA61E6">
        <w:t xml:space="preserve">Perez-Nakai, A., Lerma-Canto, A., Dominguez-Candela, I., Ferri, J. M., Fombuena, V. (2023). Novel Epoxidized Brazil Nut Oil as a Promising Plasticizing Agent for PLA. </w:t>
      </w:r>
      <w:r w:rsidRPr="00CA61E6">
        <w:rPr>
          <w:i/>
          <w:iCs/>
        </w:rPr>
        <w:t>Polymers</w:t>
      </w:r>
      <w:r w:rsidRPr="00CA61E6">
        <w:t xml:space="preserve">, </w:t>
      </w:r>
      <w:r w:rsidRPr="00CA61E6">
        <w:rPr>
          <w:i/>
          <w:iCs/>
        </w:rPr>
        <w:t>15</w:t>
      </w:r>
      <w:r w:rsidRPr="00CA61E6">
        <w:t>(9), 1997. https://doi.org/10.3390/polym15091997</w:t>
      </w:r>
    </w:p>
    <w:p w14:paraId="6B11BBF5" w14:textId="617566BE" w:rsidR="00A94214" w:rsidRPr="00CA61E6" w:rsidRDefault="00A94214" w:rsidP="00DD4B79">
      <w:pPr>
        <w:pStyle w:val="Rlit"/>
      </w:pPr>
      <w:r w:rsidRPr="00CA61E6">
        <w:t xml:space="preserve">Popa, M.S., Frone, A.N., Panaitescu, D.M. (2022). Polyhydroxybutyrate blends: A solution for biodegradable packaging? </w:t>
      </w:r>
      <w:r w:rsidRPr="00CA61E6">
        <w:rPr>
          <w:i/>
          <w:iCs/>
        </w:rPr>
        <w:t>International Journal of Biological Macromolecules</w:t>
      </w:r>
      <w:r w:rsidRPr="00CA61E6">
        <w:t xml:space="preserve">, </w:t>
      </w:r>
      <w:r w:rsidRPr="00CA61E6">
        <w:rPr>
          <w:i/>
          <w:iCs/>
        </w:rPr>
        <w:t>207</w:t>
      </w:r>
      <w:r w:rsidRPr="00CA61E6">
        <w:t>, 263</w:t>
      </w:r>
      <w:r w:rsidR="006C74D2">
        <w:t>-</w:t>
      </w:r>
      <w:r w:rsidRPr="00CA61E6">
        <w:t>277. https://doi.org/10.1016/j.ijbiomac.2022.02.185</w:t>
      </w:r>
    </w:p>
    <w:p w14:paraId="22649D4B" w14:textId="113F9643" w:rsidR="00A94214" w:rsidRPr="00CA61E6" w:rsidRDefault="00A94214" w:rsidP="00DD4B79">
      <w:pPr>
        <w:pStyle w:val="Rlit"/>
      </w:pPr>
      <w:r w:rsidRPr="00862686">
        <w:rPr>
          <w:lang w:val="pl-PL"/>
        </w:rPr>
        <w:t xml:space="preserve">Prata, J.C., Silva, A.L. P., Duarte, A.C., Rocha-Santos, T. (2021). </w:t>
      </w:r>
      <w:r w:rsidRPr="00CA61E6">
        <w:t xml:space="preserve">The road to sustainable use and waste management of plastics in Portugal. </w:t>
      </w:r>
      <w:r w:rsidRPr="00CA61E6">
        <w:rPr>
          <w:i/>
          <w:iCs/>
        </w:rPr>
        <w:t>Frontiers of Environmental Science &amp; Engineering</w:t>
      </w:r>
      <w:r w:rsidRPr="00CA61E6">
        <w:t xml:space="preserve">, </w:t>
      </w:r>
      <w:r w:rsidRPr="00CA61E6">
        <w:rPr>
          <w:i/>
          <w:iCs/>
        </w:rPr>
        <w:t>16</w:t>
      </w:r>
      <w:r w:rsidRPr="00CA61E6">
        <w:t>(1), 5. https://doi.org/10.1007/s11783-021-1439-x</w:t>
      </w:r>
    </w:p>
    <w:p w14:paraId="08F30052" w14:textId="3AB440C0" w:rsidR="00A94214" w:rsidRPr="00CA61E6" w:rsidRDefault="00A94214" w:rsidP="00DD4B79">
      <w:pPr>
        <w:pStyle w:val="Rlit"/>
      </w:pPr>
      <w:r w:rsidRPr="00CA61E6">
        <w:t xml:space="preserve">Rajeshkumar, G., Arvindh Seshadri, S., Devnani, G.L., Sanjay, M.R., Siengchin, S., Prakash Maran, J., … Ronaldo Anuf, A. (2021). Environment friendly, renewable and sustainable poly lactic acid (PLA) based natural fiber reinforced composites – A comprehensive review. </w:t>
      </w:r>
      <w:r w:rsidRPr="00CA61E6">
        <w:rPr>
          <w:i/>
          <w:iCs/>
        </w:rPr>
        <w:t>Journal of Cleaner Production</w:t>
      </w:r>
      <w:r w:rsidRPr="00CA61E6">
        <w:t xml:space="preserve">, </w:t>
      </w:r>
      <w:r w:rsidRPr="00CA61E6">
        <w:rPr>
          <w:i/>
          <w:iCs/>
        </w:rPr>
        <w:t>310</w:t>
      </w:r>
      <w:r w:rsidRPr="00CA61E6">
        <w:t>, 127483. https://doi.org/10.1016/j.jclepro.2021.127483</w:t>
      </w:r>
    </w:p>
    <w:p w14:paraId="6D5FF47F" w14:textId="6B5990F9" w:rsidR="00A94214" w:rsidRPr="00CA61E6" w:rsidRDefault="00A94214" w:rsidP="00DD4B79">
      <w:pPr>
        <w:pStyle w:val="Rlit"/>
      </w:pPr>
      <w:r w:rsidRPr="00CA61E6">
        <w:t xml:space="preserve">Rana, A.K., Thakur, M.K., Saini, A.K., Mokhta, S.K., Moradi, O., Rydzkowski, T., … Thakur, V. K. (2022). Recent developments in microbial degradation of polypropylene: Integrated approaches towards a sustainable environment. </w:t>
      </w:r>
      <w:r w:rsidRPr="00CA61E6">
        <w:rPr>
          <w:i/>
          <w:iCs/>
        </w:rPr>
        <w:t>Science of The Total Environment</w:t>
      </w:r>
      <w:r w:rsidRPr="00CA61E6">
        <w:t xml:space="preserve">, </w:t>
      </w:r>
      <w:r w:rsidRPr="00CA61E6">
        <w:rPr>
          <w:i/>
          <w:iCs/>
        </w:rPr>
        <w:t>826</w:t>
      </w:r>
      <w:r w:rsidRPr="00CA61E6">
        <w:t>, 154056. https://doi.org/10.1016/j.scitotenv.2022.154056</w:t>
      </w:r>
    </w:p>
    <w:p w14:paraId="15339A82" w14:textId="661B8A7B" w:rsidR="00A94214" w:rsidRPr="00CA61E6" w:rsidRDefault="00A94214" w:rsidP="00F82F15">
      <w:pPr>
        <w:pStyle w:val="Rlit"/>
        <w:jc w:val="left"/>
      </w:pPr>
      <w:r w:rsidRPr="00CA61E6">
        <w:t xml:space="preserve">Rangira, I., Gu, B.-J., Ek, P., Ganjyal, G.M. (2020). Pea starch exhibits good expansion characteristics under relatively lower temperatures during extrusion cooking. </w:t>
      </w:r>
      <w:r w:rsidRPr="00CA61E6">
        <w:rPr>
          <w:i/>
          <w:iCs/>
        </w:rPr>
        <w:t>Journal of Food Science</w:t>
      </w:r>
      <w:r w:rsidRPr="00CA61E6">
        <w:t xml:space="preserve">, </w:t>
      </w:r>
      <w:r w:rsidRPr="00CA61E6">
        <w:rPr>
          <w:i/>
          <w:iCs/>
        </w:rPr>
        <w:t>85</w:t>
      </w:r>
      <w:r w:rsidRPr="00CA61E6">
        <w:t>(10), 3333–3344. https://doi.org/10.1111/1750-3841.15450</w:t>
      </w:r>
    </w:p>
    <w:p w14:paraId="77BB3621" w14:textId="10D1E6CE" w:rsidR="00A94214" w:rsidRPr="00CA61E6" w:rsidRDefault="00A94214" w:rsidP="00DD4B79">
      <w:pPr>
        <w:pStyle w:val="Rlit"/>
      </w:pPr>
      <w:r w:rsidRPr="00CA61E6">
        <w:t xml:space="preserve">Ray, S., Prajapati, V., Patel, K., Trivedi, U. (2016). Optimization and characterization of PHA from isolate Pannonibacter phragmitetus ERC8 using glycerol waste. </w:t>
      </w:r>
      <w:r w:rsidRPr="00CA61E6">
        <w:rPr>
          <w:i/>
          <w:iCs/>
        </w:rPr>
        <w:t>International Journal of Biological Macromolecules</w:t>
      </w:r>
      <w:r w:rsidRPr="00CA61E6">
        <w:t xml:space="preserve">, </w:t>
      </w:r>
      <w:r w:rsidRPr="00CA61E6">
        <w:rPr>
          <w:i/>
          <w:iCs/>
        </w:rPr>
        <w:t>86</w:t>
      </w:r>
      <w:r w:rsidRPr="00CA61E6">
        <w:t>, 741</w:t>
      </w:r>
      <w:r w:rsidR="00F82F15">
        <w:t>-</w:t>
      </w:r>
      <w:r w:rsidRPr="00CA61E6">
        <w:t>749. https://doi.org/10.1016/j.ijbiomac.2016.02.002</w:t>
      </w:r>
    </w:p>
    <w:p w14:paraId="64188613" w14:textId="77777777" w:rsidR="00A94214" w:rsidRPr="00CA61E6" w:rsidRDefault="00A94214" w:rsidP="00DD4B79">
      <w:pPr>
        <w:pStyle w:val="Rlit"/>
      </w:pPr>
      <w:r w:rsidRPr="00CA61E6">
        <w:t xml:space="preserve">Rezvani Ghomi, E., Khosravi, F., Saedi Ardahaei, A., Dai, Y., Neisiany, R. E., Foroughi, F., … Ramakrishna, S. (2021). The Life Cycle Assessment for Polylactic Acid (PLA) to Make It a Low-Carbon Material. </w:t>
      </w:r>
      <w:r w:rsidRPr="00CA61E6">
        <w:rPr>
          <w:i/>
          <w:iCs/>
        </w:rPr>
        <w:t>Polymers</w:t>
      </w:r>
      <w:r w:rsidRPr="00CA61E6">
        <w:t xml:space="preserve">, </w:t>
      </w:r>
      <w:r w:rsidRPr="00CA61E6">
        <w:rPr>
          <w:i/>
          <w:iCs/>
        </w:rPr>
        <w:t>13</w:t>
      </w:r>
      <w:r w:rsidRPr="00CA61E6">
        <w:t>(11), 1854. https://doi.org/10.3390/polym13111854</w:t>
      </w:r>
    </w:p>
    <w:p w14:paraId="1BDC6AEF" w14:textId="573D512F" w:rsidR="00A94214" w:rsidRPr="00CA61E6" w:rsidRDefault="00A94214" w:rsidP="00DD4B79">
      <w:pPr>
        <w:pStyle w:val="Rlit"/>
      </w:pPr>
      <w:r w:rsidRPr="00CA61E6">
        <w:t xml:space="preserve">Rhu, D.H., Lee, W.H., Kim, J.Y., Choi, E. (2003). Polyhydroxyalkanoate (PHA) production from waste. </w:t>
      </w:r>
      <w:r w:rsidRPr="00CA61E6">
        <w:rPr>
          <w:i/>
          <w:iCs/>
        </w:rPr>
        <w:t>Water Science and Technology</w:t>
      </w:r>
      <w:r w:rsidRPr="00CA61E6">
        <w:t xml:space="preserve">, </w:t>
      </w:r>
      <w:r w:rsidRPr="00CA61E6">
        <w:rPr>
          <w:i/>
          <w:iCs/>
        </w:rPr>
        <w:t>48</w:t>
      </w:r>
      <w:r w:rsidRPr="00CA61E6">
        <w:t>(8), 221</w:t>
      </w:r>
      <w:r w:rsidR="00F82F15">
        <w:t>-</w:t>
      </w:r>
      <w:r w:rsidRPr="00CA61E6">
        <w:t>228. https://doi.org/10.2166/wst.2003.0472</w:t>
      </w:r>
    </w:p>
    <w:p w14:paraId="71FF191B" w14:textId="2494C636" w:rsidR="00A94214" w:rsidRPr="00CA61E6" w:rsidRDefault="00A94214" w:rsidP="00DD4B79">
      <w:pPr>
        <w:pStyle w:val="Rlit"/>
      </w:pPr>
      <w:r w:rsidRPr="00CA61E6">
        <w:t xml:space="preserve">Richter, J.K., Pietrysiak, E., Ek, P., Dey, D., Gu, B.-J., Ikuse, M., … Ganjyal, G.M. (2022). Extrusion characteristics of ten novel quinoa breeding lines. </w:t>
      </w:r>
      <w:r w:rsidRPr="00CA61E6">
        <w:rPr>
          <w:i/>
          <w:iCs/>
        </w:rPr>
        <w:t>Journal of Food Science</w:t>
      </w:r>
      <w:r w:rsidRPr="00CA61E6">
        <w:t xml:space="preserve">, </w:t>
      </w:r>
      <w:r w:rsidRPr="00CA61E6">
        <w:rPr>
          <w:i/>
          <w:iCs/>
        </w:rPr>
        <w:t>87</w:t>
      </w:r>
      <w:r w:rsidRPr="00CA61E6">
        <w:t>(12), 5349</w:t>
      </w:r>
      <w:r w:rsidR="00313EA6">
        <w:t>-</w:t>
      </w:r>
      <w:r w:rsidRPr="00CA61E6">
        <w:t>5362. https://doi.org/10.1111/1750-3841.16360</w:t>
      </w:r>
    </w:p>
    <w:p w14:paraId="6273092F" w14:textId="7BF428EA" w:rsidR="00A94214" w:rsidRPr="00CA61E6" w:rsidRDefault="00A94214" w:rsidP="00DD4B79">
      <w:pPr>
        <w:pStyle w:val="Rlit"/>
      </w:pPr>
      <w:r w:rsidRPr="00CA61E6">
        <w:t xml:space="preserve">Rizal, S., Lai, T.K., Muksin, U., Olaiya, N.G., Abdullah, C.K., Ikramullah, … Abdul Khalil, H.P.S. (2020). Properties of Macroalgae Biopolymer Films Reinforcement with Polysaccharide Microfibre. </w:t>
      </w:r>
      <w:r w:rsidRPr="00CA61E6">
        <w:rPr>
          <w:i/>
          <w:iCs/>
        </w:rPr>
        <w:t>Polymers</w:t>
      </w:r>
      <w:r w:rsidRPr="00CA61E6">
        <w:t xml:space="preserve">, </w:t>
      </w:r>
      <w:r w:rsidRPr="00CA61E6">
        <w:rPr>
          <w:i/>
          <w:iCs/>
        </w:rPr>
        <w:t>12</w:t>
      </w:r>
      <w:r w:rsidRPr="00CA61E6">
        <w:t>(11), 2554. https://doi.org/10.3390/polym12112554</w:t>
      </w:r>
    </w:p>
    <w:p w14:paraId="72342AF6" w14:textId="0A665D21" w:rsidR="00A94214" w:rsidRPr="00CA61E6" w:rsidRDefault="00A94214" w:rsidP="00DD4B79">
      <w:pPr>
        <w:pStyle w:val="Rlit"/>
      </w:pPr>
      <w:r w:rsidRPr="00CA61E6">
        <w:t xml:space="preserve">Rodriguez Llanos, J.H., Tadini, C.C., Gastaldi, E. (2021). New strategies to fabricate starch/chitosan-based composites by extrusion. </w:t>
      </w:r>
      <w:r w:rsidRPr="00CA61E6">
        <w:rPr>
          <w:i/>
          <w:iCs/>
        </w:rPr>
        <w:t>Journal of Food Engineering</w:t>
      </w:r>
      <w:r w:rsidRPr="00CA61E6">
        <w:t xml:space="preserve">, </w:t>
      </w:r>
      <w:r w:rsidRPr="00CA61E6">
        <w:rPr>
          <w:i/>
          <w:iCs/>
        </w:rPr>
        <w:t>290</w:t>
      </w:r>
      <w:r w:rsidRPr="00CA61E6">
        <w:t>, 110224. https://doi.org/10.1016/j.jfoodeng.2020.110224</w:t>
      </w:r>
    </w:p>
    <w:p w14:paraId="566105DE" w14:textId="754FB01A" w:rsidR="00A94214" w:rsidRPr="00CA61E6" w:rsidRDefault="00A94214" w:rsidP="00DD4B79">
      <w:pPr>
        <w:pStyle w:val="Rlit"/>
      </w:pPr>
      <w:r w:rsidRPr="00CA61E6">
        <w:t xml:space="preserve">Salmas, C.E., Giannakas, A.E., Baikousi, M., Leontiou, A., Siasou, Z., Karakassides, M.A. (2021a). Development of Poly(L-Lactic Acid)/Chitosan/Basil Oil Active Packaging Films via a Melt-Extrusion Process Using Novel Chitosan/Basil Oil Blends. </w:t>
      </w:r>
      <w:r w:rsidRPr="00CA61E6">
        <w:rPr>
          <w:i/>
          <w:iCs/>
        </w:rPr>
        <w:t>Processes</w:t>
      </w:r>
      <w:r w:rsidRPr="00CA61E6">
        <w:t xml:space="preserve">, </w:t>
      </w:r>
      <w:r w:rsidRPr="00CA61E6">
        <w:rPr>
          <w:i/>
          <w:iCs/>
        </w:rPr>
        <w:t>9</w:t>
      </w:r>
      <w:r w:rsidRPr="00CA61E6">
        <w:t>(1), 88. https://doi.org/10.3390/pr9010088</w:t>
      </w:r>
    </w:p>
    <w:p w14:paraId="632B0211" w14:textId="1559DAB5" w:rsidR="00A94214" w:rsidRPr="00CA61E6" w:rsidRDefault="00A94214" w:rsidP="00DD4B79">
      <w:pPr>
        <w:pStyle w:val="Rlit"/>
      </w:pPr>
      <w:r w:rsidRPr="00CA61E6">
        <w:t xml:space="preserve">Salmas, C.E., Giannakas, A.E., Baikousi, M., Leontiou, A., Siasou, Z., Karakassides, M.A. (2021b). Development of Poly(L-Lactic Acid)/Chitosan/Basil Oil Active Packaging Films via a Melt-Extrusion Process Using Novel Chitosan/Basil Oil Blends. </w:t>
      </w:r>
      <w:r w:rsidRPr="00CA61E6">
        <w:rPr>
          <w:i/>
          <w:iCs/>
        </w:rPr>
        <w:t>Processes</w:t>
      </w:r>
      <w:r w:rsidRPr="00CA61E6">
        <w:t xml:space="preserve">, </w:t>
      </w:r>
      <w:r w:rsidRPr="00CA61E6">
        <w:rPr>
          <w:i/>
          <w:iCs/>
        </w:rPr>
        <w:t>9</w:t>
      </w:r>
      <w:r w:rsidRPr="00CA61E6">
        <w:t>(1), 88. https://doi.org/10.3390/pr9010088</w:t>
      </w:r>
    </w:p>
    <w:p w14:paraId="03FB4003" w14:textId="23182631" w:rsidR="00A94214" w:rsidRPr="00CA61E6" w:rsidRDefault="00A94214" w:rsidP="00C373F0">
      <w:pPr>
        <w:pStyle w:val="Rlit"/>
        <w:jc w:val="left"/>
      </w:pPr>
      <w:r w:rsidRPr="00CA61E6">
        <w:t xml:space="preserve">Samadam, A., Vallepalli, R., Neeraj Kumar, K., Sreekanth, M., Raman Goud, R. (2022). Mechanical properties evaluation and behaviour of cellulose-HDPE composite. </w:t>
      </w:r>
      <w:r w:rsidRPr="00CA61E6">
        <w:rPr>
          <w:i/>
          <w:iCs/>
        </w:rPr>
        <w:t>Materials Today: Proceedings</w:t>
      </w:r>
      <w:r w:rsidRPr="00CA61E6">
        <w:t xml:space="preserve">, </w:t>
      </w:r>
      <w:r w:rsidRPr="00CA61E6">
        <w:rPr>
          <w:i/>
          <w:iCs/>
        </w:rPr>
        <w:t>62</w:t>
      </w:r>
      <w:r w:rsidRPr="00CA61E6">
        <w:t>, 3405</w:t>
      </w:r>
      <w:r w:rsidR="00C373F0">
        <w:t>-</w:t>
      </w:r>
      <w:r w:rsidRPr="00CA61E6">
        <w:t>3410. https://doi.org/10.1016/j.matpr.2022.04.271</w:t>
      </w:r>
    </w:p>
    <w:p w14:paraId="58D373E7" w14:textId="0D176BFE" w:rsidR="00A94214" w:rsidRPr="00CA61E6" w:rsidRDefault="00A94214" w:rsidP="00C373F0">
      <w:pPr>
        <w:pStyle w:val="Rlit"/>
        <w:jc w:val="left"/>
      </w:pPr>
      <w:r w:rsidRPr="00862686">
        <w:rPr>
          <w:lang w:val="pl-PL"/>
        </w:rPr>
        <w:t xml:space="preserve">Samadhiya, K., Sangtani, R., Nogueira, R., Bala, K. (2022). </w:t>
      </w:r>
      <w:r w:rsidRPr="00CA61E6">
        <w:t xml:space="preserve">Insightful Advancement and Opportunities for Microbial Bioplastic Production. </w:t>
      </w:r>
      <w:r w:rsidRPr="00CA61E6">
        <w:rPr>
          <w:i/>
          <w:iCs/>
        </w:rPr>
        <w:t>Frontiers in Microbiology</w:t>
      </w:r>
      <w:r w:rsidRPr="00CA61E6">
        <w:t xml:space="preserve">, </w:t>
      </w:r>
      <w:r w:rsidRPr="00CA61E6">
        <w:rPr>
          <w:i/>
          <w:iCs/>
        </w:rPr>
        <w:t>12</w:t>
      </w:r>
      <w:r w:rsidRPr="00CA61E6">
        <w:t>. Retrieved from https://www.frontiersin.org/articles/10.3389/fmicb.2021.674864</w:t>
      </w:r>
    </w:p>
    <w:p w14:paraId="43124354" w14:textId="47BCDFD7" w:rsidR="00A94214" w:rsidRPr="00CA61E6" w:rsidRDefault="00A94214" w:rsidP="00DD4B79">
      <w:pPr>
        <w:pStyle w:val="Rlit"/>
      </w:pPr>
      <w:r w:rsidRPr="00862686">
        <w:rPr>
          <w:lang w:val="pl-PL"/>
        </w:rPr>
        <w:t xml:space="preserve">Samaniego, A.J., Espiritu, R. (2022). </w:t>
      </w:r>
      <w:r w:rsidRPr="00CA61E6">
        <w:t xml:space="preserve">Prospects on utilization of biopolymer materials for ion exchange membranes in fuel cells. </w:t>
      </w:r>
      <w:r w:rsidRPr="00CA61E6">
        <w:rPr>
          <w:i/>
          <w:iCs/>
        </w:rPr>
        <w:t>Green Chemistry Letters and Reviews</w:t>
      </w:r>
      <w:r w:rsidRPr="00CA61E6">
        <w:t xml:space="preserve">, </w:t>
      </w:r>
      <w:r w:rsidRPr="00CA61E6">
        <w:rPr>
          <w:i/>
          <w:iCs/>
        </w:rPr>
        <w:t>15</w:t>
      </w:r>
      <w:r w:rsidRPr="00CA61E6">
        <w:t>(1), 253</w:t>
      </w:r>
      <w:r w:rsidR="00C373F0">
        <w:t>-</w:t>
      </w:r>
      <w:r w:rsidRPr="00CA61E6">
        <w:t>275. https://doi.org/10.1080/17518253.2022.2040599</w:t>
      </w:r>
    </w:p>
    <w:p w14:paraId="2EADC243" w14:textId="33E41FF6" w:rsidR="00A94214" w:rsidRPr="00CA61E6" w:rsidRDefault="00A94214" w:rsidP="00DD4B79">
      <w:pPr>
        <w:pStyle w:val="Rlit"/>
      </w:pPr>
      <w:r w:rsidRPr="00CA61E6">
        <w:t xml:space="preserve">Scalera, F., Monteduro, A.G., Maruccio, G., Blasi, L., Gervaso, F., Mazzotta, E., … Piccirillo, C. (2021). Sustainable chitosan-based electrical responsive scaffolds for tissue engineering applications. </w:t>
      </w:r>
      <w:r w:rsidRPr="00CA61E6">
        <w:rPr>
          <w:i/>
          <w:iCs/>
        </w:rPr>
        <w:t>Sustainable Materials and Technologies</w:t>
      </w:r>
      <w:r w:rsidRPr="00CA61E6">
        <w:t xml:space="preserve">, </w:t>
      </w:r>
      <w:r w:rsidRPr="00CA61E6">
        <w:rPr>
          <w:i/>
          <w:iCs/>
        </w:rPr>
        <w:t>28</w:t>
      </w:r>
      <w:r w:rsidRPr="00CA61E6">
        <w:t>, e00260. https://doi.org/10.1016/j.susmat.2021.e00260</w:t>
      </w:r>
    </w:p>
    <w:p w14:paraId="5B024886" w14:textId="245C76D0" w:rsidR="00A94214" w:rsidRPr="00CA61E6" w:rsidRDefault="00A94214" w:rsidP="00DD4B79">
      <w:pPr>
        <w:pStyle w:val="Rlit"/>
      </w:pPr>
      <w:r w:rsidRPr="00CA61E6">
        <w:t xml:space="preserve">Shang, H., Xu, K., Li, X., Lu, S., Ke, L., Yang, H.-R., … Shen, B. (2022). UV-protective and high-transparency poly(lactic acid) biocomposites for ecofriendly packaging of perishable fruits. </w:t>
      </w:r>
      <w:r w:rsidRPr="00CA61E6">
        <w:rPr>
          <w:i/>
          <w:iCs/>
        </w:rPr>
        <w:t>International Journal of Biological Macromolecules</w:t>
      </w:r>
      <w:r w:rsidRPr="00CA61E6">
        <w:t xml:space="preserve">, </w:t>
      </w:r>
      <w:r w:rsidRPr="00CA61E6">
        <w:rPr>
          <w:i/>
          <w:iCs/>
        </w:rPr>
        <w:t>222</w:t>
      </w:r>
      <w:r w:rsidRPr="00CA61E6">
        <w:t>, 927</w:t>
      </w:r>
      <w:r w:rsidR="00C373F0">
        <w:t>-</w:t>
      </w:r>
      <w:r w:rsidRPr="00CA61E6">
        <w:t>937. https://doi.org/10.1016/j.ijbiomac.2022.09.219</w:t>
      </w:r>
    </w:p>
    <w:p w14:paraId="01A521C3" w14:textId="0679B34B" w:rsidR="00A94214" w:rsidRPr="00CA61E6" w:rsidRDefault="00A94214" w:rsidP="00DD4B79">
      <w:pPr>
        <w:pStyle w:val="Rlit"/>
      </w:pPr>
      <w:r w:rsidRPr="00CA61E6">
        <w:t xml:space="preserve">Siracusa, V., Blanco, I. (2020). Bio-Polyethylene (Bio-PE), Bio-Polypropylene (Bio-PP) and Bio-Poly(ethylene terephthalate) (Bio-PET): Recent Developments in Bio-Based Polymers Analogous to Petroleum-Derived Ones for Packaging and Engineering Applications. </w:t>
      </w:r>
      <w:r w:rsidRPr="00CA61E6">
        <w:rPr>
          <w:i/>
          <w:iCs/>
        </w:rPr>
        <w:t>Polymers</w:t>
      </w:r>
      <w:r w:rsidRPr="00CA61E6">
        <w:t xml:space="preserve">, </w:t>
      </w:r>
      <w:r w:rsidRPr="00CA61E6">
        <w:rPr>
          <w:i/>
          <w:iCs/>
        </w:rPr>
        <w:t>12</w:t>
      </w:r>
      <w:r w:rsidRPr="00CA61E6">
        <w:t>(8), 1641. https://doi.org/10.3390/polym12081641</w:t>
      </w:r>
    </w:p>
    <w:p w14:paraId="370CEA97" w14:textId="03841DE4" w:rsidR="00A94214" w:rsidRPr="00CA61E6" w:rsidRDefault="00A94214" w:rsidP="00DD4B79">
      <w:pPr>
        <w:pStyle w:val="Rlit"/>
      </w:pPr>
      <w:r w:rsidRPr="00CA61E6">
        <w:t>Spiridon, I., Anghel, N.C., Darie-Nita, R.N., Iwańczuk, A., Ursu, R</w:t>
      </w:r>
      <w:r w:rsidR="00C373F0">
        <w:t>.</w:t>
      </w:r>
      <w:r w:rsidRPr="00CA61E6">
        <w:t xml:space="preserve">G., Spiridon, I.A. (2020). New composites based on starch/Ecoflex®/biomass wastes: Mechanical, thermal, morphological and antimicrobial properties. </w:t>
      </w:r>
      <w:r w:rsidRPr="00CA61E6">
        <w:rPr>
          <w:i/>
          <w:iCs/>
        </w:rPr>
        <w:t>International Journal of Biological Macromolecules</w:t>
      </w:r>
      <w:r w:rsidRPr="00CA61E6">
        <w:t xml:space="preserve">, </w:t>
      </w:r>
      <w:r w:rsidRPr="00CA61E6">
        <w:rPr>
          <w:i/>
          <w:iCs/>
        </w:rPr>
        <w:t>156</w:t>
      </w:r>
      <w:r w:rsidRPr="00CA61E6">
        <w:t>, 1435</w:t>
      </w:r>
      <w:r w:rsidR="00C373F0">
        <w:t>-</w:t>
      </w:r>
      <w:r w:rsidRPr="00CA61E6">
        <w:t>1444. https://doi.org/10.1016/j.ijbiomac.2019.11.185</w:t>
      </w:r>
    </w:p>
    <w:p w14:paraId="059077E7" w14:textId="7E7B722A" w:rsidR="00A94214" w:rsidRPr="00CA61E6" w:rsidRDefault="00A94214" w:rsidP="00DD4B79">
      <w:pPr>
        <w:pStyle w:val="Rlit"/>
      </w:pPr>
      <w:r w:rsidRPr="00862686">
        <w:rPr>
          <w:lang w:val="pl-PL"/>
        </w:rPr>
        <w:lastRenderedPageBreak/>
        <w:t xml:space="preserve">Swetha, T.A., Bora, A., Mohanrasu, K., Balaji, P., Raja, R., Ponnuchamy, K., … </w:t>
      </w:r>
      <w:r w:rsidRPr="00CA61E6">
        <w:t xml:space="preserve">Arun, A. (2023). A comprehensive review on polylactic acid (PLA) – Synthesis, processing and application in food packaging. </w:t>
      </w:r>
      <w:r w:rsidRPr="00CA61E6">
        <w:rPr>
          <w:i/>
          <w:iCs/>
        </w:rPr>
        <w:t>International Journal of Biological Macromolecules</w:t>
      </w:r>
      <w:r w:rsidRPr="00CA61E6">
        <w:t xml:space="preserve">, </w:t>
      </w:r>
      <w:r w:rsidRPr="00CA61E6">
        <w:rPr>
          <w:i/>
          <w:iCs/>
        </w:rPr>
        <w:t>234</w:t>
      </w:r>
      <w:r w:rsidRPr="00CA61E6">
        <w:t>, 123715. https://doi.org/10.1016/j.ijbiomac.2023.123715</w:t>
      </w:r>
    </w:p>
    <w:p w14:paraId="12549E14" w14:textId="60D7BA41" w:rsidR="00A94214" w:rsidRPr="00CA61E6" w:rsidRDefault="00A94214" w:rsidP="008D1CB6">
      <w:pPr>
        <w:pStyle w:val="Rlit"/>
        <w:jc w:val="left"/>
      </w:pPr>
      <w:r w:rsidRPr="00CA61E6">
        <w:t xml:space="preserve">Tábi, T., Ageyeva, T., Kovács, J.G. (2022). The influence of nucleating agents, plasticizers, and molding conditions on the properties of injection molded PLA products. </w:t>
      </w:r>
      <w:r w:rsidRPr="00CA61E6">
        <w:rPr>
          <w:i/>
          <w:iCs/>
        </w:rPr>
        <w:t>Materials Today Communications</w:t>
      </w:r>
      <w:r w:rsidRPr="00CA61E6">
        <w:t xml:space="preserve">, </w:t>
      </w:r>
      <w:r w:rsidRPr="00CA61E6">
        <w:rPr>
          <w:i/>
          <w:iCs/>
        </w:rPr>
        <w:t>32</w:t>
      </w:r>
      <w:r w:rsidRPr="00CA61E6">
        <w:t>, 103936. https://doi.org/10.1016/j.mtcomm.2022.103936</w:t>
      </w:r>
    </w:p>
    <w:p w14:paraId="534131D7" w14:textId="4D169D06" w:rsidR="00A94214" w:rsidRPr="00CA61E6" w:rsidRDefault="00A94214" w:rsidP="00DD4B79">
      <w:pPr>
        <w:pStyle w:val="Rlit"/>
      </w:pPr>
      <w:r w:rsidRPr="00CA61E6">
        <w:t xml:space="preserve">Wang, Y., Zhong, Y., Shi, Q., Guo, S. (2021). Study of the Preparation and Properties of TPS/PBSA/PLA Biodegradable Composites. </w:t>
      </w:r>
      <w:r w:rsidRPr="00CA61E6">
        <w:rPr>
          <w:i/>
          <w:iCs/>
        </w:rPr>
        <w:t>Journal of Composites Science</w:t>
      </w:r>
      <w:r w:rsidRPr="00CA61E6">
        <w:t xml:space="preserve">, </w:t>
      </w:r>
      <w:r w:rsidRPr="00CA61E6">
        <w:rPr>
          <w:i/>
          <w:iCs/>
        </w:rPr>
        <w:t>5</w:t>
      </w:r>
      <w:r w:rsidRPr="00CA61E6">
        <w:t>(2), 48. https://doi.org/10.3390/jcs5020048</w:t>
      </w:r>
    </w:p>
    <w:p w14:paraId="0721F760" w14:textId="62D17D65" w:rsidR="00A94214" w:rsidRPr="00CA61E6" w:rsidRDefault="00A94214" w:rsidP="00C373F0">
      <w:pPr>
        <w:pStyle w:val="Rlit"/>
        <w:jc w:val="left"/>
      </w:pPr>
      <w:r w:rsidRPr="00CA61E6">
        <w:t xml:space="preserve">Wang, Y.-J., Liu, W., Sun, Z. (2004). Effects of glycerol and PE-g-MA on morphology, thermal and tensile properties of LDPE and rice starch blends. </w:t>
      </w:r>
      <w:r w:rsidRPr="00CA61E6">
        <w:rPr>
          <w:i/>
          <w:iCs/>
        </w:rPr>
        <w:t>Journal of Applied Polymer Science</w:t>
      </w:r>
      <w:r w:rsidRPr="00CA61E6">
        <w:t xml:space="preserve">, </w:t>
      </w:r>
      <w:r w:rsidRPr="00CA61E6">
        <w:rPr>
          <w:i/>
          <w:iCs/>
        </w:rPr>
        <w:t>92</w:t>
      </w:r>
      <w:r w:rsidRPr="00CA61E6">
        <w:t>(1), 344</w:t>
      </w:r>
      <w:r w:rsidR="00C373F0">
        <w:t>-</w:t>
      </w:r>
      <w:r w:rsidRPr="00CA61E6">
        <w:t>350. https://doi.org/10.1002/app.20015</w:t>
      </w:r>
    </w:p>
    <w:p w14:paraId="3D1BD16D" w14:textId="19C46DC6" w:rsidR="00A94214" w:rsidRPr="00CA61E6" w:rsidRDefault="00A94214" w:rsidP="00C373F0">
      <w:pPr>
        <w:pStyle w:val="Rlit"/>
        <w:jc w:val="left"/>
      </w:pPr>
      <w:r w:rsidRPr="00CA61E6">
        <w:t xml:space="preserve">Wróblewska-Krepsztul, J., Rydzkowski, T., Borowski, G., Szczypiński, M., Klepka, T., Thakur, V.K. (2018). Recent progress in biodegradable polymers and nanocomposite-based packaging materials for sustainable environment. </w:t>
      </w:r>
      <w:r w:rsidRPr="00CA61E6">
        <w:rPr>
          <w:i/>
          <w:iCs/>
        </w:rPr>
        <w:t>International Journal of Polymer Analysis and Characterization</w:t>
      </w:r>
      <w:r w:rsidRPr="00CA61E6">
        <w:t xml:space="preserve">, </w:t>
      </w:r>
      <w:r w:rsidRPr="00CA61E6">
        <w:rPr>
          <w:i/>
          <w:iCs/>
        </w:rPr>
        <w:t>23</w:t>
      </w:r>
      <w:r w:rsidRPr="00CA61E6">
        <w:t>(4), 383–395. https://doi.org/10.1080/1023666X.2018.1455382</w:t>
      </w:r>
    </w:p>
    <w:p w14:paraId="6F3E1B3C" w14:textId="345565E4" w:rsidR="00A94214" w:rsidRPr="00CA61E6" w:rsidRDefault="00A94214" w:rsidP="00DD4B79">
      <w:pPr>
        <w:pStyle w:val="Rlit"/>
      </w:pPr>
      <w:r w:rsidRPr="00862686">
        <w:rPr>
          <w:lang w:val="pl-PL"/>
        </w:rPr>
        <w:t xml:space="preserve">Wu, J., Hu, T., Wang, H., Zong, M., Wu, H., Wen, P. (2022). </w:t>
      </w:r>
      <w:r w:rsidRPr="00CA61E6">
        <w:t xml:space="preserve">Electrospinning of PLA Nanofibers: Recent Advances and Its Potential Application for Food Packaging. </w:t>
      </w:r>
      <w:r w:rsidRPr="00CA61E6">
        <w:rPr>
          <w:i/>
          <w:iCs/>
        </w:rPr>
        <w:t>Journal of Agricultural and Food Chemistry</w:t>
      </w:r>
      <w:r w:rsidRPr="00CA61E6">
        <w:t xml:space="preserve">, </w:t>
      </w:r>
      <w:r w:rsidRPr="00CA61E6">
        <w:rPr>
          <w:i/>
          <w:iCs/>
        </w:rPr>
        <w:t>70</w:t>
      </w:r>
      <w:r w:rsidRPr="00CA61E6">
        <w:t>(27), 8207</w:t>
      </w:r>
      <w:r w:rsidR="008D1CB6">
        <w:t>-</w:t>
      </w:r>
      <w:r w:rsidRPr="00CA61E6">
        <w:t>8221. https://doi.org/10.1021/acs.jafc.2c02611</w:t>
      </w:r>
    </w:p>
    <w:p w14:paraId="3CA7C86E" w14:textId="1FB415DB" w:rsidR="00A94214" w:rsidRPr="00CA61E6" w:rsidRDefault="00A94214" w:rsidP="00DD4B79">
      <w:pPr>
        <w:pStyle w:val="Rlit"/>
      </w:pPr>
      <w:r w:rsidRPr="00CA61E6">
        <w:t xml:space="preserve">Xue, C., Wilson, L.D. (2021). An Overview of the Design of Chitosan-Based Fiber Composite Materials. </w:t>
      </w:r>
      <w:r w:rsidRPr="00CA61E6">
        <w:rPr>
          <w:i/>
          <w:iCs/>
        </w:rPr>
        <w:t>Journal of Composites Science</w:t>
      </w:r>
      <w:r w:rsidRPr="00CA61E6">
        <w:t xml:space="preserve">, </w:t>
      </w:r>
      <w:r w:rsidRPr="00CA61E6">
        <w:rPr>
          <w:i/>
          <w:iCs/>
        </w:rPr>
        <w:t>5</w:t>
      </w:r>
      <w:r w:rsidRPr="00CA61E6">
        <w:t>(6), 160. https://doi.org/10.3390/jcs5060160</w:t>
      </w:r>
    </w:p>
    <w:p w14:paraId="0BC0F2B7" w14:textId="12968461" w:rsidR="00A94214" w:rsidRPr="00CA61E6" w:rsidRDefault="00A94214" w:rsidP="00DD4B79">
      <w:pPr>
        <w:pStyle w:val="Rlit"/>
      </w:pPr>
      <w:r w:rsidRPr="00CA61E6">
        <w:t xml:space="preserve">Yahya, E.B., Jummaat, F., Amirul, A.A., Adnan, A.S., Olaiya, N.G., Abdullah, C.K., … Khalil, H.P.S.A. (2020). A Review on Revolutionary Natural Biopolymer-Based Aerogels for Antibacterial Delivery. </w:t>
      </w:r>
      <w:r w:rsidRPr="00CA61E6">
        <w:rPr>
          <w:i/>
          <w:iCs/>
        </w:rPr>
        <w:t>Antibiotics</w:t>
      </w:r>
      <w:r w:rsidRPr="00CA61E6">
        <w:t xml:space="preserve">, </w:t>
      </w:r>
      <w:r w:rsidRPr="00CA61E6">
        <w:rPr>
          <w:i/>
          <w:iCs/>
        </w:rPr>
        <w:t>9</w:t>
      </w:r>
      <w:r w:rsidRPr="00CA61E6">
        <w:t>(10), 648. https://doi.org/10.3390/antibiotics9100648</w:t>
      </w:r>
    </w:p>
    <w:p w14:paraId="042C064A" w14:textId="31E12122" w:rsidR="00A94214" w:rsidRPr="00CA61E6" w:rsidRDefault="00A94214" w:rsidP="00DD4B79">
      <w:pPr>
        <w:pStyle w:val="Rlit"/>
      </w:pPr>
      <w:r w:rsidRPr="00CA61E6">
        <w:t xml:space="preserve">Yang, S., Ma, H., Chen, Y., Sun, M., Liu, H., Zhou, X. (2023). Optimization of processing parameters in poly(lactic acid)-reinforced acetylated starch composite films by response surface methodology. </w:t>
      </w:r>
      <w:r w:rsidRPr="00CA61E6">
        <w:rPr>
          <w:i/>
          <w:iCs/>
        </w:rPr>
        <w:t>Iranian Polymer Journal</w:t>
      </w:r>
      <w:r w:rsidRPr="00CA61E6">
        <w:t xml:space="preserve">, </w:t>
      </w:r>
      <w:r w:rsidRPr="00CA61E6">
        <w:rPr>
          <w:i/>
          <w:iCs/>
        </w:rPr>
        <w:t>32</w:t>
      </w:r>
      <w:r w:rsidRPr="00CA61E6">
        <w:t>(3), 251</w:t>
      </w:r>
      <w:r w:rsidR="00870952">
        <w:t>-</w:t>
      </w:r>
      <w:r w:rsidRPr="00CA61E6">
        <w:t>261. https://doi.org/10.1007/s13726-022-01113-0</w:t>
      </w:r>
    </w:p>
    <w:p w14:paraId="27F9F404" w14:textId="77777777" w:rsidR="00A94214" w:rsidRPr="00CA61E6" w:rsidRDefault="00A94214" w:rsidP="00DD4B79">
      <w:pPr>
        <w:pStyle w:val="Rlit"/>
      </w:pPr>
      <w:r w:rsidRPr="00CA61E6">
        <w:t xml:space="preserve">Yu, T.-Y., Tseng, Y.-K., Lin, T.-H., Wang, T.-C., Tseng, Y.-H., Chang, Y.-H., … Su, W.-F. (2022). Effect of cellulose compositions and fabrication methods on mechanical properties of polyurethane-cellulose composites. </w:t>
      </w:r>
      <w:r w:rsidRPr="00CA61E6">
        <w:rPr>
          <w:i/>
          <w:iCs/>
        </w:rPr>
        <w:t>Carbohydrate Polymers</w:t>
      </w:r>
      <w:r w:rsidRPr="00CA61E6">
        <w:t xml:space="preserve">, </w:t>
      </w:r>
      <w:r w:rsidRPr="00CA61E6">
        <w:rPr>
          <w:i/>
          <w:iCs/>
        </w:rPr>
        <w:t>291</w:t>
      </w:r>
      <w:r w:rsidRPr="00CA61E6">
        <w:t>, 119549. https://doi.org/10.1016/j.carbpol.2022.119549</w:t>
      </w:r>
    </w:p>
    <w:p w14:paraId="3B12FA98" w14:textId="167FF52D" w:rsidR="00A94214" w:rsidRPr="00CA61E6" w:rsidRDefault="00A94214" w:rsidP="00DD4B79">
      <w:pPr>
        <w:pStyle w:val="Rlit"/>
      </w:pPr>
      <w:r w:rsidRPr="00CA61E6">
        <w:t xml:space="preserve">Zhang, Y., Xu, X. (2022). Predicting mechanical performance of starch-based foam materials. </w:t>
      </w:r>
      <w:r w:rsidRPr="00CA61E6">
        <w:rPr>
          <w:i/>
          <w:iCs/>
        </w:rPr>
        <w:t>Journal of Cellular Plastics</w:t>
      </w:r>
      <w:r w:rsidRPr="00CA61E6">
        <w:t xml:space="preserve">, </w:t>
      </w:r>
      <w:r w:rsidRPr="00CA61E6">
        <w:rPr>
          <w:i/>
          <w:iCs/>
        </w:rPr>
        <w:t>58</w:t>
      </w:r>
      <w:r w:rsidRPr="00CA61E6">
        <w:t>(3), 505</w:t>
      </w:r>
      <w:r w:rsidR="00870952">
        <w:t>-</w:t>
      </w:r>
      <w:r w:rsidRPr="00CA61E6">
        <w:t>514. https://doi.org/10.1177/0021955X211062638</w:t>
      </w:r>
    </w:p>
    <w:p w14:paraId="62247B73" w14:textId="444358D4" w:rsidR="00A94214" w:rsidRPr="00CA61E6" w:rsidRDefault="00A94214" w:rsidP="00DD4B79">
      <w:pPr>
        <w:pStyle w:val="Rlit"/>
      </w:pPr>
      <w:r w:rsidRPr="00CA61E6">
        <w:t xml:space="preserve">Zhao, X., Liu, J., Li, J., Liang, X., Zhou, W., Peng, S. (2022). Strategies and techniques for improving heat resistance and mechanical performances of poly(lactic acid) (PLA) biodegradable materials. </w:t>
      </w:r>
      <w:r w:rsidRPr="00CA61E6">
        <w:rPr>
          <w:i/>
          <w:iCs/>
        </w:rPr>
        <w:t>International Journal of Biological Macromolecules</w:t>
      </w:r>
      <w:r w:rsidRPr="00CA61E6">
        <w:t xml:space="preserve">, </w:t>
      </w:r>
      <w:r w:rsidRPr="00CA61E6">
        <w:rPr>
          <w:i/>
          <w:iCs/>
        </w:rPr>
        <w:t>218</w:t>
      </w:r>
      <w:r w:rsidRPr="00CA61E6">
        <w:t>, 115</w:t>
      </w:r>
      <w:r w:rsidR="00870952">
        <w:t>-</w:t>
      </w:r>
      <w:r w:rsidRPr="00CA61E6">
        <w:t>134. https://doi.org/10.1016/j.ijbiomac.2022.07.091</w:t>
      </w:r>
    </w:p>
    <w:p w14:paraId="2CA0C9A3" w14:textId="08D299D6" w:rsidR="00A94214" w:rsidRPr="00CA61E6" w:rsidRDefault="00A94214" w:rsidP="00DD4B79">
      <w:pPr>
        <w:pStyle w:val="Rlit"/>
      </w:pPr>
      <w:r w:rsidRPr="00CA61E6">
        <w:t xml:space="preserve">Zhou, C., Wu, M., Sun, D., Wei, W., Yu, H., Zhang, T. (2022). Twin-Screw Extrusion of Oat: Evolutions of Rheological Behavior, Thermal Properties and Structures of Extruded Oat in Different Extrusion Zones. </w:t>
      </w:r>
      <w:r w:rsidRPr="00CA61E6">
        <w:rPr>
          <w:i/>
          <w:iCs/>
        </w:rPr>
        <w:t>Foods</w:t>
      </w:r>
      <w:r w:rsidRPr="00CA61E6">
        <w:t xml:space="preserve">, </w:t>
      </w:r>
      <w:r w:rsidRPr="00CA61E6">
        <w:rPr>
          <w:i/>
          <w:iCs/>
        </w:rPr>
        <w:t>11</w:t>
      </w:r>
      <w:r w:rsidRPr="00CA61E6">
        <w:t>(15), 2206. https://doi.org/10.3390/foods11152206</w:t>
      </w:r>
    </w:p>
    <w:p w14:paraId="2F644A68" w14:textId="31F6A4B6" w:rsidR="00A94214" w:rsidRPr="00CA61E6" w:rsidRDefault="00A94214" w:rsidP="00DD4B79">
      <w:pPr>
        <w:pStyle w:val="Rlit"/>
      </w:pPr>
      <w:r w:rsidRPr="00CA61E6">
        <w:t xml:space="preserve">Zhou, L., Ke, K., Yang, M.-B., Yang, W. (2021). Recent progress on chemical modification of cellulose for high mechanical-performance Poly(lactic acid)/Cellulose composite: A review. </w:t>
      </w:r>
      <w:r w:rsidRPr="00CA61E6">
        <w:rPr>
          <w:i/>
          <w:iCs/>
        </w:rPr>
        <w:t>Composites Communications</w:t>
      </w:r>
      <w:r w:rsidRPr="00CA61E6">
        <w:t xml:space="preserve">, </w:t>
      </w:r>
      <w:r w:rsidRPr="00CA61E6">
        <w:rPr>
          <w:i/>
          <w:iCs/>
        </w:rPr>
        <w:t>23</w:t>
      </w:r>
      <w:r w:rsidRPr="00CA61E6">
        <w:t>, 100548. https://doi.org/10.1016/j.coco.2020.100548</w:t>
      </w:r>
    </w:p>
    <w:p w14:paraId="3587499B" w14:textId="1928460D" w:rsidR="00A94214" w:rsidRPr="00CA61E6" w:rsidRDefault="00A94214" w:rsidP="00DD4B79">
      <w:pPr>
        <w:pStyle w:val="Rlit"/>
      </w:pPr>
      <w:r w:rsidRPr="00CA61E6">
        <w:t xml:space="preserve">Zubair, M., Ferrari, R., Alagha, O., Mu’azu, N. D., Blaisi, N. I., Ateeq, I. S., Manzar, M. S. (2020). Microwave Foaming of Materials: An Emerging Field. </w:t>
      </w:r>
      <w:r w:rsidRPr="00CA61E6">
        <w:rPr>
          <w:i/>
          <w:iCs/>
        </w:rPr>
        <w:t>Polymers</w:t>
      </w:r>
      <w:r w:rsidRPr="00CA61E6">
        <w:t xml:space="preserve">, </w:t>
      </w:r>
      <w:r w:rsidRPr="00CA61E6">
        <w:rPr>
          <w:i/>
          <w:iCs/>
        </w:rPr>
        <w:t>12</w:t>
      </w:r>
      <w:r w:rsidRPr="00CA61E6">
        <w:t>(11), 2477. https://doi.org/10.3390/polym12112477</w:t>
      </w:r>
    </w:p>
    <w:p w14:paraId="1447BB7D" w14:textId="6BA0E265" w:rsidR="0024324A" w:rsidRPr="00CA61E6" w:rsidRDefault="008B005F" w:rsidP="00DD4B79">
      <w:pPr>
        <w:pStyle w:val="Rlit"/>
      </w:pPr>
      <w:r w:rsidRPr="00CA61E6">
        <w:fldChar w:fldCharType="end"/>
      </w:r>
    </w:p>
    <w:sectPr w:rsidR="0024324A" w:rsidRPr="00CA61E6" w:rsidSect="007171B8">
      <w:headerReference w:type="even" r:id="rId11"/>
      <w:headerReference w:type="default" r:id="rId12"/>
      <w:footerReference w:type="first" r:id="rId13"/>
      <w:pgSz w:w="11906" w:h="16838" w:code="9"/>
      <w:pgMar w:top="1134" w:right="1134" w:bottom="1134" w:left="1134" w:header="567" w:footer="567" w:gutter="0"/>
      <w:pgNumType w:start="12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CD6CE8" w14:textId="77777777" w:rsidR="009D47FF" w:rsidRDefault="009D47FF" w:rsidP="00273DC1">
      <w:pPr>
        <w:spacing w:after="0" w:line="240" w:lineRule="auto"/>
      </w:pPr>
      <w:r>
        <w:separator/>
      </w:r>
    </w:p>
  </w:endnote>
  <w:endnote w:type="continuationSeparator" w:id="0">
    <w:p w14:paraId="28BB4140" w14:textId="77777777" w:rsidR="009D47FF" w:rsidRDefault="009D47FF" w:rsidP="00273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haris SIL">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EE"/>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CE">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1384"/>
      <w:gridCol w:w="5387"/>
    </w:tblGrid>
    <w:tr w:rsidR="00273DC1" w:rsidRPr="000D42D8" w14:paraId="3E8F6B31" w14:textId="77777777" w:rsidTr="009E3449">
      <w:trPr>
        <w:trHeight w:val="198"/>
      </w:trPr>
      <w:tc>
        <w:tcPr>
          <w:tcW w:w="1384" w:type="dxa"/>
          <w:shd w:val="clear" w:color="auto" w:fill="auto"/>
          <w:vAlign w:val="center"/>
        </w:tcPr>
        <w:p w14:paraId="45384C66" w14:textId="201626EE" w:rsidR="00273DC1" w:rsidRPr="00273DC1" w:rsidRDefault="00273DC1" w:rsidP="00273DC1">
          <w:pPr>
            <w:spacing w:after="0" w:line="240" w:lineRule="auto"/>
            <w:ind w:left="-142"/>
            <w:rPr>
              <w:rFonts w:ascii="Times New Roman" w:hAnsi="Times New Roman" w:cs="Times New Roman"/>
            </w:rPr>
          </w:pPr>
          <w:bookmarkStart w:id="2" w:name="_Hlk104286226"/>
          <w:bookmarkStart w:id="3" w:name="_Hlk104286227"/>
          <w:r w:rsidRPr="00273DC1">
            <w:rPr>
              <w:rFonts w:ascii="Times New Roman" w:hAnsi="Times New Roman" w:cs="Times New Roman"/>
              <w:noProof/>
            </w:rPr>
            <w:drawing>
              <wp:inline distT="0" distB="0" distL="0" distR="0" wp14:anchorId="6A11BACD" wp14:editId="4D7F1A06">
                <wp:extent cx="688975" cy="237490"/>
                <wp:effectExtent l="0" t="0" r="0" b="0"/>
                <wp:docPr id="73223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237490"/>
                        </a:xfrm>
                        <a:prstGeom prst="rect">
                          <a:avLst/>
                        </a:prstGeom>
                        <a:noFill/>
                        <a:ln>
                          <a:noFill/>
                        </a:ln>
                      </pic:spPr>
                    </pic:pic>
                  </a:graphicData>
                </a:graphic>
              </wp:inline>
            </w:drawing>
          </w:r>
        </w:p>
      </w:tc>
      <w:tc>
        <w:tcPr>
          <w:tcW w:w="5387" w:type="dxa"/>
          <w:shd w:val="clear" w:color="auto" w:fill="auto"/>
          <w:vAlign w:val="center"/>
        </w:tcPr>
        <w:p w14:paraId="1BD7BD8C" w14:textId="77777777" w:rsidR="00273DC1" w:rsidRPr="00273DC1" w:rsidRDefault="00273DC1" w:rsidP="000B7BFA">
          <w:pPr>
            <w:suppressAutoHyphens/>
            <w:spacing w:after="0" w:line="240" w:lineRule="auto"/>
            <w:ind w:left="-74"/>
            <w:rPr>
              <w:rFonts w:ascii="Times New Roman" w:hAnsi="Times New Roman" w:cs="Times New Roman"/>
              <w:sz w:val="18"/>
              <w:szCs w:val="18"/>
              <w:lang w:val="en-GB"/>
            </w:rPr>
          </w:pPr>
          <w:r w:rsidRPr="00273DC1">
            <w:rPr>
              <w:rFonts w:ascii="Times New Roman" w:hAnsi="Times New Roman" w:cs="Times New Roman"/>
              <w:sz w:val="18"/>
              <w:szCs w:val="18"/>
              <w:lang w:val="en-GB"/>
            </w:rPr>
            <w:t>© 2023. Author(s). This work is licensed under a Creative Commons Attribution 4.0 International License (CC BY-SA)</w:t>
          </w:r>
        </w:p>
      </w:tc>
    </w:tr>
    <w:bookmarkEnd w:id="2"/>
    <w:bookmarkEnd w:id="3"/>
  </w:tbl>
  <w:p w14:paraId="1F100DA5" w14:textId="77777777" w:rsidR="00273DC1" w:rsidRPr="00273DC1" w:rsidRDefault="00273DC1" w:rsidP="00273DC1">
    <w:pPr>
      <w:pStyle w:val="Stopka"/>
      <w:rPr>
        <w:rFonts w:ascii="Times New Roman" w:hAnsi="Times New Roman" w:cs="Times New Roman"/>
        <w:sz w:val="8"/>
        <w:szCs w:val="8"/>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DB082B" w14:textId="77777777" w:rsidR="009D47FF" w:rsidRDefault="009D47FF" w:rsidP="00273DC1">
      <w:pPr>
        <w:spacing w:after="0" w:line="240" w:lineRule="auto"/>
      </w:pPr>
      <w:r>
        <w:separator/>
      </w:r>
    </w:p>
  </w:footnote>
  <w:footnote w:type="continuationSeparator" w:id="0">
    <w:p w14:paraId="5224078A" w14:textId="77777777" w:rsidR="009D47FF" w:rsidRDefault="009D47FF" w:rsidP="00273D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273DC1" w:rsidRPr="00CD19B2" w14:paraId="75CF1D92" w14:textId="77777777" w:rsidTr="009E3449">
      <w:trPr>
        <w:trHeight w:hRule="exact" w:val="284"/>
      </w:trPr>
      <w:tc>
        <w:tcPr>
          <w:tcW w:w="397" w:type="dxa"/>
          <w:shd w:val="clear" w:color="auto" w:fill="auto"/>
          <w:vAlign w:val="center"/>
        </w:tcPr>
        <w:p w14:paraId="6FC992A0" w14:textId="77777777" w:rsidR="00273DC1" w:rsidRPr="00911802" w:rsidRDefault="00273DC1" w:rsidP="00273DC1">
          <w:pPr>
            <w:pStyle w:val="Nagwek"/>
            <w:rPr>
              <w:rFonts w:ascii="Arial" w:hAnsi="Arial" w:cs="Arial"/>
              <w:i/>
              <w:sz w:val="20"/>
              <w:szCs w:val="18"/>
            </w:rPr>
          </w:pPr>
          <w:r w:rsidRPr="00911802">
            <w:rPr>
              <w:rFonts w:ascii="Arial" w:hAnsi="Arial" w:cs="Arial"/>
              <w:sz w:val="20"/>
              <w:szCs w:val="18"/>
            </w:rPr>
            <w:fldChar w:fldCharType="begin"/>
          </w:r>
          <w:r w:rsidRPr="00911802">
            <w:rPr>
              <w:rFonts w:ascii="Arial" w:hAnsi="Arial" w:cs="Arial"/>
              <w:sz w:val="20"/>
              <w:szCs w:val="18"/>
            </w:rPr>
            <w:instrText xml:space="preserve"> PAGE   \* MERGEFORMAT </w:instrText>
          </w:r>
          <w:r w:rsidRPr="00911802">
            <w:rPr>
              <w:rFonts w:ascii="Arial" w:hAnsi="Arial" w:cs="Arial"/>
              <w:sz w:val="20"/>
              <w:szCs w:val="18"/>
            </w:rPr>
            <w:fldChar w:fldCharType="separate"/>
          </w:r>
          <w:r>
            <w:rPr>
              <w:rFonts w:ascii="Arial" w:hAnsi="Arial" w:cs="Arial"/>
              <w:sz w:val="20"/>
              <w:szCs w:val="18"/>
            </w:rPr>
            <w:t>2</w:t>
          </w:r>
          <w:r w:rsidRPr="00911802">
            <w:rPr>
              <w:rFonts w:ascii="Arial" w:hAnsi="Arial" w:cs="Arial"/>
              <w:sz w:val="20"/>
              <w:szCs w:val="18"/>
            </w:rPr>
            <w:fldChar w:fldCharType="end"/>
          </w:r>
        </w:p>
      </w:tc>
      <w:tc>
        <w:tcPr>
          <w:tcW w:w="9242" w:type="dxa"/>
          <w:shd w:val="clear" w:color="auto" w:fill="auto"/>
          <w:vAlign w:val="center"/>
        </w:tcPr>
        <w:p w14:paraId="230AF113" w14:textId="53A2381D" w:rsidR="00273DC1" w:rsidRPr="000A241A" w:rsidRDefault="00273DC1" w:rsidP="00273DC1">
          <w:pPr>
            <w:pStyle w:val="Nagwek"/>
            <w:jc w:val="center"/>
            <w:rPr>
              <w:rFonts w:ascii="Arial" w:hAnsi="Arial" w:cs="Arial"/>
              <w:i/>
              <w:sz w:val="20"/>
              <w:szCs w:val="18"/>
            </w:rPr>
          </w:pPr>
          <w:r w:rsidRPr="00273DC1">
            <w:rPr>
              <w:rFonts w:ascii="Arial" w:hAnsi="Arial" w:cs="Arial"/>
              <w:i/>
              <w:sz w:val="20"/>
              <w:szCs w:val="18"/>
            </w:rPr>
            <w:t>Stanisław Frąckowiak</w:t>
          </w:r>
        </w:p>
      </w:tc>
    </w:tr>
  </w:tbl>
  <w:p w14:paraId="25AE68AB" w14:textId="77777777" w:rsidR="00273DC1" w:rsidRPr="000A241A" w:rsidRDefault="00273DC1" w:rsidP="00273DC1">
    <w:pPr>
      <w:pStyle w:val="Nagwek"/>
      <w:rPr>
        <w:rFonts w:ascii="Arial" w:hAnsi="Arial" w:cs="Arial"/>
        <w:sz w:val="8"/>
        <w:szCs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273DC1" w:rsidRPr="00911802" w14:paraId="65370CD0" w14:textId="77777777" w:rsidTr="009E3449">
      <w:trPr>
        <w:trHeight w:hRule="exact" w:val="284"/>
        <w:jc w:val="right"/>
      </w:trPr>
      <w:tc>
        <w:tcPr>
          <w:tcW w:w="9243" w:type="dxa"/>
          <w:shd w:val="clear" w:color="auto" w:fill="auto"/>
          <w:vAlign w:val="center"/>
        </w:tcPr>
        <w:p w14:paraId="66D0C9D2" w14:textId="5897A2EF" w:rsidR="00273DC1" w:rsidRPr="005117CD" w:rsidRDefault="00273DC1" w:rsidP="00273DC1">
          <w:pPr>
            <w:pStyle w:val="Nagwek"/>
            <w:jc w:val="center"/>
            <w:rPr>
              <w:rFonts w:ascii="Arial" w:hAnsi="Arial" w:cs="Arial"/>
              <w:i/>
              <w:sz w:val="20"/>
              <w:szCs w:val="18"/>
              <w:lang w:val="en-GB"/>
            </w:rPr>
          </w:pPr>
          <w:r w:rsidRPr="00273DC1">
            <w:rPr>
              <w:rFonts w:ascii="Arial" w:hAnsi="Arial" w:cs="Arial"/>
              <w:i/>
              <w:sz w:val="20"/>
              <w:szCs w:val="18"/>
              <w:lang w:val="en-GB"/>
            </w:rPr>
            <w:t>Sustainable Approaches to Plastics</w:t>
          </w:r>
        </w:p>
      </w:tc>
      <w:tc>
        <w:tcPr>
          <w:tcW w:w="397" w:type="dxa"/>
          <w:shd w:val="clear" w:color="auto" w:fill="auto"/>
          <w:vAlign w:val="center"/>
        </w:tcPr>
        <w:p w14:paraId="72DB6177" w14:textId="77777777" w:rsidR="00273DC1" w:rsidRPr="00911802" w:rsidRDefault="00273DC1" w:rsidP="00273DC1">
          <w:pPr>
            <w:pStyle w:val="Nagwek"/>
            <w:jc w:val="right"/>
            <w:rPr>
              <w:rFonts w:ascii="Arial" w:hAnsi="Arial" w:cs="Arial"/>
              <w:i/>
              <w:sz w:val="20"/>
              <w:szCs w:val="18"/>
            </w:rPr>
          </w:pPr>
          <w:r w:rsidRPr="00911802">
            <w:rPr>
              <w:rFonts w:ascii="Arial" w:hAnsi="Arial" w:cs="Arial"/>
              <w:sz w:val="20"/>
              <w:szCs w:val="18"/>
            </w:rPr>
            <w:fldChar w:fldCharType="begin"/>
          </w:r>
          <w:r w:rsidRPr="00911802">
            <w:rPr>
              <w:rFonts w:ascii="Arial" w:hAnsi="Arial" w:cs="Arial"/>
              <w:sz w:val="20"/>
              <w:szCs w:val="18"/>
            </w:rPr>
            <w:instrText xml:space="preserve"> PAGE   \* MERGEFORMAT </w:instrText>
          </w:r>
          <w:r w:rsidRPr="00911802">
            <w:rPr>
              <w:rFonts w:ascii="Arial" w:hAnsi="Arial" w:cs="Arial"/>
              <w:sz w:val="20"/>
              <w:szCs w:val="18"/>
            </w:rPr>
            <w:fldChar w:fldCharType="separate"/>
          </w:r>
          <w:r>
            <w:rPr>
              <w:rFonts w:ascii="Arial" w:hAnsi="Arial" w:cs="Arial"/>
              <w:sz w:val="20"/>
              <w:szCs w:val="18"/>
            </w:rPr>
            <w:t>3</w:t>
          </w:r>
          <w:r w:rsidRPr="00911802">
            <w:rPr>
              <w:rFonts w:ascii="Arial" w:hAnsi="Arial" w:cs="Arial"/>
              <w:sz w:val="20"/>
              <w:szCs w:val="18"/>
            </w:rPr>
            <w:fldChar w:fldCharType="end"/>
          </w:r>
        </w:p>
      </w:tc>
    </w:tr>
  </w:tbl>
  <w:p w14:paraId="0BF367B3" w14:textId="77777777" w:rsidR="00273DC1" w:rsidRPr="00911802" w:rsidRDefault="00273DC1" w:rsidP="00273DC1">
    <w:pPr>
      <w:pStyle w:val="Nagwek"/>
      <w:rPr>
        <w:rFonts w:ascii="Arial" w:hAnsi="Arial" w:cs="Arial"/>
        <w:sz w:val="8"/>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B3F0C"/>
    <w:multiLevelType w:val="hybridMultilevel"/>
    <w:tmpl w:val="F29C0BAE"/>
    <w:lvl w:ilvl="0" w:tplc="0415000F">
      <w:start w:val="1"/>
      <w:numFmt w:val="decimal"/>
      <w:lvlText w:val="%1."/>
      <w:lvlJc w:val="left"/>
      <w:pPr>
        <w:ind w:left="720" w:hanging="360"/>
      </w:pPr>
      <w:rPr>
        <w:rFonts w:hint="default"/>
      </w:r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7B983CB9"/>
    <w:multiLevelType w:val="hybridMultilevel"/>
    <w:tmpl w:val="791A487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754887525">
    <w:abstractNumId w:val="0"/>
  </w:num>
  <w:num w:numId="2" w16cid:durableId="6463271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hideSpellingErrors/>
  <w:hideGrammaticalErrors/>
  <w:proofState w:spelling="clean"/>
  <w:defaultTabStop w:val="708"/>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M2NLE2MzAyMzQ1MzEyUdpeDU4uLM/DyQAsNaAOepEQMsAAAA"/>
  </w:docVars>
  <w:rsids>
    <w:rsidRoot w:val="002F40DF"/>
    <w:rsid w:val="00007F07"/>
    <w:rsid w:val="00036767"/>
    <w:rsid w:val="00037386"/>
    <w:rsid w:val="00060771"/>
    <w:rsid w:val="00080E3B"/>
    <w:rsid w:val="000A1E38"/>
    <w:rsid w:val="000B7BFA"/>
    <w:rsid w:val="000C3D87"/>
    <w:rsid w:val="000D3408"/>
    <w:rsid w:val="000D42D8"/>
    <w:rsid w:val="000D6E5A"/>
    <w:rsid w:val="000E6C23"/>
    <w:rsid w:val="000F44E1"/>
    <w:rsid w:val="000F58E1"/>
    <w:rsid w:val="00102422"/>
    <w:rsid w:val="00153933"/>
    <w:rsid w:val="00153E73"/>
    <w:rsid w:val="001551B6"/>
    <w:rsid w:val="001678AF"/>
    <w:rsid w:val="00191101"/>
    <w:rsid w:val="00192B77"/>
    <w:rsid w:val="001A7674"/>
    <w:rsid w:val="001E0DA3"/>
    <w:rsid w:val="001E4EBB"/>
    <w:rsid w:val="001E5DBE"/>
    <w:rsid w:val="00213781"/>
    <w:rsid w:val="00220318"/>
    <w:rsid w:val="0024324A"/>
    <w:rsid w:val="00266D2B"/>
    <w:rsid w:val="00273DC1"/>
    <w:rsid w:val="0027612A"/>
    <w:rsid w:val="00297E81"/>
    <w:rsid w:val="002A5111"/>
    <w:rsid w:val="002B265B"/>
    <w:rsid w:val="002B34C2"/>
    <w:rsid w:val="002C78F9"/>
    <w:rsid w:val="002F40DF"/>
    <w:rsid w:val="00313EA6"/>
    <w:rsid w:val="00314835"/>
    <w:rsid w:val="00316CE0"/>
    <w:rsid w:val="0032056A"/>
    <w:rsid w:val="003208EF"/>
    <w:rsid w:val="00341B8B"/>
    <w:rsid w:val="003543E9"/>
    <w:rsid w:val="00363A24"/>
    <w:rsid w:val="003810C4"/>
    <w:rsid w:val="00390F4E"/>
    <w:rsid w:val="00396E8A"/>
    <w:rsid w:val="003C0754"/>
    <w:rsid w:val="003D16E5"/>
    <w:rsid w:val="003E6778"/>
    <w:rsid w:val="003F0F83"/>
    <w:rsid w:val="003F2050"/>
    <w:rsid w:val="00410E2C"/>
    <w:rsid w:val="0043096E"/>
    <w:rsid w:val="00436FBD"/>
    <w:rsid w:val="004500A2"/>
    <w:rsid w:val="00450FDC"/>
    <w:rsid w:val="00461C59"/>
    <w:rsid w:val="004657BC"/>
    <w:rsid w:val="00480241"/>
    <w:rsid w:val="00483276"/>
    <w:rsid w:val="00484880"/>
    <w:rsid w:val="00485A40"/>
    <w:rsid w:val="00486B79"/>
    <w:rsid w:val="004A4069"/>
    <w:rsid w:val="004B5983"/>
    <w:rsid w:val="004C075E"/>
    <w:rsid w:val="004D044C"/>
    <w:rsid w:val="004D4334"/>
    <w:rsid w:val="00502548"/>
    <w:rsid w:val="005123AE"/>
    <w:rsid w:val="00540A39"/>
    <w:rsid w:val="00567DDA"/>
    <w:rsid w:val="00574E07"/>
    <w:rsid w:val="005774CE"/>
    <w:rsid w:val="00586C8C"/>
    <w:rsid w:val="005A57B6"/>
    <w:rsid w:val="005E2E3E"/>
    <w:rsid w:val="005E38E3"/>
    <w:rsid w:val="005E3AF6"/>
    <w:rsid w:val="0062713F"/>
    <w:rsid w:val="00642483"/>
    <w:rsid w:val="00662C61"/>
    <w:rsid w:val="006709FB"/>
    <w:rsid w:val="0068210B"/>
    <w:rsid w:val="00697BA0"/>
    <w:rsid w:val="006A0928"/>
    <w:rsid w:val="006B3807"/>
    <w:rsid w:val="006C74D2"/>
    <w:rsid w:val="006D555A"/>
    <w:rsid w:val="00712090"/>
    <w:rsid w:val="007171B8"/>
    <w:rsid w:val="00740F6E"/>
    <w:rsid w:val="007470A5"/>
    <w:rsid w:val="007524A7"/>
    <w:rsid w:val="007555BC"/>
    <w:rsid w:val="00756365"/>
    <w:rsid w:val="007600EA"/>
    <w:rsid w:val="0077328D"/>
    <w:rsid w:val="00797933"/>
    <w:rsid w:val="007B25D6"/>
    <w:rsid w:val="007B5526"/>
    <w:rsid w:val="007C14D5"/>
    <w:rsid w:val="007C1D00"/>
    <w:rsid w:val="007C559D"/>
    <w:rsid w:val="007D60AD"/>
    <w:rsid w:val="007F24D5"/>
    <w:rsid w:val="00805C27"/>
    <w:rsid w:val="00806438"/>
    <w:rsid w:val="008146CC"/>
    <w:rsid w:val="00824224"/>
    <w:rsid w:val="008560FF"/>
    <w:rsid w:val="00862686"/>
    <w:rsid w:val="00870952"/>
    <w:rsid w:val="00871CC4"/>
    <w:rsid w:val="00880E87"/>
    <w:rsid w:val="00882D9B"/>
    <w:rsid w:val="00892CD4"/>
    <w:rsid w:val="00896FC7"/>
    <w:rsid w:val="008A131E"/>
    <w:rsid w:val="008A4DAD"/>
    <w:rsid w:val="008A56FA"/>
    <w:rsid w:val="008B005F"/>
    <w:rsid w:val="008B2805"/>
    <w:rsid w:val="008C3CDB"/>
    <w:rsid w:val="008D1CB6"/>
    <w:rsid w:val="008D4A44"/>
    <w:rsid w:val="008E2BCF"/>
    <w:rsid w:val="008E393F"/>
    <w:rsid w:val="008E5001"/>
    <w:rsid w:val="008E7FDA"/>
    <w:rsid w:val="00902E78"/>
    <w:rsid w:val="009036DE"/>
    <w:rsid w:val="00911FA6"/>
    <w:rsid w:val="009376C1"/>
    <w:rsid w:val="00946DC0"/>
    <w:rsid w:val="00952DE6"/>
    <w:rsid w:val="009547DC"/>
    <w:rsid w:val="00966EC4"/>
    <w:rsid w:val="00976313"/>
    <w:rsid w:val="00993F5A"/>
    <w:rsid w:val="009D47FF"/>
    <w:rsid w:val="009E65AB"/>
    <w:rsid w:val="009F4AE2"/>
    <w:rsid w:val="009F7850"/>
    <w:rsid w:val="00A03EF7"/>
    <w:rsid w:val="00A10EC9"/>
    <w:rsid w:val="00A64C47"/>
    <w:rsid w:val="00A719BF"/>
    <w:rsid w:val="00A86FAD"/>
    <w:rsid w:val="00A94214"/>
    <w:rsid w:val="00A96380"/>
    <w:rsid w:val="00AD0F32"/>
    <w:rsid w:val="00AE6DC9"/>
    <w:rsid w:val="00B036AA"/>
    <w:rsid w:val="00B05D93"/>
    <w:rsid w:val="00B06753"/>
    <w:rsid w:val="00B1246F"/>
    <w:rsid w:val="00B12812"/>
    <w:rsid w:val="00B25349"/>
    <w:rsid w:val="00B4088B"/>
    <w:rsid w:val="00B57F2B"/>
    <w:rsid w:val="00B67F75"/>
    <w:rsid w:val="00BA05C0"/>
    <w:rsid w:val="00BC32F5"/>
    <w:rsid w:val="00BC666A"/>
    <w:rsid w:val="00BD25DA"/>
    <w:rsid w:val="00BD5EEC"/>
    <w:rsid w:val="00BE2150"/>
    <w:rsid w:val="00BF6F78"/>
    <w:rsid w:val="00BF7A5C"/>
    <w:rsid w:val="00C0408C"/>
    <w:rsid w:val="00C047AA"/>
    <w:rsid w:val="00C32E2B"/>
    <w:rsid w:val="00C33C65"/>
    <w:rsid w:val="00C373F0"/>
    <w:rsid w:val="00C435BB"/>
    <w:rsid w:val="00C649DD"/>
    <w:rsid w:val="00C77418"/>
    <w:rsid w:val="00C8087A"/>
    <w:rsid w:val="00C817C0"/>
    <w:rsid w:val="00C854C7"/>
    <w:rsid w:val="00C945E9"/>
    <w:rsid w:val="00C9736C"/>
    <w:rsid w:val="00C977D1"/>
    <w:rsid w:val="00CA61E6"/>
    <w:rsid w:val="00CE34A9"/>
    <w:rsid w:val="00CF7E7B"/>
    <w:rsid w:val="00D225B0"/>
    <w:rsid w:val="00D356DF"/>
    <w:rsid w:val="00D83FA5"/>
    <w:rsid w:val="00D85B30"/>
    <w:rsid w:val="00D8678D"/>
    <w:rsid w:val="00D86C19"/>
    <w:rsid w:val="00D87BEC"/>
    <w:rsid w:val="00D96095"/>
    <w:rsid w:val="00D9765A"/>
    <w:rsid w:val="00DA2A09"/>
    <w:rsid w:val="00DD11B4"/>
    <w:rsid w:val="00DD29D1"/>
    <w:rsid w:val="00DD4B79"/>
    <w:rsid w:val="00DE5BEA"/>
    <w:rsid w:val="00DF0074"/>
    <w:rsid w:val="00DF5981"/>
    <w:rsid w:val="00DF70C7"/>
    <w:rsid w:val="00E075F0"/>
    <w:rsid w:val="00E170DE"/>
    <w:rsid w:val="00E341A4"/>
    <w:rsid w:val="00E40635"/>
    <w:rsid w:val="00E458C7"/>
    <w:rsid w:val="00E46188"/>
    <w:rsid w:val="00E65AFF"/>
    <w:rsid w:val="00E75F73"/>
    <w:rsid w:val="00E822C5"/>
    <w:rsid w:val="00E97FC2"/>
    <w:rsid w:val="00EA5DED"/>
    <w:rsid w:val="00EB43E7"/>
    <w:rsid w:val="00EC49B4"/>
    <w:rsid w:val="00EC544D"/>
    <w:rsid w:val="00F061D1"/>
    <w:rsid w:val="00F5210A"/>
    <w:rsid w:val="00F569F0"/>
    <w:rsid w:val="00F6700D"/>
    <w:rsid w:val="00F74E8A"/>
    <w:rsid w:val="00F82F15"/>
    <w:rsid w:val="00FA791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516C2"/>
  <w15:chartTrackingRefBased/>
  <w15:docId w15:val="{8AC9634C-7C6F-426C-8DAD-109B37B6A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paragraph" w:styleId="Nagwek1">
    <w:name w:val="heading 1"/>
    <w:basedOn w:val="Normalny"/>
    <w:link w:val="Nagwek1Znak"/>
    <w:uiPriority w:val="9"/>
    <w:qFormat/>
    <w:rsid w:val="00A03EF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Default">
    <w:name w:val="Default"/>
    <w:rsid w:val="007D60AD"/>
    <w:pPr>
      <w:autoSpaceDE w:val="0"/>
      <w:autoSpaceDN w:val="0"/>
      <w:adjustRightInd w:val="0"/>
      <w:spacing w:after="0" w:line="240" w:lineRule="auto"/>
    </w:pPr>
    <w:rPr>
      <w:rFonts w:ascii="Charis SIL" w:hAnsi="Charis SIL" w:cs="Charis SIL"/>
      <w:color w:val="000000"/>
      <w:sz w:val="24"/>
      <w:szCs w:val="24"/>
    </w:rPr>
  </w:style>
  <w:style w:type="paragraph" w:styleId="Akapitzlist">
    <w:name w:val="List Paragraph"/>
    <w:basedOn w:val="Normalny"/>
    <w:uiPriority w:val="34"/>
    <w:qFormat/>
    <w:rsid w:val="00BD5EEC"/>
    <w:pPr>
      <w:ind w:left="720"/>
      <w:contextualSpacing/>
    </w:pPr>
  </w:style>
  <w:style w:type="table" w:styleId="Tabela-Siatka">
    <w:name w:val="Table Grid"/>
    <w:basedOn w:val="Standardowy"/>
    <w:uiPriority w:val="39"/>
    <w:rsid w:val="000A1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woaniedokomentarza">
    <w:name w:val="annotation reference"/>
    <w:basedOn w:val="Domylnaczcionkaakapitu"/>
    <w:uiPriority w:val="99"/>
    <w:semiHidden/>
    <w:unhideWhenUsed/>
    <w:rsid w:val="00A86FAD"/>
    <w:rPr>
      <w:sz w:val="16"/>
      <w:szCs w:val="16"/>
    </w:rPr>
  </w:style>
  <w:style w:type="paragraph" w:styleId="Tekstkomentarza">
    <w:name w:val="annotation text"/>
    <w:basedOn w:val="Normalny"/>
    <w:link w:val="TekstkomentarzaZnak"/>
    <w:uiPriority w:val="99"/>
    <w:semiHidden/>
    <w:unhideWhenUsed/>
    <w:rsid w:val="00A86FAD"/>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A86FAD"/>
    <w:rPr>
      <w:sz w:val="20"/>
      <w:szCs w:val="20"/>
    </w:rPr>
  </w:style>
  <w:style w:type="paragraph" w:styleId="Tematkomentarza">
    <w:name w:val="annotation subject"/>
    <w:basedOn w:val="Tekstkomentarza"/>
    <w:next w:val="Tekstkomentarza"/>
    <w:link w:val="TematkomentarzaZnak"/>
    <w:uiPriority w:val="99"/>
    <w:semiHidden/>
    <w:unhideWhenUsed/>
    <w:rsid w:val="00A86FAD"/>
    <w:rPr>
      <w:b/>
      <w:bCs/>
    </w:rPr>
  </w:style>
  <w:style w:type="character" w:customStyle="1" w:styleId="TematkomentarzaZnak">
    <w:name w:val="Temat komentarza Znak"/>
    <w:basedOn w:val="TekstkomentarzaZnak"/>
    <w:link w:val="Tematkomentarza"/>
    <w:uiPriority w:val="99"/>
    <w:semiHidden/>
    <w:rsid w:val="00A86FAD"/>
    <w:rPr>
      <w:b/>
      <w:bCs/>
      <w:sz w:val="20"/>
      <w:szCs w:val="20"/>
    </w:rPr>
  </w:style>
  <w:style w:type="paragraph" w:styleId="Tekstdymka">
    <w:name w:val="Balloon Text"/>
    <w:basedOn w:val="Normalny"/>
    <w:link w:val="TekstdymkaZnak"/>
    <w:uiPriority w:val="99"/>
    <w:semiHidden/>
    <w:unhideWhenUsed/>
    <w:rsid w:val="00A86FAD"/>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A86FAD"/>
    <w:rPr>
      <w:rFonts w:ascii="Segoe UI" w:hAnsi="Segoe UI" w:cs="Segoe UI"/>
      <w:sz w:val="18"/>
      <w:szCs w:val="18"/>
    </w:rPr>
  </w:style>
  <w:style w:type="character" w:styleId="Hipercze">
    <w:name w:val="Hyperlink"/>
    <w:basedOn w:val="Domylnaczcionkaakapitu"/>
    <w:uiPriority w:val="99"/>
    <w:unhideWhenUsed/>
    <w:rsid w:val="00F6700D"/>
    <w:rPr>
      <w:color w:val="0000FF"/>
      <w:u w:val="single"/>
    </w:rPr>
  </w:style>
  <w:style w:type="paragraph" w:styleId="Bibliografia">
    <w:name w:val="Bibliography"/>
    <w:basedOn w:val="Normalny"/>
    <w:next w:val="Normalny"/>
    <w:uiPriority w:val="37"/>
    <w:unhideWhenUsed/>
    <w:rsid w:val="00BD25DA"/>
    <w:pPr>
      <w:spacing w:after="0" w:line="480" w:lineRule="auto"/>
      <w:ind w:left="720" w:hanging="720"/>
    </w:pPr>
  </w:style>
  <w:style w:type="character" w:customStyle="1" w:styleId="html-italic">
    <w:name w:val="html-italic"/>
    <w:basedOn w:val="Domylnaczcionkaakapitu"/>
    <w:rsid w:val="00C0408C"/>
  </w:style>
  <w:style w:type="character" w:customStyle="1" w:styleId="anchor-text">
    <w:name w:val="anchor-text"/>
    <w:basedOn w:val="Domylnaczcionkaakapitu"/>
    <w:rsid w:val="00A10EC9"/>
  </w:style>
  <w:style w:type="character" w:customStyle="1" w:styleId="Nagwek1Znak">
    <w:name w:val="Nagłówek 1 Znak"/>
    <w:basedOn w:val="Domylnaczcionkaakapitu"/>
    <w:link w:val="Nagwek1"/>
    <w:uiPriority w:val="9"/>
    <w:rsid w:val="00A03EF7"/>
    <w:rPr>
      <w:rFonts w:ascii="Times New Roman" w:eastAsia="Times New Roman" w:hAnsi="Times New Roman" w:cs="Times New Roman"/>
      <w:b/>
      <w:bCs/>
      <w:kern w:val="36"/>
      <w:sz w:val="48"/>
      <w:szCs w:val="48"/>
      <w:lang w:eastAsia="pl-PL"/>
    </w:rPr>
  </w:style>
  <w:style w:type="paragraph" w:styleId="Poprawka">
    <w:name w:val="Revision"/>
    <w:hidden/>
    <w:uiPriority w:val="99"/>
    <w:semiHidden/>
    <w:rsid w:val="0077328D"/>
    <w:pPr>
      <w:spacing w:after="0" w:line="240" w:lineRule="auto"/>
    </w:pPr>
  </w:style>
  <w:style w:type="paragraph" w:customStyle="1" w:styleId="Rab1">
    <w:name w:val="R_ab1"/>
    <w:next w:val="Normalny"/>
    <w:autoRedefine/>
    <w:qFormat/>
    <w:rsid w:val="006A0928"/>
    <w:pPr>
      <w:suppressAutoHyphens/>
      <w:spacing w:before="120" w:after="0" w:line="240" w:lineRule="auto"/>
      <w:ind w:left="567" w:right="567"/>
      <w:jc w:val="both"/>
    </w:pPr>
    <w:rPr>
      <w:rFonts w:ascii="Times New Roman" w:eastAsia="SimSun" w:hAnsi="Times New Roman" w:cs="Times New Roman"/>
      <w:kern w:val="2"/>
      <w:sz w:val="18"/>
      <w:szCs w:val="20"/>
      <w:lang w:val="en-GB" w:eastAsia="pl-PL"/>
      <w14:ligatures w14:val="standardContextual"/>
    </w:rPr>
  </w:style>
  <w:style w:type="paragraph" w:customStyle="1" w:styleId="Rab2">
    <w:name w:val="R_ab2"/>
    <w:basedOn w:val="Rab1"/>
    <w:next w:val="Normalny"/>
    <w:autoRedefine/>
    <w:qFormat/>
    <w:rsid w:val="006A0928"/>
    <w:pPr>
      <w:spacing w:before="60"/>
    </w:pPr>
  </w:style>
  <w:style w:type="paragraph" w:customStyle="1" w:styleId="Rafiliacja">
    <w:name w:val="R_afiliacja"/>
    <w:basedOn w:val="Normalny"/>
    <w:link w:val="RafiliacjaZnak"/>
    <w:qFormat/>
    <w:rsid w:val="006A0928"/>
    <w:pPr>
      <w:suppressAutoHyphens/>
      <w:spacing w:after="0" w:line="240" w:lineRule="auto"/>
      <w:jc w:val="center"/>
    </w:pPr>
    <w:rPr>
      <w:rFonts w:ascii="Times New Roman" w:hAnsi="Times New Roman" w:cs="Times New Roman"/>
      <w:i/>
      <w:kern w:val="2"/>
      <w:sz w:val="20"/>
      <w:szCs w:val="28"/>
      <w14:ligatures w14:val="standardContextual"/>
    </w:rPr>
  </w:style>
  <w:style w:type="character" w:customStyle="1" w:styleId="RafiliacjaZnak">
    <w:name w:val="R_afiliacja Znak"/>
    <w:basedOn w:val="Domylnaczcionkaakapitu"/>
    <w:link w:val="Rafiliacja"/>
    <w:rsid w:val="006A0928"/>
    <w:rPr>
      <w:rFonts w:ascii="Times New Roman" w:hAnsi="Times New Roman" w:cs="Times New Roman"/>
      <w:i/>
      <w:kern w:val="2"/>
      <w:sz w:val="20"/>
      <w:szCs w:val="28"/>
      <w14:ligatures w14:val="standardContextual"/>
    </w:rPr>
  </w:style>
  <w:style w:type="paragraph" w:customStyle="1" w:styleId="Rauco">
    <w:name w:val="R_au_co"/>
    <w:basedOn w:val="Rafiliacja"/>
    <w:autoRedefine/>
    <w:qFormat/>
    <w:rsid w:val="006A0928"/>
    <w:pPr>
      <w:spacing w:before="120"/>
    </w:pPr>
    <w:rPr>
      <w:lang w:val="en-GB"/>
    </w:rPr>
  </w:style>
  <w:style w:type="paragraph" w:customStyle="1" w:styleId="Rn1">
    <w:name w:val="R_n1"/>
    <w:basedOn w:val="Normalny"/>
    <w:link w:val="Rn1Znak"/>
    <w:qFormat/>
    <w:rsid w:val="006A0928"/>
    <w:pPr>
      <w:suppressAutoHyphens/>
      <w:spacing w:before="240" w:after="120" w:line="240" w:lineRule="auto"/>
      <w:jc w:val="both"/>
    </w:pPr>
    <w:rPr>
      <w:rFonts w:ascii="Times New Roman" w:hAnsi="Times New Roman"/>
      <w:b/>
      <w:kern w:val="2"/>
      <w:sz w:val="24"/>
      <w14:ligatures w14:val="standardContextual"/>
    </w:rPr>
  </w:style>
  <w:style w:type="character" w:customStyle="1" w:styleId="Rn1Znak">
    <w:name w:val="R_n1 Znak"/>
    <w:basedOn w:val="Domylnaczcionkaakapitu"/>
    <w:link w:val="Rn1"/>
    <w:rsid w:val="006A0928"/>
    <w:rPr>
      <w:rFonts w:ascii="Times New Roman" w:hAnsi="Times New Roman"/>
      <w:b/>
      <w:kern w:val="2"/>
      <w:sz w:val="24"/>
      <w14:ligatures w14:val="standardContextual"/>
    </w:rPr>
  </w:style>
  <w:style w:type="paragraph" w:customStyle="1" w:styleId="Rn2">
    <w:name w:val="R_n2"/>
    <w:basedOn w:val="Rn1"/>
    <w:link w:val="Rn2Znak"/>
    <w:qFormat/>
    <w:rsid w:val="006A0928"/>
    <w:pPr>
      <w:spacing w:before="120"/>
      <w:jc w:val="left"/>
    </w:pPr>
    <w:rPr>
      <w:sz w:val="22"/>
    </w:rPr>
  </w:style>
  <w:style w:type="character" w:customStyle="1" w:styleId="Rn2Znak">
    <w:name w:val="R_n2 Znak"/>
    <w:link w:val="Rn2"/>
    <w:rsid w:val="006A0928"/>
    <w:rPr>
      <w:rFonts w:ascii="Times New Roman" w:hAnsi="Times New Roman"/>
      <w:b/>
      <w:kern w:val="2"/>
      <w14:ligatures w14:val="standardContextual"/>
    </w:rPr>
  </w:style>
  <w:style w:type="paragraph" w:customStyle="1" w:styleId="Rtytu">
    <w:name w:val="R_tytuł"/>
    <w:basedOn w:val="Rn2"/>
    <w:link w:val="RtytuZnak"/>
    <w:autoRedefine/>
    <w:qFormat/>
    <w:rsid w:val="006A0928"/>
    <w:pPr>
      <w:spacing w:before="240" w:after="0"/>
      <w:jc w:val="center"/>
    </w:pPr>
    <w:rPr>
      <w:sz w:val="24"/>
      <w:szCs w:val="28"/>
    </w:rPr>
  </w:style>
  <w:style w:type="character" w:customStyle="1" w:styleId="RtytuZnak">
    <w:name w:val="R_tytuł Znak"/>
    <w:basedOn w:val="Rn2Znak"/>
    <w:link w:val="Rtytu"/>
    <w:rsid w:val="006A0928"/>
    <w:rPr>
      <w:rFonts w:ascii="Times New Roman" w:hAnsi="Times New Roman"/>
      <w:b/>
      <w:kern w:val="2"/>
      <w:sz w:val="24"/>
      <w:szCs w:val="28"/>
      <w14:ligatures w14:val="standardContextual"/>
    </w:rPr>
  </w:style>
  <w:style w:type="paragraph" w:customStyle="1" w:styleId="Rautor">
    <w:name w:val="R_autor"/>
    <w:basedOn w:val="Rtytu"/>
    <w:link w:val="RautorZnak"/>
    <w:autoRedefine/>
    <w:qFormat/>
    <w:rsid w:val="006A0928"/>
    <w:pPr>
      <w:spacing w:before="120"/>
    </w:pPr>
    <w:rPr>
      <w:rFonts w:eastAsia="Calibri" w:cs="Times New Roman"/>
      <w:b w:val="0"/>
      <w:i/>
    </w:rPr>
  </w:style>
  <w:style w:type="character" w:customStyle="1" w:styleId="RautorZnak">
    <w:name w:val="R_autor Znak"/>
    <w:link w:val="Rautor"/>
    <w:rsid w:val="006A0928"/>
    <w:rPr>
      <w:rFonts w:ascii="Times New Roman" w:eastAsia="Calibri" w:hAnsi="Times New Roman" w:cs="Times New Roman"/>
      <w:i/>
      <w:kern w:val="2"/>
      <w:sz w:val="24"/>
      <w:szCs w:val="28"/>
      <w14:ligatures w14:val="standardContextual"/>
    </w:rPr>
  </w:style>
  <w:style w:type="paragraph" w:customStyle="1" w:styleId="Rlit">
    <w:name w:val="R_lit"/>
    <w:basedOn w:val="Normalny"/>
    <w:link w:val="RlitZnak"/>
    <w:qFormat/>
    <w:rsid w:val="006A0928"/>
    <w:pPr>
      <w:spacing w:after="0" w:line="240" w:lineRule="auto"/>
      <w:ind w:left="425" w:hanging="425"/>
      <w:jc w:val="both"/>
    </w:pPr>
    <w:rPr>
      <w:rFonts w:ascii="Times New Roman" w:eastAsia="Times New Roman" w:hAnsi="Times New Roman" w:cs="Times New Roman"/>
      <w:kern w:val="2"/>
      <w:sz w:val="20"/>
      <w:szCs w:val="20"/>
      <w:lang w:val="en-US" w:eastAsia="pl-PL"/>
      <w14:ligatures w14:val="standardContextual"/>
    </w:rPr>
  </w:style>
  <w:style w:type="character" w:customStyle="1" w:styleId="RlitZnak">
    <w:name w:val="R_lit Znak"/>
    <w:basedOn w:val="Domylnaczcionkaakapitu"/>
    <w:link w:val="Rlit"/>
    <w:rsid w:val="006A0928"/>
    <w:rPr>
      <w:rFonts w:ascii="Times New Roman" w:eastAsia="Times New Roman" w:hAnsi="Times New Roman" w:cs="Times New Roman"/>
      <w:kern w:val="2"/>
      <w:sz w:val="20"/>
      <w:szCs w:val="20"/>
      <w:lang w:val="en-US" w:eastAsia="pl-PL"/>
      <w14:ligatures w14:val="standardContextual"/>
    </w:rPr>
  </w:style>
  <w:style w:type="paragraph" w:customStyle="1" w:styleId="Rtab">
    <w:name w:val="R_tab"/>
    <w:basedOn w:val="Normalny"/>
    <w:link w:val="RtabZnak"/>
    <w:qFormat/>
    <w:rsid w:val="006A0928"/>
    <w:pPr>
      <w:suppressAutoHyphens/>
      <w:spacing w:after="120" w:line="240" w:lineRule="auto"/>
    </w:pPr>
    <w:rPr>
      <w:rFonts w:ascii="Times New Roman" w:hAnsi="Times New Roman"/>
      <w:kern w:val="2"/>
      <w:sz w:val="20"/>
      <w14:ligatures w14:val="standardContextual"/>
    </w:rPr>
  </w:style>
  <w:style w:type="character" w:customStyle="1" w:styleId="RtabZnak">
    <w:name w:val="R_tab Znak"/>
    <w:basedOn w:val="Domylnaczcionkaakapitu"/>
    <w:link w:val="Rtab"/>
    <w:rsid w:val="006A0928"/>
    <w:rPr>
      <w:rFonts w:ascii="Times New Roman" w:hAnsi="Times New Roman"/>
      <w:kern w:val="2"/>
      <w:sz w:val="20"/>
      <w14:ligatures w14:val="standardContextual"/>
    </w:rPr>
  </w:style>
  <w:style w:type="paragraph" w:customStyle="1" w:styleId="Rn3">
    <w:name w:val="R_n3"/>
    <w:basedOn w:val="Rtab"/>
    <w:link w:val="Rn3Znak"/>
    <w:qFormat/>
    <w:rsid w:val="006A0928"/>
    <w:pPr>
      <w:spacing w:before="120"/>
      <w:jc w:val="both"/>
    </w:pPr>
    <w:rPr>
      <w:i/>
    </w:rPr>
  </w:style>
  <w:style w:type="character" w:customStyle="1" w:styleId="Rn3Znak">
    <w:name w:val="R_n3 Znak"/>
    <w:basedOn w:val="RtabZnak"/>
    <w:link w:val="Rn3"/>
    <w:rsid w:val="006A0928"/>
    <w:rPr>
      <w:rFonts w:ascii="Times New Roman" w:hAnsi="Times New Roman"/>
      <w:i/>
      <w:kern w:val="2"/>
      <w:sz w:val="20"/>
      <w14:ligatures w14:val="standardContextual"/>
    </w:rPr>
  </w:style>
  <w:style w:type="paragraph" w:customStyle="1" w:styleId="Rrys">
    <w:name w:val="R_rys"/>
    <w:basedOn w:val="Rafiliacja"/>
    <w:link w:val="RrysZnak"/>
    <w:qFormat/>
    <w:rsid w:val="006A0928"/>
    <w:pPr>
      <w:spacing w:before="120"/>
      <w:jc w:val="left"/>
    </w:pPr>
    <w:rPr>
      <w:i w:val="0"/>
    </w:rPr>
  </w:style>
  <w:style w:type="character" w:customStyle="1" w:styleId="RrysZnak">
    <w:name w:val="R_rys Znak"/>
    <w:basedOn w:val="RafiliacjaZnak"/>
    <w:link w:val="Rrys"/>
    <w:rsid w:val="006A0928"/>
    <w:rPr>
      <w:rFonts w:ascii="Times New Roman" w:hAnsi="Times New Roman" w:cs="Times New Roman"/>
      <w:i w:val="0"/>
      <w:kern w:val="2"/>
      <w:sz w:val="20"/>
      <w:szCs w:val="28"/>
      <w14:ligatures w14:val="standardContextual"/>
    </w:rPr>
  </w:style>
  <w:style w:type="paragraph" w:styleId="Nagwek">
    <w:name w:val="header"/>
    <w:basedOn w:val="Normalny"/>
    <w:link w:val="NagwekZnak"/>
    <w:uiPriority w:val="99"/>
    <w:unhideWhenUsed/>
    <w:rsid w:val="00273DC1"/>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73DC1"/>
  </w:style>
  <w:style w:type="paragraph" w:styleId="Stopka">
    <w:name w:val="footer"/>
    <w:basedOn w:val="Normalny"/>
    <w:link w:val="StopkaZnak"/>
    <w:uiPriority w:val="99"/>
    <w:unhideWhenUsed/>
    <w:rsid w:val="00273DC1"/>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73D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3609556">
      <w:bodyDiv w:val="1"/>
      <w:marLeft w:val="0"/>
      <w:marRight w:val="0"/>
      <w:marTop w:val="0"/>
      <w:marBottom w:val="0"/>
      <w:divBdr>
        <w:top w:val="none" w:sz="0" w:space="0" w:color="auto"/>
        <w:left w:val="none" w:sz="0" w:space="0" w:color="auto"/>
        <w:bottom w:val="none" w:sz="0" w:space="0" w:color="auto"/>
        <w:right w:val="none" w:sz="0" w:space="0" w:color="auto"/>
      </w:divBdr>
    </w:div>
    <w:div w:id="2120367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AEAF1-FCA9-4783-A6C9-97BD0F1D3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3</Pages>
  <Words>48100</Words>
  <Characters>288603</Characters>
  <Application>Microsoft Office Word</Application>
  <DocSecurity>0</DocSecurity>
  <Lines>2405</Lines>
  <Paragraphs>67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36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islaw.frackowiak@pwr.edu.pl</dc:creator>
  <cp:keywords/>
  <dc:description/>
  <cp:lastModifiedBy>Janusz ROS</cp:lastModifiedBy>
  <cp:revision>3</cp:revision>
  <cp:lastPrinted>2023-07-18T12:19:00Z</cp:lastPrinted>
  <dcterms:created xsi:type="dcterms:W3CDTF">2023-07-18T11:22:00Z</dcterms:created>
  <dcterms:modified xsi:type="dcterms:W3CDTF">2023-07-18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HoehvR2"/&gt;&lt;style id="http://www.zotero.org/styles/apa-6th-edition" locale="en-GB" hasBibliography="1" bibliographyStyleHasBeenSet="1"/&gt;&lt;prefs&gt;&lt;pref name="fieldType" value="Field"/&gt;&lt;/prefs&gt;&lt;/data</vt:lpwstr>
  </property>
  <property fmtid="{D5CDD505-2E9C-101B-9397-08002B2CF9AE}" pid="3" name="ZOTERO_PREF_2">
    <vt:lpwstr>&gt;</vt:lpwstr>
  </property>
  <property fmtid="{D5CDD505-2E9C-101B-9397-08002B2CF9AE}" pid="4" name="GrammarlyDocumentId">
    <vt:lpwstr>acc80429e6c354f3987b8dee4fd439f7684f38dbfa3210ddce2521da893a29bd</vt:lpwstr>
  </property>
</Properties>
</file>